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E290A" w14:textId="77777777" w:rsidR="003B77CF" w:rsidRDefault="00081D30" w:rsidP="00AD08AA">
      <w:pPr>
        <w:pStyle w:val="Ttulo"/>
      </w:pPr>
      <w:r>
        <w:t>INFORME FINAL</w:t>
      </w:r>
    </w:p>
    <w:p w14:paraId="714A1EAC" w14:textId="77777777" w:rsidR="0085436E" w:rsidRPr="002D7E45" w:rsidRDefault="0085436E" w:rsidP="00AD08AA">
      <w:pPr>
        <w:pStyle w:val="Subttulo"/>
      </w:pPr>
      <w:bookmarkStart w:id="0" w:name="datos-generales-del-proyecto"/>
      <w:r w:rsidRPr="002D7E45">
        <w:t>SECRETARÍA EJECUTIVA DE LA COMISIÓN COLOMBIANA DEL OCÉANO</w:t>
      </w:r>
    </w:p>
    <w:p w14:paraId="43879B87" w14:textId="77777777" w:rsidR="0085436E" w:rsidRDefault="0085436E" w:rsidP="00AD08AA">
      <w:pPr>
        <w:pStyle w:val="Subttulo"/>
      </w:pPr>
      <w:r w:rsidRPr="002D7E45">
        <w:t>PLAN NACIONAL DE EXPEDICIONES CIENTÍFICAS MARINAS</w:t>
      </w:r>
    </w:p>
    <w:p w14:paraId="380A0850" w14:textId="77777777" w:rsidR="0085436E" w:rsidRPr="0085436E" w:rsidRDefault="0085436E" w:rsidP="00AD08AA"/>
    <w:p w14:paraId="6DADFD3F" w14:textId="77777777" w:rsidR="003B77CF" w:rsidRDefault="00081D30" w:rsidP="00AD08AA">
      <w:pPr>
        <w:pStyle w:val="Ttulo1"/>
      </w:pPr>
      <w:r>
        <w:t>Datos generales del proyecto</w:t>
      </w:r>
    </w:p>
    <w:tbl>
      <w:tblPr>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2830"/>
        <w:gridCol w:w="5664"/>
      </w:tblGrid>
      <w:tr w:rsidR="0085436E" w:rsidRPr="00E849EE" w14:paraId="1A570EF4" w14:textId="77777777" w:rsidTr="00791799">
        <w:tc>
          <w:tcPr>
            <w:tcW w:w="2830" w:type="dxa"/>
            <w:shd w:val="clear" w:color="auto" w:fill="D5DCE4" w:themeFill="text2" w:themeFillTint="33"/>
          </w:tcPr>
          <w:p w14:paraId="5FF7C516" w14:textId="77777777" w:rsidR="0085436E" w:rsidRPr="00E849EE" w:rsidRDefault="0085436E" w:rsidP="00AD08AA">
            <w:pPr>
              <w:pStyle w:val="Descripcin"/>
            </w:pPr>
            <w:r w:rsidRPr="00E849EE">
              <w:t>Título del proyecto</w:t>
            </w:r>
          </w:p>
        </w:tc>
        <w:tc>
          <w:tcPr>
            <w:tcW w:w="5664" w:type="dxa"/>
            <w:shd w:val="clear" w:color="auto" w:fill="auto"/>
          </w:tcPr>
          <w:p w14:paraId="3F50D062" w14:textId="77777777" w:rsidR="0085436E" w:rsidRPr="00E849EE" w:rsidRDefault="0085436E" w:rsidP="00AD08AA">
            <w:pPr>
              <w:pStyle w:val="Descripcin"/>
            </w:pPr>
            <w:r w:rsidRPr="00E849EE">
              <w:t xml:space="preserve">Diversidad, abundancia y distribución del ictioplancton y su relación con las condiciones oceanográficas y los períodos mareales en la subregión </w:t>
            </w:r>
            <w:proofErr w:type="spellStart"/>
            <w:r w:rsidRPr="00E849EE">
              <w:t>Sanquianga</w:t>
            </w:r>
            <w:proofErr w:type="spellEnd"/>
            <w:r w:rsidRPr="00E849EE">
              <w:t>-Gorgona, frente al delta del río Patía.</w:t>
            </w:r>
          </w:p>
        </w:tc>
      </w:tr>
      <w:tr w:rsidR="0085436E" w:rsidRPr="00E849EE" w14:paraId="775C3EA7" w14:textId="77777777" w:rsidTr="00791799">
        <w:tc>
          <w:tcPr>
            <w:tcW w:w="2830" w:type="dxa"/>
            <w:shd w:val="clear" w:color="auto" w:fill="D5DCE4" w:themeFill="text2" w:themeFillTint="33"/>
          </w:tcPr>
          <w:p w14:paraId="0B56C34C" w14:textId="77777777" w:rsidR="0085436E" w:rsidRPr="00E849EE" w:rsidRDefault="0085436E" w:rsidP="00AD08AA">
            <w:pPr>
              <w:pStyle w:val="Descripcin"/>
            </w:pPr>
            <w:r w:rsidRPr="00E849EE">
              <w:t>Expedición Científica</w:t>
            </w:r>
          </w:p>
        </w:tc>
        <w:tc>
          <w:tcPr>
            <w:tcW w:w="5664" w:type="dxa"/>
            <w:shd w:val="clear" w:color="auto" w:fill="auto"/>
          </w:tcPr>
          <w:p w14:paraId="1A8EE7B8" w14:textId="61DCF0E1" w:rsidR="0085436E" w:rsidRPr="00E849EE" w:rsidRDefault="00C5566D" w:rsidP="00AD08AA">
            <w:pPr>
              <w:pStyle w:val="Descripcin"/>
            </w:pPr>
            <w:r>
              <w:t>ECP</w:t>
            </w:r>
            <w:r w:rsidR="00EA160E">
              <w:t xml:space="preserve">2021-I Bocas de </w:t>
            </w:r>
            <w:proofErr w:type="spellStart"/>
            <w:r w:rsidR="00EA160E">
              <w:t>Sanquianga</w:t>
            </w:r>
            <w:proofErr w:type="spellEnd"/>
          </w:p>
        </w:tc>
      </w:tr>
      <w:tr w:rsidR="0085436E" w:rsidRPr="00E849EE" w14:paraId="47F0F49E" w14:textId="77777777" w:rsidTr="00791799">
        <w:tc>
          <w:tcPr>
            <w:tcW w:w="2830" w:type="dxa"/>
            <w:shd w:val="clear" w:color="auto" w:fill="D5DCE4" w:themeFill="text2" w:themeFillTint="33"/>
          </w:tcPr>
          <w:p w14:paraId="28DC9171" w14:textId="77777777" w:rsidR="0085436E" w:rsidRPr="00E849EE" w:rsidRDefault="0085436E" w:rsidP="00AD08AA">
            <w:pPr>
              <w:pStyle w:val="Descripcin"/>
            </w:pPr>
            <w:r w:rsidRPr="00E849EE">
              <w:t>Investigadores / Filiación</w:t>
            </w:r>
          </w:p>
        </w:tc>
        <w:tc>
          <w:tcPr>
            <w:tcW w:w="5664" w:type="dxa"/>
            <w:shd w:val="clear" w:color="auto" w:fill="auto"/>
          </w:tcPr>
          <w:p w14:paraId="30C470CC" w14:textId="77777777" w:rsidR="0085436E" w:rsidRPr="00E849EE" w:rsidRDefault="0085436E" w:rsidP="00AD08AA">
            <w:pPr>
              <w:pStyle w:val="Descripcin"/>
            </w:pPr>
            <w:r w:rsidRPr="00E849EE">
              <w:t>Christian Bermúdez-Rivas</w:t>
            </w:r>
            <w:r w:rsidRPr="00E849EE">
              <w:rPr>
                <w:vertAlign w:val="superscript"/>
              </w:rPr>
              <w:t>1</w:t>
            </w:r>
            <w:r w:rsidRPr="00E849EE">
              <w:t>, Jesús Reyes</w:t>
            </w:r>
            <w:r w:rsidRPr="00E849EE">
              <w:rPr>
                <w:vertAlign w:val="superscript"/>
              </w:rPr>
              <w:t>1</w:t>
            </w:r>
            <w:r w:rsidRPr="00E849EE">
              <w:t>, Andrés Cuellar</w:t>
            </w:r>
            <w:r w:rsidRPr="00E849EE">
              <w:rPr>
                <w:vertAlign w:val="superscript"/>
              </w:rPr>
              <w:t>2</w:t>
            </w:r>
            <w:r w:rsidRPr="00E849EE">
              <w:t>, Humberto Quintana</w:t>
            </w:r>
            <w:r w:rsidRPr="00E849EE">
              <w:rPr>
                <w:vertAlign w:val="superscript"/>
              </w:rPr>
              <w:t>1</w:t>
            </w:r>
            <w:r w:rsidRPr="00E849EE">
              <w:t>, Alan Giraldo</w:t>
            </w:r>
            <w:r w:rsidRPr="00E849EE">
              <w:rPr>
                <w:vertAlign w:val="superscript"/>
              </w:rPr>
              <w:t>3</w:t>
            </w:r>
            <w:r w:rsidRPr="00E849EE">
              <w:t xml:space="preserve">, </w:t>
            </w:r>
            <w:proofErr w:type="spellStart"/>
            <w:r w:rsidRPr="00E849EE">
              <w:t>Yadi</w:t>
            </w:r>
            <w:proofErr w:type="spellEnd"/>
            <w:r w:rsidRPr="00E849EE">
              <w:t xml:space="preserve"> Moreno</w:t>
            </w:r>
            <w:r w:rsidRPr="00E849EE">
              <w:rPr>
                <w:vertAlign w:val="superscript"/>
              </w:rPr>
              <w:t>1</w:t>
            </w:r>
            <w:r w:rsidRPr="00E849EE">
              <w:t>, Fredy Castrillón</w:t>
            </w:r>
            <w:r w:rsidRPr="00E849EE">
              <w:rPr>
                <w:vertAlign w:val="superscript"/>
              </w:rPr>
              <w:t>1</w:t>
            </w:r>
            <w:r w:rsidRPr="00E849EE">
              <w:t>, Juan José Gallego Zerrato</w:t>
            </w:r>
            <w:r w:rsidRPr="00E849EE">
              <w:rPr>
                <w:vertAlign w:val="superscript"/>
              </w:rPr>
              <w:t>3</w:t>
            </w:r>
            <w:r w:rsidRPr="00E849EE">
              <w:t>, Julio César Herrera Carmona</w:t>
            </w:r>
            <w:r w:rsidRPr="00E849EE">
              <w:rPr>
                <w:vertAlign w:val="superscript"/>
              </w:rPr>
              <w:t>3</w:t>
            </w:r>
            <w:r w:rsidRPr="00E849EE">
              <w:t>.</w:t>
            </w:r>
          </w:p>
          <w:p w14:paraId="7B28064A" w14:textId="77777777" w:rsidR="0085436E" w:rsidRPr="00E849EE" w:rsidRDefault="0085436E" w:rsidP="00AD08AA">
            <w:pPr>
              <w:pStyle w:val="Descripcin"/>
            </w:pPr>
            <w:r w:rsidRPr="00E849EE">
              <w:rPr>
                <w:vertAlign w:val="superscript"/>
              </w:rPr>
              <w:t>1</w:t>
            </w:r>
            <w:r w:rsidRPr="00E849EE">
              <w:t>Área de Protección del Medio Marino - Centro de Investigaciones Oceanográficas e Hidrográficas del Pacífico.</w:t>
            </w:r>
          </w:p>
          <w:p w14:paraId="49865053" w14:textId="77777777" w:rsidR="0085436E" w:rsidRPr="00E849EE" w:rsidRDefault="0085436E" w:rsidP="00AD08AA">
            <w:pPr>
              <w:pStyle w:val="Descripcin"/>
            </w:pPr>
            <w:r w:rsidRPr="00E849EE">
              <w:rPr>
                <w:vertAlign w:val="superscript"/>
              </w:rPr>
              <w:t>2</w:t>
            </w:r>
            <w:r w:rsidRPr="00E849EE">
              <w:t>Parques Nacionales Naturales – Dirección Territorial Pacifico</w:t>
            </w:r>
          </w:p>
          <w:p w14:paraId="40C45B57" w14:textId="77777777" w:rsidR="0085436E" w:rsidRPr="00E849EE" w:rsidRDefault="0085436E" w:rsidP="00AD08AA">
            <w:r w:rsidRPr="00E849EE">
              <w:rPr>
                <w:vertAlign w:val="superscript"/>
              </w:rPr>
              <w:t>3</w:t>
            </w:r>
            <w:r w:rsidRPr="00E849EE">
              <w:t>Universidad del Valle</w:t>
            </w:r>
          </w:p>
        </w:tc>
      </w:tr>
      <w:tr w:rsidR="0085436E" w:rsidRPr="00E849EE" w14:paraId="06E61DB7" w14:textId="77777777" w:rsidTr="00791799">
        <w:tc>
          <w:tcPr>
            <w:tcW w:w="2830" w:type="dxa"/>
            <w:shd w:val="clear" w:color="auto" w:fill="D5DCE4" w:themeFill="text2" w:themeFillTint="33"/>
          </w:tcPr>
          <w:p w14:paraId="01E52D57" w14:textId="77777777" w:rsidR="0085436E" w:rsidRPr="00E849EE" w:rsidRDefault="0085436E" w:rsidP="00AD08AA">
            <w:pPr>
              <w:pStyle w:val="Descripcin"/>
            </w:pPr>
            <w:r w:rsidRPr="00E849EE">
              <w:t>Institución responsable</w:t>
            </w:r>
          </w:p>
        </w:tc>
        <w:tc>
          <w:tcPr>
            <w:tcW w:w="5664" w:type="dxa"/>
            <w:shd w:val="clear" w:color="auto" w:fill="auto"/>
          </w:tcPr>
          <w:p w14:paraId="50091136" w14:textId="22054862" w:rsidR="0085436E" w:rsidRPr="00E849EE" w:rsidRDefault="0085436E" w:rsidP="00AD08AA">
            <w:pPr>
              <w:pStyle w:val="Descripcin"/>
            </w:pPr>
            <w:r w:rsidRPr="00E849EE">
              <w:t>Dirección General Marítima</w:t>
            </w:r>
            <w:r w:rsidR="00BD73AE">
              <w:t xml:space="preserve"> - </w:t>
            </w:r>
            <w:r w:rsidR="00BD73AE" w:rsidRPr="00E849EE">
              <w:t>Centro de Investigaciones Oceanográficas e Hidrográficas del Pacífico.</w:t>
            </w:r>
          </w:p>
        </w:tc>
      </w:tr>
      <w:tr w:rsidR="0085436E" w:rsidRPr="00E849EE" w14:paraId="0BD003C8" w14:textId="77777777" w:rsidTr="00791799">
        <w:trPr>
          <w:trHeight w:val="63"/>
        </w:trPr>
        <w:tc>
          <w:tcPr>
            <w:tcW w:w="2830" w:type="dxa"/>
            <w:shd w:val="clear" w:color="auto" w:fill="D5DCE4" w:themeFill="text2" w:themeFillTint="33"/>
          </w:tcPr>
          <w:p w14:paraId="450E9879" w14:textId="77777777" w:rsidR="0085436E" w:rsidRPr="00E849EE" w:rsidRDefault="0085436E" w:rsidP="00AD08AA">
            <w:pPr>
              <w:pStyle w:val="Descripcin"/>
            </w:pPr>
            <w:r w:rsidRPr="00E849EE">
              <w:t>Instituciones aliadas</w:t>
            </w:r>
          </w:p>
        </w:tc>
        <w:tc>
          <w:tcPr>
            <w:tcW w:w="5664" w:type="dxa"/>
            <w:shd w:val="clear" w:color="auto" w:fill="auto"/>
          </w:tcPr>
          <w:p w14:paraId="5BFC2D20" w14:textId="77777777" w:rsidR="0085436E" w:rsidRPr="00E849EE" w:rsidRDefault="0085436E" w:rsidP="00AD08AA">
            <w:pPr>
              <w:pStyle w:val="Descripcin"/>
            </w:pPr>
            <w:r w:rsidRPr="00E849EE">
              <w:t>Parques Nacionales Naturales</w:t>
            </w:r>
          </w:p>
          <w:p w14:paraId="745C164A" w14:textId="77777777" w:rsidR="0085436E" w:rsidRPr="00E849EE" w:rsidRDefault="0085436E" w:rsidP="00AD08AA">
            <w:r w:rsidRPr="00E849EE">
              <w:t>Universidad del Valle</w:t>
            </w:r>
          </w:p>
        </w:tc>
      </w:tr>
      <w:tr w:rsidR="0085436E" w:rsidRPr="00E849EE" w14:paraId="10FC7632" w14:textId="77777777" w:rsidTr="00791799">
        <w:trPr>
          <w:trHeight w:val="63"/>
        </w:trPr>
        <w:tc>
          <w:tcPr>
            <w:tcW w:w="2830" w:type="dxa"/>
            <w:shd w:val="clear" w:color="auto" w:fill="D5DCE4" w:themeFill="text2" w:themeFillTint="33"/>
          </w:tcPr>
          <w:p w14:paraId="462DBC8A" w14:textId="77777777" w:rsidR="0085436E" w:rsidRPr="00E849EE" w:rsidRDefault="0085436E" w:rsidP="00AD08AA">
            <w:pPr>
              <w:pStyle w:val="Descripcin"/>
            </w:pPr>
            <w:r w:rsidRPr="00E849EE">
              <w:t>Correos electrónicos</w:t>
            </w:r>
          </w:p>
        </w:tc>
        <w:tc>
          <w:tcPr>
            <w:tcW w:w="5664" w:type="dxa"/>
            <w:shd w:val="clear" w:color="auto" w:fill="auto"/>
          </w:tcPr>
          <w:p w14:paraId="63A6CC67" w14:textId="77777777" w:rsidR="0085436E" w:rsidRPr="00E849EE" w:rsidRDefault="0085436E" w:rsidP="00AD08AA">
            <w:pPr>
              <w:pStyle w:val="Descripcin"/>
            </w:pPr>
            <w:r w:rsidRPr="00E849EE">
              <w:t>cbermudezr@dimar.mil.co</w:t>
            </w:r>
          </w:p>
        </w:tc>
      </w:tr>
      <w:tr w:rsidR="0085436E" w:rsidRPr="00E849EE" w14:paraId="50FB93B7" w14:textId="77777777" w:rsidTr="00791799">
        <w:tc>
          <w:tcPr>
            <w:tcW w:w="2830" w:type="dxa"/>
            <w:shd w:val="clear" w:color="auto" w:fill="D5DCE4" w:themeFill="text2" w:themeFillTint="33"/>
          </w:tcPr>
          <w:p w14:paraId="404F096C" w14:textId="77777777" w:rsidR="0085436E" w:rsidRPr="00E849EE" w:rsidRDefault="0085436E" w:rsidP="00AD08AA">
            <w:pPr>
              <w:pStyle w:val="Descripcin"/>
            </w:pPr>
            <w:r w:rsidRPr="00E849EE">
              <w:t>Fecha de entrega</w:t>
            </w:r>
          </w:p>
        </w:tc>
        <w:tc>
          <w:tcPr>
            <w:tcW w:w="5664" w:type="dxa"/>
            <w:shd w:val="clear" w:color="auto" w:fill="auto"/>
          </w:tcPr>
          <w:p w14:paraId="332942FC" w14:textId="77777777" w:rsidR="0085436E" w:rsidRPr="00E849EE" w:rsidRDefault="0085436E" w:rsidP="00AD08AA">
            <w:pPr>
              <w:pStyle w:val="Descripcin"/>
            </w:pPr>
            <w:r w:rsidRPr="00E849EE">
              <w:t>2022/02/</w:t>
            </w:r>
            <w:r>
              <w:t>16</w:t>
            </w:r>
          </w:p>
        </w:tc>
      </w:tr>
    </w:tbl>
    <w:p w14:paraId="46D959F0" w14:textId="34BC65AD" w:rsidR="00F96AA2" w:rsidRDefault="00081D30" w:rsidP="00AD08AA">
      <w:pPr>
        <w:pStyle w:val="Ttulo2"/>
      </w:pPr>
      <w:bookmarkStart w:id="1" w:name="resumen"/>
      <w:r>
        <w:t>Resumen</w:t>
      </w:r>
    </w:p>
    <w:p w14:paraId="3A956448" w14:textId="77777777" w:rsidR="00F96AA2" w:rsidRDefault="00F96AA2" w:rsidP="00AD08AA">
      <w:pPr>
        <w:rPr>
          <w:rFonts w:eastAsiaTheme="majorEastAsia" w:cstheme="majorBidi"/>
          <w:color w:val="000000" w:themeColor="text1"/>
          <w:szCs w:val="26"/>
        </w:rPr>
      </w:pPr>
      <w:r>
        <w:br w:type="page"/>
      </w:r>
    </w:p>
    <w:p w14:paraId="1B5C365D" w14:textId="595A667B" w:rsidR="00F96AA2" w:rsidRDefault="00081D30" w:rsidP="00AD08AA">
      <w:pPr>
        <w:pStyle w:val="Ttulo1"/>
      </w:pPr>
      <w:bookmarkStart w:id="2" w:name="sinopsis-técnica"/>
      <w:bookmarkEnd w:id="0"/>
      <w:bookmarkEnd w:id="1"/>
      <w:r>
        <w:lastRenderedPageBreak/>
        <w:t>Sinopsis técnica</w:t>
      </w:r>
    </w:p>
    <w:p w14:paraId="7C1A656E" w14:textId="77777777" w:rsidR="00F96AA2" w:rsidRDefault="00F96AA2" w:rsidP="00AD08AA">
      <w:pPr>
        <w:rPr>
          <w:rFonts w:eastAsiaTheme="majorEastAsia" w:cstheme="majorBidi"/>
          <w:color w:val="000000" w:themeColor="text1"/>
          <w:szCs w:val="32"/>
        </w:rPr>
      </w:pPr>
      <w:r>
        <w:br w:type="page"/>
      </w:r>
    </w:p>
    <w:p w14:paraId="3B9E5006" w14:textId="77777777" w:rsidR="003B77CF" w:rsidRDefault="00081D30" w:rsidP="00AD08AA">
      <w:pPr>
        <w:pStyle w:val="Ttulo1"/>
      </w:pPr>
      <w:bookmarkStart w:id="3" w:name="cumplimiento-de-objetivos"/>
      <w:bookmarkEnd w:id="2"/>
      <w:r>
        <w:lastRenderedPageBreak/>
        <w:t>Cumplimiento de objetivos</w:t>
      </w:r>
    </w:p>
    <w:p w14:paraId="44482A91" w14:textId="77777777" w:rsidR="00497D23" w:rsidRPr="00497D23" w:rsidRDefault="00497D23" w:rsidP="00AD08AA"/>
    <w:p w14:paraId="4370BF89" w14:textId="77777777" w:rsidR="003B77CF" w:rsidRDefault="00081D30" w:rsidP="00AD08AA">
      <w:pPr>
        <w:pStyle w:val="Ttulo2"/>
      </w:pPr>
      <w:bookmarkStart w:id="4" w:name="objetivo-general"/>
      <w:r>
        <w:t>Objetivo general</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696"/>
        <w:gridCol w:w="1135"/>
        <w:gridCol w:w="2831"/>
        <w:gridCol w:w="712"/>
        <w:gridCol w:w="1134"/>
        <w:gridCol w:w="986"/>
      </w:tblGrid>
      <w:tr w:rsidR="0085436E" w:rsidRPr="00E849EE" w14:paraId="0448ED66" w14:textId="77777777" w:rsidTr="00791799">
        <w:tc>
          <w:tcPr>
            <w:tcW w:w="1696" w:type="dxa"/>
            <w:shd w:val="clear" w:color="auto" w:fill="D5DCE4" w:themeFill="text2" w:themeFillTint="33"/>
            <w:vAlign w:val="center"/>
          </w:tcPr>
          <w:p w14:paraId="3F8F7136" w14:textId="77777777" w:rsidR="0085436E" w:rsidRPr="00E849EE" w:rsidRDefault="0085436E" w:rsidP="00AD08AA">
            <w:pPr>
              <w:pStyle w:val="Descripcin"/>
            </w:pPr>
            <w:r w:rsidRPr="00E849EE">
              <w:t>Objetivo general</w:t>
            </w:r>
          </w:p>
        </w:tc>
        <w:tc>
          <w:tcPr>
            <w:tcW w:w="4678" w:type="dxa"/>
            <w:gridSpan w:val="3"/>
            <w:shd w:val="clear" w:color="auto" w:fill="D5DCE4" w:themeFill="text2" w:themeFillTint="33"/>
            <w:vAlign w:val="center"/>
          </w:tcPr>
          <w:p w14:paraId="7CF6ED5F" w14:textId="77777777" w:rsidR="0085436E" w:rsidRPr="00E849EE" w:rsidRDefault="0085436E" w:rsidP="00AD08AA">
            <w:pPr>
              <w:pStyle w:val="Descripcin"/>
            </w:pPr>
            <w:r w:rsidRPr="00E849EE">
              <w:t xml:space="preserve">Describir las condiciones oceanográficas en los eventos mareales de creciente a pleamar y decreciente a bajamar, en la subregión </w:t>
            </w:r>
            <w:proofErr w:type="spellStart"/>
            <w:r w:rsidRPr="00E849EE">
              <w:t>Sanquianga</w:t>
            </w:r>
            <w:proofErr w:type="spellEnd"/>
            <w:r w:rsidRPr="00E849EE">
              <w:t>-Gorgona frente al delta del río Patía y evaluar su relación con la variación espacial de la abundancia y la distribución de larvas y huevos de peces, como insumo técnico para las iniciativas locales de conservación y uso sostenible</w:t>
            </w:r>
          </w:p>
        </w:tc>
        <w:tc>
          <w:tcPr>
            <w:tcW w:w="1134" w:type="dxa"/>
            <w:shd w:val="clear" w:color="auto" w:fill="D5DCE4" w:themeFill="text2" w:themeFillTint="33"/>
            <w:vAlign w:val="center"/>
          </w:tcPr>
          <w:p w14:paraId="27FD3DAA" w14:textId="77777777" w:rsidR="0085436E" w:rsidRPr="00E849EE" w:rsidRDefault="0085436E" w:rsidP="00AD08AA">
            <w:pPr>
              <w:pStyle w:val="Descripcin"/>
            </w:pPr>
            <w:r w:rsidRPr="00E849EE">
              <w:t>Porcentaje de avance</w:t>
            </w:r>
          </w:p>
        </w:tc>
        <w:tc>
          <w:tcPr>
            <w:tcW w:w="986" w:type="dxa"/>
            <w:shd w:val="clear" w:color="auto" w:fill="D5DCE4" w:themeFill="text2" w:themeFillTint="33"/>
            <w:vAlign w:val="center"/>
          </w:tcPr>
          <w:p w14:paraId="393368D1" w14:textId="77777777" w:rsidR="0085436E" w:rsidRPr="00E849EE" w:rsidRDefault="0085436E" w:rsidP="00AD08AA">
            <w:pPr>
              <w:pStyle w:val="Descripcin"/>
            </w:pPr>
            <w:r w:rsidRPr="00E849EE">
              <w:t>48 %</w:t>
            </w:r>
          </w:p>
        </w:tc>
      </w:tr>
      <w:tr w:rsidR="0085436E" w:rsidRPr="00E849EE" w14:paraId="010FAB5A" w14:textId="77777777" w:rsidTr="00791799">
        <w:tc>
          <w:tcPr>
            <w:tcW w:w="2831" w:type="dxa"/>
            <w:gridSpan w:val="2"/>
            <w:shd w:val="clear" w:color="auto" w:fill="D5DCE4" w:themeFill="text2" w:themeFillTint="33"/>
            <w:vAlign w:val="center"/>
          </w:tcPr>
          <w:p w14:paraId="7CC822DD" w14:textId="77777777" w:rsidR="0085436E" w:rsidRPr="00E849EE" w:rsidRDefault="0085436E" w:rsidP="00AD08AA">
            <w:pPr>
              <w:pStyle w:val="Descripcin"/>
            </w:pPr>
            <w:r w:rsidRPr="00E849EE">
              <w:t>Resultado obtenido</w:t>
            </w:r>
          </w:p>
        </w:tc>
        <w:tc>
          <w:tcPr>
            <w:tcW w:w="2831" w:type="dxa"/>
            <w:shd w:val="clear" w:color="auto" w:fill="D5DCE4" w:themeFill="text2" w:themeFillTint="33"/>
            <w:vAlign w:val="center"/>
          </w:tcPr>
          <w:p w14:paraId="24EE7D0F" w14:textId="77777777" w:rsidR="0085436E" w:rsidRPr="00E849EE" w:rsidRDefault="0085436E" w:rsidP="00AD08AA">
            <w:pPr>
              <w:pStyle w:val="Descripcin"/>
            </w:pPr>
            <w:r w:rsidRPr="00E849EE">
              <w:t>Dificultades</w:t>
            </w:r>
          </w:p>
        </w:tc>
        <w:tc>
          <w:tcPr>
            <w:tcW w:w="2832" w:type="dxa"/>
            <w:gridSpan w:val="3"/>
            <w:shd w:val="clear" w:color="auto" w:fill="D5DCE4" w:themeFill="text2" w:themeFillTint="33"/>
            <w:vAlign w:val="center"/>
          </w:tcPr>
          <w:p w14:paraId="6C407D31" w14:textId="77777777" w:rsidR="0085436E" w:rsidRPr="00E849EE" w:rsidRDefault="0085436E" w:rsidP="00AD08AA">
            <w:pPr>
              <w:pStyle w:val="Descripcin"/>
            </w:pPr>
            <w:r w:rsidRPr="00E849EE">
              <w:t>Observaciones</w:t>
            </w:r>
          </w:p>
        </w:tc>
      </w:tr>
      <w:tr w:rsidR="0085436E" w:rsidRPr="00E849EE" w14:paraId="1A35927F" w14:textId="77777777" w:rsidTr="00791799">
        <w:tc>
          <w:tcPr>
            <w:tcW w:w="2831" w:type="dxa"/>
            <w:gridSpan w:val="2"/>
            <w:vAlign w:val="center"/>
          </w:tcPr>
          <w:p w14:paraId="512D5A8F" w14:textId="77777777" w:rsidR="0085436E" w:rsidRPr="00E849EE" w:rsidRDefault="0085436E" w:rsidP="00AD08AA">
            <w:pPr>
              <w:pStyle w:val="Descripcin"/>
            </w:pPr>
          </w:p>
        </w:tc>
        <w:tc>
          <w:tcPr>
            <w:tcW w:w="2831" w:type="dxa"/>
            <w:vAlign w:val="center"/>
          </w:tcPr>
          <w:p w14:paraId="53F80900" w14:textId="77777777" w:rsidR="0085436E" w:rsidRPr="00E849EE" w:rsidRDefault="0085436E" w:rsidP="00AD08AA">
            <w:pPr>
              <w:pStyle w:val="Descripcin"/>
            </w:pPr>
          </w:p>
        </w:tc>
        <w:tc>
          <w:tcPr>
            <w:tcW w:w="2832" w:type="dxa"/>
            <w:gridSpan w:val="3"/>
            <w:vAlign w:val="center"/>
          </w:tcPr>
          <w:p w14:paraId="6D7E1D43" w14:textId="77777777" w:rsidR="0085436E" w:rsidRPr="00E849EE" w:rsidRDefault="0085436E" w:rsidP="00AD08AA">
            <w:pPr>
              <w:pStyle w:val="Descripcin"/>
            </w:pPr>
          </w:p>
        </w:tc>
      </w:tr>
    </w:tbl>
    <w:p w14:paraId="2CA7E1D5" w14:textId="77777777" w:rsidR="0085436E" w:rsidRPr="0085436E" w:rsidRDefault="0085436E" w:rsidP="00AD08AA"/>
    <w:p w14:paraId="5770BDF0" w14:textId="77777777" w:rsidR="003B77CF" w:rsidRDefault="00081D30" w:rsidP="00AD08AA">
      <w:pPr>
        <w:pStyle w:val="Ttulo2"/>
      </w:pPr>
      <w:bookmarkStart w:id="5" w:name="objetivos-específicos"/>
      <w:bookmarkEnd w:id="4"/>
      <w:r>
        <w:t>Objetivos específicos</w:t>
      </w:r>
    </w:p>
    <w:tbl>
      <w:tblPr>
        <w:tblStyle w:val="Tablaconcuadrcula"/>
        <w:tblW w:w="835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513"/>
        <w:gridCol w:w="38"/>
        <w:gridCol w:w="835"/>
        <w:gridCol w:w="3556"/>
        <w:gridCol w:w="1416"/>
        <w:gridCol w:w="8"/>
        <w:gridCol w:w="987"/>
      </w:tblGrid>
      <w:tr w:rsidR="0085436E" w:rsidRPr="00E849EE" w14:paraId="782EA4EC" w14:textId="77777777" w:rsidTr="00791799">
        <w:tc>
          <w:tcPr>
            <w:tcW w:w="1551" w:type="dxa"/>
            <w:gridSpan w:val="2"/>
            <w:shd w:val="clear" w:color="auto" w:fill="D5DCE4" w:themeFill="text2" w:themeFillTint="33"/>
            <w:vAlign w:val="center"/>
          </w:tcPr>
          <w:p w14:paraId="37AAB5BF"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2B0B1EF4" w14:textId="77777777" w:rsidR="0085436E" w:rsidRPr="00E849EE" w:rsidRDefault="0085436E" w:rsidP="00AD08AA">
            <w:pPr>
              <w:pStyle w:val="Descripcin"/>
            </w:pPr>
            <w:r w:rsidRPr="00E849EE">
              <w:t xml:space="preserve">Realizar la descripción sinóptica de las condiciones oceanográficas y físico químicas en los eventos mareales de creciente a pleamar y decreciente a bajamar en la subregión </w:t>
            </w:r>
            <w:proofErr w:type="spellStart"/>
            <w:r w:rsidRPr="00E849EE">
              <w:t>Sanquianga</w:t>
            </w:r>
            <w:proofErr w:type="spellEnd"/>
            <w:r w:rsidRPr="00E849EE">
              <w:t>-Gorgona.</w:t>
            </w:r>
          </w:p>
        </w:tc>
        <w:tc>
          <w:tcPr>
            <w:tcW w:w="1416" w:type="dxa"/>
            <w:shd w:val="clear" w:color="auto" w:fill="D5DCE4" w:themeFill="text2" w:themeFillTint="33"/>
            <w:vAlign w:val="center"/>
          </w:tcPr>
          <w:p w14:paraId="64AF43D1"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32C98636" w14:textId="77777777" w:rsidR="0085436E" w:rsidRPr="00E849EE" w:rsidRDefault="0085436E" w:rsidP="00AD08AA">
            <w:pPr>
              <w:pStyle w:val="Descripcin"/>
            </w:pPr>
            <w:r w:rsidRPr="00E849EE">
              <w:t xml:space="preserve"> 60%</w:t>
            </w:r>
          </w:p>
        </w:tc>
      </w:tr>
      <w:tr w:rsidR="0085436E" w:rsidRPr="00E849EE" w14:paraId="73D0640B" w14:textId="77777777" w:rsidTr="00791799">
        <w:tc>
          <w:tcPr>
            <w:tcW w:w="2386" w:type="dxa"/>
            <w:gridSpan w:val="3"/>
            <w:shd w:val="clear" w:color="auto" w:fill="D5DCE4" w:themeFill="text2" w:themeFillTint="33"/>
            <w:vAlign w:val="center"/>
          </w:tcPr>
          <w:p w14:paraId="3079F3BC"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518852D4"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75DE7F8E" w14:textId="77777777" w:rsidR="0085436E" w:rsidRPr="00E849EE" w:rsidRDefault="0085436E" w:rsidP="00AD08AA">
            <w:pPr>
              <w:pStyle w:val="Descripcin"/>
            </w:pPr>
            <w:r w:rsidRPr="00E849EE">
              <w:t>Observaciones</w:t>
            </w:r>
          </w:p>
        </w:tc>
      </w:tr>
      <w:tr w:rsidR="0085436E" w:rsidRPr="00E849EE" w14:paraId="1900CC02" w14:textId="77777777" w:rsidTr="00791799">
        <w:tc>
          <w:tcPr>
            <w:tcW w:w="2386" w:type="dxa"/>
            <w:gridSpan w:val="3"/>
            <w:vAlign w:val="center"/>
          </w:tcPr>
          <w:p w14:paraId="1C9AE4C5" w14:textId="77777777" w:rsidR="0085436E" w:rsidRPr="00E849EE" w:rsidRDefault="0085436E" w:rsidP="00AD08AA">
            <w:pPr>
              <w:pStyle w:val="Descripcin"/>
            </w:pPr>
          </w:p>
          <w:p w14:paraId="7D472D42" w14:textId="3151E5EE" w:rsidR="0085436E" w:rsidRPr="00E849EE" w:rsidRDefault="00497D23" w:rsidP="00AD08AA">
            <w:r>
              <w:t xml:space="preserve">Se lograron </w:t>
            </w:r>
          </w:p>
        </w:tc>
        <w:tc>
          <w:tcPr>
            <w:tcW w:w="3556" w:type="dxa"/>
            <w:vAlign w:val="center"/>
          </w:tcPr>
          <w:p w14:paraId="2EA0390F" w14:textId="77777777" w:rsidR="0085436E" w:rsidRPr="00E849EE" w:rsidRDefault="0085436E" w:rsidP="00AD08AA">
            <w:pPr>
              <w:pStyle w:val="Descripcin"/>
            </w:pPr>
          </w:p>
        </w:tc>
        <w:tc>
          <w:tcPr>
            <w:tcW w:w="2411" w:type="dxa"/>
            <w:gridSpan w:val="3"/>
            <w:vAlign w:val="center"/>
          </w:tcPr>
          <w:p w14:paraId="53B9C67F" w14:textId="77777777" w:rsidR="0085436E" w:rsidRPr="00E849EE" w:rsidRDefault="0085436E" w:rsidP="00AD08AA">
            <w:pPr>
              <w:pStyle w:val="Descripcin"/>
            </w:pPr>
          </w:p>
        </w:tc>
      </w:tr>
      <w:tr w:rsidR="0085436E" w:rsidRPr="00E849EE" w14:paraId="74983D68" w14:textId="77777777" w:rsidTr="00791799">
        <w:tc>
          <w:tcPr>
            <w:tcW w:w="1551" w:type="dxa"/>
            <w:gridSpan w:val="2"/>
            <w:shd w:val="clear" w:color="auto" w:fill="D5DCE4" w:themeFill="text2" w:themeFillTint="33"/>
            <w:vAlign w:val="center"/>
          </w:tcPr>
          <w:p w14:paraId="4E9F2259"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49F57DF5" w14:textId="77777777" w:rsidR="0085436E" w:rsidRPr="00E849EE" w:rsidRDefault="0085436E" w:rsidP="00AD08AA">
            <w:pPr>
              <w:pStyle w:val="Descripcin"/>
            </w:pPr>
            <w:r w:rsidRPr="00E849EE">
              <w:t xml:space="preserve">Evaluar el comportamiento de las variables fisicoquímicas (pH, oxígeno disuelto, sólidos suspendidos, transparencia, amonio, nitritos, nitratos, fosfatos y silicatos); bioquímicas (clorofila a) y Biológicas (fitoplancton y zooplancton) en los periodos mareales en la subregión </w:t>
            </w:r>
            <w:proofErr w:type="spellStart"/>
            <w:r w:rsidRPr="00E849EE">
              <w:t>Sanquianga</w:t>
            </w:r>
            <w:proofErr w:type="spellEnd"/>
            <w:r w:rsidRPr="00E849EE">
              <w:t xml:space="preserve"> - Gorgona.</w:t>
            </w:r>
          </w:p>
        </w:tc>
        <w:tc>
          <w:tcPr>
            <w:tcW w:w="1416" w:type="dxa"/>
            <w:shd w:val="clear" w:color="auto" w:fill="D5DCE4" w:themeFill="text2" w:themeFillTint="33"/>
            <w:vAlign w:val="center"/>
          </w:tcPr>
          <w:p w14:paraId="69EE00BC"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A9F193E" w14:textId="77777777" w:rsidR="0085436E" w:rsidRPr="00E849EE" w:rsidRDefault="0085436E" w:rsidP="00AD08AA">
            <w:pPr>
              <w:pStyle w:val="Descripcin"/>
            </w:pPr>
            <w:r w:rsidRPr="00E849EE">
              <w:t>70%</w:t>
            </w:r>
          </w:p>
        </w:tc>
      </w:tr>
      <w:tr w:rsidR="0085436E" w:rsidRPr="00E849EE" w14:paraId="07BCFC8E" w14:textId="77777777" w:rsidTr="00791799">
        <w:tc>
          <w:tcPr>
            <w:tcW w:w="2386" w:type="dxa"/>
            <w:gridSpan w:val="3"/>
            <w:shd w:val="clear" w:color="auto" w:fill="D5DCE4" w:themeFill="text2" w:themeFillTint="33"/>
            <w:vAlign w:val="center"/>
          </w:tcPr>
          <w:p w14:paraId="0F78AF7A"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23F095F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5FB6ED5D" w14:textId="77777777" w:rsidR="0085436E" w:rsidRPr="00E849EE" w:rsidRDefault="0085436E" w:rsidP="00AD08AA">
            <w:pPr>
              <w:pStyle w:val="Descripcin"/>
            </w:pPr>
            <w:r w:rsidRPr="00E849EE">
              <w:t>Observaciones</w:t>
            </w:r>
          </w:p>
        </w:tc>
      </w:tr>
      <w:tr w:rsidR="0085436E" w:rsidRPr="00E849EE" w14:paraId="2EE41AA6" w14:textId="77777777" w:rsidTr="00791799">
        <w:tc>
          <w:tcPr>
            <w:tcW w:w="2386" w:type="dxa"/>
            <w:gridSpan w:val="3"/>
            <w:vAlign w:val="center"/>
          </w:tcPr>
          <w:p w14:paraId="7831790C" w14:textId="77777777" w:rsidR="0085436E" w:rsidRPr="00E849EE" w:rsidRDefault="0085436E" w:rsidP="00AD08AA">
            <w:pPr>
              <w:pStyle w:val="Descripcin"/>
            </w:pPr>
            <w:r w:rsidRPr="00E849EE">
              <w:t>Se realizaron los análisis de las muestras de agua y se logró obtener resultados de todas las variables mencionadas excepto el amonio. Hasta el momento se han obtenido los datos de fitoplancton y zooplancton, pero no culminado con la identificación total de ictioplancton.</w:t>
            </w:r>
          </w:p>
          <w:p w14:paraId="1CFDBAAC" w14:textId="77777777" w:rsidR="0085436E" w:rsidRPr="00E849EE" w:rsidRDefault="0085436E" w:rsidP="00AD08AA"/>
        </w:tc>
        <w:tc>
          <w:tcPr>
            <w:tcW w:w="3556" w:type="dxa"/>
          </w:tcPr>
          <w:p w14:paraId="4CEF0EF5" w14:textId="77777777" w:rsidR="0085436E" w:rsidRPr="00E849EE" w:rsidRDefault="0085436E" w:rsidP="00AD08AA">
            <w:pPr>
              <w:pStyle w:val="Descripcin"/>
            </w:pPr>
            <w:r w:rsidRPr="00E849EE">
              <w:t>Hasta el momento se ha avanzado lentamente en la identificación final del ictioplancton por algunas dificultades logísticas. Sin embargo, este semestre se completará a tiempo los análisis y la identificación.</w:t>
            </w:r>
          </w:p>
        </w:tc>
        <w:tc>
          <w:tcPr>
            <w:tcW w:w="2411" w:type="dxa"/>
            <w:gridSpan w:val="3"/>
          </w:tcPr>
          <w:p w14:paraId="0A1DA8DF" w14:textId="77777777" w:rsidR="0085436E" w:rsidRPr="00E849EE" w:rsidRDefault="0085436E" w:rsidP="00AD08AA">
            <w:pPr>
              <w:pStyle w:val="Descripcin"/>
            </w:pPr>
            <w:r w:rsidRPr="00E849EE">
              <w:t>Se está a la espera de los resultados de los análisis genéticos para avanzar en el proceso de identificación.</w:t>
            </w:r>
          </w:p>
        </w:tc>
      </w:tr>
      <w:tr w:rsidR="0085436E" w:rsidRPr="00E849EE" w14:paraId="77F68166" w14:textId="77777777" w:rsidTr="00791799">
        <w:tc>
          <w:tcPr>
            <w:tcW w:w="1551" w:type="dxa"/>
            <w:gridSpan w:val="2"/>
            <w:shd w:val="clear" w:color="auto" w:fill="D5DCE4" w:themeFill="text2" w:themeFillTint="33"/>
            <w:vAlign w:val="center"/>
          </w:tcPr>
          <w:p w14:paraId="7FDF2F83"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302EB34B" w14:textId="77777777" w:rsidR="0085436E" w:rsidRPr="00E849EE" w:rsidRDefault="0085436E" w:rsidP="00AD08AA">
            <w:pPr>
              <w:pStyle w:val="Descripcin"/>
            </w:pPr>
            <w:r w:rsidRPr="00E849EE">
              <w:t>Evaluar la variación espacial del carbono inorgánico disuelto (DIC) y la alcalinidad total (AT) como parámetros asociados al sistema de carbonatos.</w:t>
            </w:r>
          </w:p>
        </w:tc>
        <w:tc>
          <w:tcPr>
            <w:tcW w:w="1416" w:type="dxa"/>
            <w:shd w:val="clear" w:color="auto" w:fill="D5DCE4" w:themeFill="text2" w:themeFillTint="33"/>
            <w:vAlign w:val="center"/>
          </w:tcPr>
          <w:p w14:paraId="0AA12415"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2F1F951" w14:textId="77777777" w:rsidR="0085436E" w:rsidRPr="00E849EE" w:rsidRDefault="0085436E" w:rsidP="00AD08AA">
            <w:pPr>
              <w:pStyle w:val="Descripcin"/>
            </w:pPr>
            <w:r w:rsidRPr="00E849EE">
              <w:t>-----</w:t>
            </w:r>
          </w:p>
        </w:tc>
      </w:tr>
      <w:tr w:rsidR="0085436E" w:rsidRPr="00E849EE" w14:paraId="3DEAE4C0" w14:textId="77777777" w:rsidTr="00791799">
        <w:tc>
          <w:tcPr>
            <w:tcW w:w="2386" w:type="dxa"/>
            <w:gridSpan w:val="3"/>
            <w:shd w:val="clear" w:color="auto" w:fill="D5DCE4" w:themeFill="text2" w:themeFillTint="33"/>
            <w:vAlign w:val="center"/>
          </w:tcPr>
          <w:p w14:paraId="46CF1240"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10FC062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2F85DFE3" w14:textId="77777777" w:rsidR="0085436E" w:rsidRPr="00E849EE" w:rsidRDefault="0085436E" w:rsidP="00AD08AA">
            <w:pPr>
              <w:pStyle w:val="Descripcin"/>
            </w:pPr>
            <w:r w:rsidRPr="00E849EE">
              <w:t>Observaciones</w:t>
            </w:r>
          </w:p>
        </w:tc>
      </w:tr>
      <w:tr w:rsidR="0085436E" w:rsidRPr="00E849EE" w14:paraId="0EEE41F5" w14:textId="77777777" w:rsidTr="00791799">
        <w:tc>
          <w:tcPr>
            <w:tcW w:w="2386" w:type="dxa"/>
            <w:gridSpan w:val="3"/>
            <w:vAlign w:val="center"/>
          </w:tcPr>
          <w:p w14:paraId="7756790E" w14:textId="77777777" w:rsidR="0085436E" w:rsidRPr="00E849EE" w:rsidRDefault="0085436E" w:rsidP="00AD08AA">
            <w:pPr>
              <w:pStyle w:val="Descripcin"/>
            </w:pPr>
            <w:r w:rsidRPr="00E849EE">
              <w:t xml:space="preserve">El análisis de estas muestras no se pudo completar porque no se </w:t>
            </w:r>
            <w:r w:rsidRPr="00E849EE">
              <w:lastRenderedPageBreak/>
              <w:t>logró hacer la toma y el procesamiento de estas muestras en campo. Por esta razón no se presentarán análisis referentes a este punto.</w:t>
            </w:r>
          </w:p>
        </w:tc>
        <w:tc>
          <w:tcPr>
            <w:tcW w:w="3556" w:type="dxa"/>
          </w:tcPr>
          <w:p w14:paraId="4B6F1016" w14:textId="77777777" w:rsidR="0085436E" w:rsidRPr="00E849EE" w:rsidRDefault="0085436E" w:rsidP="00AD08AA">
            <w:pPr>
              <w:pStyle w:val="Descripcin"/>
            </w:pPr>
            <w:r w:rsidRPr="00E849EE">
              <w:lastRenderedPageBreak/>
              <w:t xml:space="preserve">Los recipientes que se manejaron para este tipo de muestras resultaron no se los adecuados para los análisis </w:t>
            </w:r>
            <w:r w:rsidRPr="00E849EE">
              <w:lastRenderedPageBreak/>
              <w:t>de complejo de carbonatos, por tal razón no se pudieron presentar los resultados de este punto.</w:t>
            </w:r>
          </w:p>
        </w:tc>
        <w:tc>
          <w:tcPr>
            <w:tcW w:w="2411" w:type="dxa"/>
            <w:gridSpan w:val="3"/>
          </w:tcPr>
          <w:p w14:paraId="7EC8FB86" w14:textId="77777777" w:rsidR="0085436E" w:rsidRPr="00E849EE" w:rsidRDefault="0085436E" w:rsidP="00AD08AA">
            <w:pPr>
              <w:pStyle w:val="Descripcin"/>
            </w:pPr>
            <w:r w:rsidRPr="00E849EE">
              <w:lastRenderedPageBreak/>
              <w:t xml:space="preserve">Del cálculo total del porcentaje de avance, se </w:t>
            </w:r>
            <w:r w:rsidRPr="00E849EE">
              <w:lastRenderedPageBreak/>
              <w:t>sustrajo este punto y no se tuvo en cuenta.</w:t>
            </w:r>
          </w:p>
          <w:p w14:paraId="7F663438" w14:textId="77777777" w:rsidR="0085436E" w:rsidRPr="00E849EE" w:rsidRDefault="0085436E" w:rsidP="00AD08AA"/>
        </w:tc>
      </w:tr>
      <w:tr w:rsidR="0085436E" w:rsidRPr="00E849EE" w14:paraId="2BE0A62A"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51" w:type="dxa"/>
            <w:gridSpan w:val="2"/>
            <w:shd w:val="clear" w:color="auto" w:fill="D5DCE4" w:themeFill="text2" w:themeFillTint="33"/>
          </w:tcPr>
          <w:p w14:paraId="6564FFFC" w14:textId="77777777" w:rsidR="0085436E" w:rsidRPr="00E849EE" w:rsidRDefault="0085436E" w:rsidP="00AD08AA">
            <w:pPr>
              <w:pStyle w:val="Descripcin"/>
            </w:pPr>
            <w:r w:rsidRPr="00E849EE">
              <w:lastRenderedPageBreak/>
              <w:t>Objetivo específico</w:t>
            </w:r>
          </w:p>
        </w:tc>
        <w:tc>
          <w:tcPr>
            <w:tcW w:w="4391" w:type="dxa"/>
            <w:gridSpan w:val="2"/>
            <w:shd w:val="clear" w:color="auto" w:fill="D5DCE4" w:themeFill="text2" w:themeFillTint="33"/>
          </w:tcPr>
          <w:p w14:paraId="6EBD5849" w14:textId="77777777" w:rsidR="0085436E" w:rsidRPr="00E849EE" w:rsidRDefault="0085436E" w:rsidP="00AD08AA">
            <w:pPr>
              <w:pStyle w:val="Descripcin"/>
            </w:pPr>
            <w:r w:rsidRPr="00E849EE">
              <w:t>Generar un modelo batimétrico para caracterizar el ambiente bentónico del área de muestreo.</w:t>
            </w:r>
          </w:p>
        </w:tc>
        <w:tc>
          <w:tcPr>
            <w:tcW w:w="1424" w:type="dxa"/>
            <w:gridSpan w:val="2"/>
            <w:shd w:val="clear" w:color="auto" w:fill="D5DCE4" w:themeFill="text2" w:themeFillTint="33"/>
          </w:tcPr>
          <w:p w14:paraId="70F0DE61"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639024CD" w14:textId="77777777" w:rsidR="0085436E" w:rsidRPr="00E849EE" w:rsidRDefault="0085436E" w:rsidP="00AD08AA">
            <w:pPr>
              <w:pStyle w:val="Descripcin"/>
            </w:pPr>
            <w:r w:rsidRPr="00E849EE">
              <w:t>40%</w:t>
            </w:r>
          </w:p>
        </w:tc>
      </w:tr>
      <w:tr w:rsidR="0085436E" w:rsidRPr="00E849EE" w14:paraId="3A64976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64535CFE"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D235DE7"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00D65AC3" w14:textId="77777777" w:rsidR="0085436E" w:rsidRPr="00E849EE" w:rsidRDefault="0085436E" w:rsidP="00AD08AA">
            <w:pPr>
              <w:pStyle w:val="Descripcin"/>
            </w:pPr>
            <w:r w:rsidRPr="00E849EE">
              <w:t>Observaciones</w:t>
            </w:r>
          </w:p>
        </w:tc>
      </w:tr>
      <w:tr w:rsidR="0085436E" w:rsidRPr="00E849EE" w14:paraId="5914092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4011E6FF" w14:textId="77777777" w:rsidR="0085436E" w:rsidRPr="00E849EE" w:rsidRDefault="0085436E" w:rsidP="00AD08AA">
            <w:pPr>
              <w:pStyle w:val="Descripcin"/>
            </w:pPr>
            <w:r w:rsidRPr="00E849EE">
              <w:t xml:space="preserve">Hasta el momento se han recopilado todos los datos de batimetría de la subregión </w:t>
            </w:r>
            <w:proofErr w:type="spellStart"/>
            <w:r w:rsidRPr="00E849EE">
              <w:t>Sanquianga</w:t>
            </w:r>
            <w:proofErr w:type="spellEnd"/>
            <w:r w:rsidRPr="00E849EE">
              <w:t xml:space="preserve"> – Gorgona.</w:t>
            </w:r>
          </w:p>
        </w:tc>
        <w:tc>
          <w:tcPr>
            <w:tcW w:w="3556" w:type="dxa"/>
          </w:tcPr>
          <w:p w14:paraId="09D7A500" w14:textId="77777777" w:rsidR="0085436E" w:rsidRPr="00E849EE" w:rsidRDefault="0085436E" w:rsidP="00AD08AA">
            <w:pPr>
              <w:pStyle w:val="Descripcin"/>
            </w:pPr>
            <w:r w:rsidRPr="00E849EE">
              <w:t>El procesamiento y limpieza de estos datos ha sido largo y dispendioso. La mayor dificultad que se ha encontrado ha sido la de producir el modelo de terreno por limitaciones en la capacidad de computo</w:t>
            </w:r>
          </w:p>
        </w:tc>
        <w:tc>
          <w:tcPr>
            <w:tcW w:w="2411" w:type="dxa"/>
            <w:gridSpan w:val="3"/>
          </w:tcPr>
          <w:p w14:paraId="30E194BE" w14:textId="77777777" w:rsidR="0085436E" w:rsidRPr="00E849EE" w:rsidRDefault="0085436E" w:rsidP="00AD08AA">
            <w:pPr>
              <w:pStyle w:val="Descripcin"/>
              <w:rPr>
                <w:sz w:val="18"/>
                <w:szCs w:val="18"/>
              </w:rPr>
            </w:pPr>
            <w:r w:rsidRPr="00E849EE">
              <w:t>Se están haciendo las gestiones para el uso de un servidor para solucionar este problema.</w:t>
            </w:r>
          </w:p>
        </w:tc>
      </w:tr>
      <w:tr w:rsidR="0085436E" w:rsidRPr="00E849EE" w14:paraId="58686B8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70AFE59F"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2708F767" w14:textId="77777777" w:rsidR="0085436E" w:rsidRPr="00E849EE" w:rsidRDefault="0085436E" w:rsidP="00AD08AA">
            <w:pPr>
              <w:pStyle w:val="Descripcin"/>
            </w:pPr>
            <w:r w:rsidRPr="00E849EE">
              <w:t xml:space="preserve">Realizar la descripción sinóptica de la concentración de biomasa de zooplancton, abundancia de huevos y larvas de peces, en la subregión </w:t>
            </w:r>
            <w:proofErr w:type="spellStart"/>
            <w:r w:rsidRPr="00E849EE">
              <w:t>Sanquianga</w:t>
            </w:r>
            <w:proofErr w:type="spellEnd"/>
            <w:r w:rsidRPr="00E849EE">
              <w:t>-Gorgona.</w:t>
            </w:r>
          </w:p>
        </w:tc>
        <w:tc>
          <w:tcPr>
            <w:tcW w:w="1424" w:type="dxa"/>
            <w:gridSpan w:val="2"/>
            <w:shd w:val="clear" w:color="auto" w:fill="D5DCE4" w:themeFill="text2" w:themeFillTint="33"/>
          </w:tcPr>
          <w:p w14:paraId="1E0800F6"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419AF57" w14:textId="77777777" w:rsidR="0085436E" w:rsidRPr="00E849EE" w:rsidRDefault="0085436E" w:rsidP="00AD08AA">
            <w:pPr>
              <w:pStyle w:val="Descripcin"/>
            </w:pPr>
            <w:r w:rsidRPr="00E849EE">
              <w:t>70%</w:t>
            </w:r>
          </w:p>
        </w:tc>
      </w:tr>
      <w:tr w:rsidR="0085436E" w:rsidRPr="00E849EE" w14:paraId="44CA0BE5"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38F117F8"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14315259"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4330DE39" w14:textId="77777777" w:rsidR="0085436E" w:rsidRPr="00E849EE" w:rsidRDefault="0085436E" w:rsidP="00AD08AA">
            <w:pPr>
              <w:pStyle w:val="Descripcin"/>
            </w:pPr>
            <w:r w:rsidRPr="00E849EE">
              <w:t>Observaciones</w:t>
            </w:r>
          </w:p>
        </w:tc>
      </w:tr>
      <w:tr w:rsidR="0085436E" w:rsidRPr="00E849EE" w14:paraId="3A7F3CEF"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16372C35" w14:textId="77777777" w:rsidR="0085436E" w:rsidRPr="00E849EE" w:rsidRDefault="0085436E" w:rsidP="00AD08AA">
            <w:pPr>
              <w:pStyle w:val="Descripcin"/>
            </w:pPr>
            <w:r w:rsidRPr="00E849EE">
              <w:t>Ya se procesaron todas las muestras de biomasa de zooplancton y los resultados se compilaron en un conjunto de datos listos para ser incorporados en el análisis final.</w:t>
            </w:r>
          </w:p>
          <w:p w14:paraId="5DA7A2D3" w14:textId="77777777" w:rsidR="0085436E" w:rsidRPr="00E849EE" w:rsidRDefault="0085436E" w:rsidP="00AD08AA">
            <w:pPr>
              <w:pStyle w:val="Descripcin"/>
            </w:pPr>
            <w:r w:rsidRPr="00E849EE">
              <w:t xml:space="preserve">Además, se realizó el análisis de fitoplancton con la identificación de algunas especies del área para tratar de relacionar este nivel trófico con los niveles tróficos que se analizarán más adelante. </w:t>
            </w:r>
          </w:p>
        </w:tc>
        <w:tc>
          <w:tcPr>
            <w:tcW w:w="3556" w:type="dxa"/>
          </w:tcPr>
          <w:p w14:paraId="031E73FD" w14:textId="77777777" w:rsidR="0085436E" w:rsidRPr="00E849EE" w:rsidRDefault="0085436E" w:rsidP="00AD08AA">
            <w:pPr>
              <w:pStyle w:val="Descripcin"/>
            </w:pPr>
            <w:r w:rsidRPr="00E849EE">
              <w:t xml:space="preserve">Sobre el análisis de fitoplancton, se tuvo dificultad para identificar todas las especies encontradas por tal razón muchas se analizaron solo hasta morfoespecies. </w:t>
            </w:r>
          </w:p>
        </w:tc>
        <w:tc>
          <w:tcPr>
            <w:tcW w:w="2411" w:type="dxa"/>
            <w:gridSpan w:val="3"/>
          </w:tcPr>
          <w:p w14:paraId="425463A3" w14:textId="77777777" w:rsidR="0085436E" w:rsidRPr="00E849EE" w:rsidRDefault="0085436E" w:rsidP="00AD08AA">
            <w:pPr>
              <w:pStyle w:val="Descripcin"/>
            </w:pPr>
            <w:r w:rsidRPr="00E849EE">
              <w:t>La producción de los datos se terminó completamente, pero está pendiente hacer el análisis estadístico descriptivo para presentar los resultados.</w:t>
            </w:r>
          </w:p>
        </w:tc>
      </w:tr>
      <w:tr w:rsidR="0085436E" w:rsidRPr="00E849EE" w14:paraId="67230AA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3E5169B3"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5450DFCD" w14:textId="77777777" w:rsidR="0085436E" w:rsidRPr="00E849EE" w:rsidRDefault="0085436E" w:rsidP="00AD08AA">
            <w:r w:rsidRPr="00E849EE">
              <w:t xml:space="preserve">Explorar la relación entre el patrón espacial de variación de larvas y huevos de peces con las condiciones oceanográficas en la subregión </w:t>
            </w:r>
            <w:proofErr w:type="spellStart"/>
            <w:r w:rsidRPr="00E849EE">
              <w:t>Sanquianga</w:t>
            </w:r>
            <w:proofErr w:type="spellEnd"/>
            <w:r w:rsidRPr="00E849EE">
              <w:t>-Gorgona.</w:t>
            </w:r>
          </w:p>
        </w:tc>
        <w:tc>
          <w:tcPr>
            <w:tcW w:w="1424" w:type="dxa"/>
            <w:gridSpan w:val="2"/>
            <w:shd w:val="clear" w:color="auto" w:fill="D5DCE4" w:themeFill="text2" w:themeFillTint="33"/>
          </w:tcPr>
          <w:p w14:paraId="3DA6AB44"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E0529D8" w14:textId="77777777" w:rsidR="0085436E" w:rsidRPr="00E849EE" w:rsidRDefault="0085436E" w:rsidP="00AD08AA">
            <w:pPr>
              <w:pStyle w:val="Descripcin"/>
            </w:pPr>
            <w:r w:rsidRPr="00E849EE">
              <w:t>0%</w:t>
            </w:r>
          </w:p>
        </w:tc>
      </w:tr>
      <w:tr w:rsidR="0085436E" w:rsidRPr="00E849EE" w14:paraId="3BB88A5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465C7193"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37DE420"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6FA583A7" w14:textId="77777777" w:rsidR="0085436E" w:rsidRPr="00E849EE" w:rsidRDefault="0085436E" w:rsidP="00AD08AA">
            <w:pPr>
              <w:pStyle w:val="Descripcin"/>
            </w:pPr>
            <w:r w:rsidRPr="00E849EE">
              <w:t>Observaciones</w:t>
            </w:r>
          </w:p>
        </w:tc>
      </w:tr>
      <w:tr w:rsidR="0085436E" w:rsidRPr="00E849EE" w14:paraId="018EF7D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319F0797" w14:textId="77777777" w:rsidR="0085436E" w:rsidRPr="00E849EE" w:rsidRDefault="0085436E" w:rsidP="00AD08AA">
            <w:pPr>
              <w:pStyle w:val="Descripcin"/>
            </w:pPr>
            <w:r w:rsidRPr="00E849EE">
              <w:t>Hasta el momento no se ha podido avanzar en este objetico debido a que requiere que todos los resultados de los objetivos anteriores estén completados.</w:t>
            </w:r>
          </w:p>
        </w:tc>
        <w:tc>
          <w:tcPr>
            <w:tcW w:w="3556" w:type="dxa"/>
          </w:tcPr>
          <w:p w14:paraId="3CF2EE3E" w14:textId="77777777" w:rsidR="0085436E" w:rsidRPr="00E849EE" w:rsidRDefault="0085436E" w:rsidP="00AD08AA">
            <w:pPr>
              <w:pStyle w:val="Descripcin"/>
            </w:pPr>
          </w:p>
        </w:tc>
        <w:tc>
          <w:tcPr>
            <w:tcW w:w="2411" w:type="dxa"/>
            <w:gridSpan w:val="3"/>
          </w:tcPr>
          <w:p w14:paraId="4EAA97D0" w14:textId="77777777" w:rsidR="0085436E" w:rsidRPr="00E849EE" w:rsidRDefault="0085436E" w:rsidP="00AD08AA">
            <w:pPr>
              <w:pStyle w:val="Descripcin"/>
            </w:pPr>
          </w:p>
        </w:tc>
      </w:tr>
    </w:tbl>
    <w:p w14:paraId="220BBEFD" w14:textId="031E3848" w:rsidR="00AD08AA" w:rsidRDefault="00AD08AA" w:rsidP="00AD08AA"/>
    <w:p w14:paraId="3961DA81" w14:textId="77777777" w:rsidR="00AD08AA" w:rsidRDefault="00AD08AA" w:rsidP="00AD08AA">
      <w:r>
        <w:br w:type="page"/>
      </w:r>
    </w:p>
    <w:p w14:paraId="4E17D39E" w14:textId="77777777" w:rsidR="0085436E" w:rsidRPr="0085436E" w:rsidRDefault="0085436E" w:rsidP="00AD08AA"/>
    <w:p w14:paraId="1B3391DB" w14:textId="70AF490A" w:rsidR="00AD08AA" w:rsidRDefault="00081D30" w:rsidP="00AD08AA">
      <w:pPr>
        <w:pStyle w:val="Ttulo1"/>
      </w:pPr>
      <w:bookmarkStart w:id="6" w:name="introducción"/>
      <w:bookmarkEnd w:id="3"/>
      <w:bookmarkEnd w:id="5"/>
      <w:r>
        <w:t>Introducción</w:t>
      </w:r>
    </w:p>
    <w:p w14:paraId="5F8F6910" w14:textId="77777777" w:rsidR="00AD08AA" w:rsidRDefault="00AD08AA" w:rsidP="00AD08AA"/>
    <w:p w14:paraId="0F91E5AB" w14:textId="6036D660" w:rsidR="00AD08AA" w:rsidRDefault="005964B5" w:rsidP="00AD08AA">
      <w:r w:rsidRPr="005964B5">
        <w:t>Los deltas y los estuarios representan un ecotono entre el agua dulce de los ríos y el agua salina del mar abierto, conformando ecosistemas únicos. La dinámica entre el flujo del río y las corrientes de marea moldea las condiciones físicas y la diversidad y abundancia de las comunidades estuarinas</w:t>
      </w:r>
      <w:r>
        <w:t xml:space="preserve"> </w:t>
      </w:r>
      <w:r w:rsidR="001B49FB">
        <w:fldChar w:fldCharType="begin"/>
      </w:r>
      <w:r w:rsidR="001B49FB">
        <w:instrText xml:space="preserve"> ADDIN ZOTERO_ITEM CSL_CITATION {"citationID":"1tYRaQZ2","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w:t>
      </w:r>
      <w:proofErr w:type="spellStart"/>
      <w:r w:rsidR="001B49FB" w:rsidRPr="001B49FB">
        <w:t>Dirisu</w:t>
      </w:r>
      <w:proofErr w:type="spellEnd"/>
      <w:r w:rsidR="001B49FB" w:rsidRPr="001B49FB">
        <w:t>, 2019)</w:t>
      </w:r>
      <w:r w:rsidR="001B49FB">
        <w:fldChar w:fldCharType="end"/>
      </w:r>
      <w:r w:rsidR="00620A71">
        <w:t>.</w:t>
      </w:r>
      <w:r w:rsidR="001B49FB">
        <w:t xml:space="preserve"> </w:t>
      </w:r>
      <w:r w:rsidRPr="005964B5">
        <w:t xml:space="preserve">En la subregión </w:t>
      </w:r>
      <w:proofErr w:type="spellStart"/>
      <w:r w:rsidRPr="005964B5">
        <w:t>Sanquianga</w:t>
      </w:r>
      <w:proofErr w:type="spellEnd"/>
      <w:r w:rsidRPr="005964B5">
        <w:t>-Gorgona, se encuentra el delta del río Patía, el más grande de la costa del Pacífico de Colombia, con una extensión de 1700 km2</w:t>
      </w:r>
      <w:r>
        <w:t xml:space="preserve"> </w:t>
      </w:r>
      <w:r>
        <w:fldChar w:fldCharType="begin"/>
      </w:r>
      <w:r>
        <w:instrText xml:space="preserve"> ADDIN ZOTERO_ITEM CSL_CITATION {"citationID":"V69yesB7","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Este delta es influenciado por las mareas, con un ciclo semidiurno y un rango de 2 metros</w:t>
      </w:r>
      <w:r>
        <w:t xml:space="preserve"> </w:t>
      </w:r>
      <w:r>
        <w:fldChar w:fldCharType="begin"/>
      </w:r>
      <w:r>
        <w:instrText xml:space="preserve"> ADDIN ZOTERO_ITEM CSL_CITATION {"citationID":"Dll8qHnU","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xml:space="preserve">. Además, aporta aproximadamente 972 toneladas de sedimentos por kilómetro cuadrado al año y alberga uno de los bosques de manglar más grandes del Pacífico colombiano, lo que lo convierte en un refugio de diversidad clave para el mantenimiento y dispersión de recursos pesqueros estratégicos </w:t>
      </w:r>
      <w:r w:rsidR="00C3263B">
        <w:t xml:space="preserve"> </w:t>
      </w:r>
      <w:r w:rsidR="00A55051">
        <w:fldChar w:fldCharType="begin"/>
      </w:r>
      <w:r w:rsidR="00A55051">
        <w:instrText xml:space="preserve"> ADDIN ZOTERO_ITEM CSL_CITATION {"citationID":"WPorTUOt","properties":{"formattedCitation":"(Beltr\\uc0\\u225{}n-Le\\uc0\\u243{}n &amp; Morales Osorio, 2021)","plainCitation":"(Beltrán-León &amp; Morales Osorio, 2021)","noteIndex":0},"citationItems":[{"id":5176,"uris":["http://zotero.org/users/8864020/items/KM75YIAU"],"itemData":{"id":5176,"type":"article-journal","abstract":"With the purpose of characterizing ichthyoplankton in three marine protected areas (Sanquianga National Natural Park, Gorgona National Natural Park and Malpelo Fauna and Flora Sanctuary) in the Colombian Pacific during November 2009, scientific expeditions were carried out to obtain 56 samples by trawling with bongo nets. 3,155 / 10 m2 fish larvae were captured distributed in 1,553 larvae / 10 m2 (49.22 %) for the PNN Sanquianga; 1,411 larvae / 10m2 (44.72 %) for the Gorgona PNN and 191 larvae / 10m2 (6.05 %) for the Malpelo SFF. The main families were Engraulidae (PNN Sanquianga), Bregmacerotidae (PNN Gorgona) and Phosichthyidae (SFF Malpelo). The NMS community analysis shows that the location of the PNN Sanquianga (coastal), PNN Gorgona (intermediate) and SFF Malpelo (oceanic) areas, marks a clear difference in the composition, distribution and abundance of the larvae. Eggs of Engraulidae were found for the first time in the Malpelo area, an unusual area in its distribution, coinciding with what was reported by the Climate Alert Bulletin (BAC, 2009) of July 2009, which reports the development of an El Niño event, which lasted until the first quarter of 2010.","container-title":"Boletín de Investigaciones Marinas y Costeras","DOI":"10.25268/bimc.invemar.2021.50.2.1062","ISSN":"01229761, 25904671","issue":"2","journalAbbreviation":"Bol. Investig. Mar. Costeras","language":"en","page":"31-52","source":"DOI.org (Crossref)","title":"Distribución, composición y abundancia del ictioplancton en tres áreas marinas protegidas del Pacífico colombiano","volume":"50","author":[{"family":"Beltrán-León","given":"Beatriz Susana"},{"family":"Morales Osorio","given":"Yaneth Alicia"}],"issued":{"date-parts":[["2021",11,17]]}}}],"schema":"https://github.com/citation-style-language/schema/raw/master/csl-citation.json"} </w:instrText>
      </w:r>
      <w:r w:rsidR="00A55051">
        <w:fldChar w:fldCharType="separate"/>
      </w:r>
      <w:r w:rsidR="00A55051" w:rsidRPr="00A55051">
        <w:rPr>
          <w:szCs w:val="24"/>
        </w:rPr>
        <w:t>(Beltrán-León &amp; Morales Osorio, 2021)</w:t>
      </w:r>
      <w:r w:rsidR="00A55051">
        <w:fldChar w:fldCharType="end"/>
      </w:r>
      <w:r w:rsidR="00C3263B">
        <w:t>.</w:t>
      </w:r>
    </w:p>
    <w:p w14:paraId="72E8A1A9" w14:textId="25D410CC" w:rsidR="00A55051" w:rsidRDefault="00A55051" w:rsidP="00AD08AA"/>
    <w:p w14:paraId="36763E60" w14:textId="1640240B" w:rsidR="002541F8" w:rsidRDefault="005964B5" w:rsidP="00AD08AA">
      <w:r>
        <w:t>A pesar de que el plancton es el principal actor en la transferencia de energía y carbono en muchos ecosistemas marinos</w:t>
      </w:r>
      <w:r w:rsidR="002541F8">
        <w:t xml:space="preserve"> y es la base de la red trófica marina</w:t>
      </w:r>
      <w:r>
        <w:t xml:space="preserve">, existen </w:t>
      </w:r>
      <w:r w:rsidR="000809DF">
        <w:t>algunos</w:t>
      </w:r>
      <w:r>
        <w:t xml:space="preserve"> estudios que determinen </w:t>
      </w:r>
      <w:r w:rsidR="00FF0013">
        <w:t>la</w:t>
      </w:r>
      <w:r>
        <w:t xml:space="preserve"> relación </w:t>
      </w:r>
      <w:r w:rsidR="00FF0013">
        <w:t>de la</w:t>
      </w:r>
      <w:r>
        <w:t xml:space="preserve"> diversidad y la productividad en general </w:t>
      </w:r>
      <w:r w:rsidR="00FF0013">
        <w:t xml:space="preserve">(fitoplancton y zooplancton) con condiciones abióticas como son las variables hidrológicas, la intervención antrópica o la contaminación en general </w:t>
      </w:r>
      <w:r w:rsidR="003B601D">
        <w:t xml:space="preserve">y ciclos ambientales </w:t>
      </w:r>
      <w:r w:rsidR="00FF0013">
        <w:fldChar w:fldCharType="begin"/>
      </w:r>
      <w:r w:rsidR="00FF0013">
        <w:instrText xml:space="preserve"> ADDIN ZOTERO_ITEM CSL_CITATION {"citationID":"nDSqnAeT","properties":{"formattedCitation":"(Chang et\\uc0\\u160{}al., 2023)","plainCitation":"(Chang et al., 2023)","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schema":"https://github.com/citation-style-language/schema/raw/master/csl-citation.json"} </w:instrText>
      </w:r>
      <w:r w:rsidR="00FF0013">
        <w:fldChar w:fldCharType="separate"/>
      </w:r>
      <w:r w:rsidR="00FF0013" w:rsidRPr="00FF0013">
        <w:rPr>
          <w:szCs w:val="24"/>
        </w:rPr>
        <w:t>(Chang et al., 2023)</w:t>
      </w:r>
      <w:r w:rsidR="00FF0013">
        <w:fldChar w:fldCharType="end"/>
      </w:r>
      <w:r w:rsidR="000809DF">
        <w:t xml:space="preserve"> pero pocos estudios se han destinado a estudiar la relación de los períodos mareales con la diversidad de estos grupos</w:t>
      </w:r>
      <w:r w:rsidR="003B601D">
        <w:t>; e</w:t>
      </w:r>
      <w:r>
        <w:t>sto se debe a la complejidad del estudio de</w:t>
      </w:r>
      <w:r w:rsidR="000809DF">
        <w:t xml:space="preserve">l plancton </w:t>
      </w:r>
      <w:r>
        <w:t xml:space="preserve">y a la dificultad para obtener datos de diferentes ensambles con resoluciones taxonómicas iguales </w:t>
      </w:r>
      <w:r w:rsidR="001B49FB">
        <w:fldChar w:fldCharType="begin"/>
      </w:r>
      <w:r w:rsidR="001B49FB">
        <w:instrText xml:space="preserve"> ADDIN ZOTERO_ITEM CSL_CITATION {"citationID":"XQ5GehpP","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w:t>
      </w:r>
      <w:proofErr w:type="spellStart"/>
      <w:r w:rsidR="001B49FB" w:rsidRPr="001B49FB">
        <w:t>Dirisu</w:t>
      </w:r>
      <w:proofErr w:type="spellEnd"/>
      <w:r w:rsidR="001B49FB" w:rsidRPr="001B49FB">
        <w:t>, 2019)</w:t>
      </w:r>
      <w:r w:rsidR="001B49FB">
        <w:fldChar w:fldCharType="end"/>
      </w:r>
      <w:r>
        <w:t xml:space="preserve">. </w:t>
      </w:r>
      <w:r w:rsidR="000809DF">
        <w:t xml:space="preserve">La productividad del fitoplancton </w:t>
      </w:r>
      <w:r w:rsidR="00D6499F">
        <w:t xml:space="preserve">se ha asociado con los cambios mareales y especie que suelen ser muy abundantes están estrechamente relacionadas con estos eventos </w:t>
      </w:r>
      <w:r w:rsidR="00D6499F">
        <w:fldChar w:fldCharType="begin"/>
      </w:r>
      <w:r w:rsidR="00D6499F">
        <w:instrText xml:space="preserve"> ADDIN ZOTERO_ITEM CSL_CITATION {"citationID":"b4FFRsbj","properties":{"formattedCitation":"(Borkman &amp; Smayda, 2009)","plainCitation":"(Borkman &amp; Smayda, 2009)","noteIndex":0},"citationItems":[{"id":13782,"uris":["http://zotero.org/users/8864020/items/E8ECWI7P"],"itemData":{"id":13782,"type":"article-journal","abstract":"A 38-year time series (January 1959 to May 1997) of weekly observations of abundance of the marine diatom Skeletonema spp. and related plankton habitat parameters in lower Narragansett Bay, Rhode Island was compiled and analyzed. A statistical change point test identified two different abundance regimes characterized by a ca. 45% decline in Skeletonema abundance. In the first 260 months of the time series (January 1959 to August 1980), the mean deseasonalized Skeletonema abundance was 2137 cells ml− 1, which declined to 1128 cells ml− 1 in the final 201 months (August 1980 to May 1997) of the time series. The decline was greatest during the winter–spring bloom period; Skeletonema abundance in March declined from a mean of ca. 3300 cells ml− 1 prior to the change-point to ca. 700 cells ml− 1 after the change point.Skeletonema exhibited three types of annual abundance patterns: winter–spring, summer and autumn bloom peaks. A decline in winter–spring Skeletonema abundance was part of a shift away from winter–spring bloom dominated annual cycles in the 1960s to summer bloom dominated annual cycles in the 1990s. Of 25 years suitable for analyses, Skeletonema winter–spring bloom dominated in 12 years, summer blooms dominated in ten years and autumn blooms dominated three years. Winter–spring Skeletonema bloom years tended to be bright, windy, cold, and have lower copepod (Acartia hudsonica) abundance in the first quarter, and were cool and had high A. hudsonica abundance in the fourth quarter. In contrast, during summer and fall Skeletonema bloom years the first quarters were darker, warmer, less windy and accompanied by higher first quarter A. hudsonica abundance. In summer and fall bloom years the fourth quarters were warm and had above-mean river flow and low A. hudsonica abundance. The observed first quarter environmental differences between winter–spring and summer–fall bloom years (i.e., water temperature, wind, light) may be partially regulated by changes in weather induced by large-scale atmospheric circulation patterns. Years in which the North Atlantic Oscillation (NAO) index was relatively low (mean = − 1.4) tended to have colder winters, and winter–spring bloom dominated Skeletonema annual cycles; years with high NAO index (&gt; + 1.1) featured warmer winters and summer or autumn Skeletonema blooms.","container-title":"J. Sea Res.","issue":"1-2","language":"en","note":"publisher: Elsevier BV","page":"84–94","title":"Multidecadal (1959–1997) changes in Skeletonema abundance and seasonal bloom patterns in Narragansett Bay, Rhode Island, USA","volume":"61","author":[{"family":"Borkman","given":"David G"},{"family":"Smayda","given":"Theodore"}],"issued":{"date-parts":[["2009",1]]}}}],"schema":"https://github.com/citation-style-language/schema/raw/master/csl-citation.json"} </w:instrText>
      </w:r>
      <w:r w:rsidR="00D6499F">
        <w:fldChar w:fldCharType="separate"/>
      </w:r>
      <w:r w:rsidR="00D6499F" w:rsidRPr="00D6499F">
        <w:t>(</w:t>
      </w:r>
      <w:proofErr w:type="spellStart"/>
      <w:r w:rsidR="00D6499F" w:rsidRPr="00D6499F">
        <w:t>Borkman</w:t>
      </w:r>
      <w:proofErr w:type="spellEnd"/>
      <w:r w:rsidR="00D6499F" w:rsidRPr="00D6499F">
        <w:t xml:space="preserve"> &amp; </w:t>
      </w:r>
      <w:proofErr w:type="spellStart"/>
      <w:r w:rsidR="00D6499F" w:rsidRPr="00D6499F">
        <w:t>Smayda</w:t>
      </w:r>
      <w:proofErr w:type="spellEnd"/>
      <w:r w:rsidR="00D6499F" w:rsidRPr="00D6499F">
        <w:t>, 2009)</w:t>
      </w:r>
      <w:r w:rsidR="00D6499F">
        <w:fldChar w:fldCharType="end"/>
      </w:r>
      <w:r w:rsidR="00D6499F">
        <w:t>, debido a que en todo el ambiente nerítico las corrientes mareales crean flujos y reflujos que dinamizan la distribución de los nutrientes</w:t>
      </w:r>
      <w:r w:rsidR="00183964">
        <w:t xml:space="preserve"> a su vez e</w:t>
      </w:r>
      <w:r w:rsidR="00D6499F">
        <w:t>l zooplancton</w:t>
      </w:r>
      <w:r w:rsidR="00183964">
        <w:t xml:space="preserve"> se ve condicionado por estas respuestas del fitoplancton condicionando su </w:t>
      </w:r>
      <w:r w:rsidR="00D6499F">
        <w:t xml:space="preserve">productividad y abundancia </w:t>
      </w:r>
      <w:r w:rsidR="00D6499F">
        <w:fldChar w:fldCharType="begin"/>
      </w:r>
      <w:r w:rsidR="00D6499F">
        <w:instrText xml:space="preserve"> ADDIN ZOTERO_ITEM CSL_CITATION {"citationID":"xFZk8oac","properties":{"formattedCitation":"(Ali et\\uc0\\u160{}al., 2011)","plainCitation":"(Ali et al., 2011)","noteIndex":0},"citationItems":[{"id":12819,"uris":["http://zotero.org/users/8864020/items/IPMB79X2"],"itemData":{"id":12819,"type":"article-journal","abstract":"Tidal cycles had no significant effect on the abundance or community structure of plankton at AFMED (Aquaculture, Fisheries and Marine Environment Department) Marina, nor had any physicochemical factor, except salinity, on the density of copepods (p \\textless 0.05), although variation in the physichochemical data measured was small. The major components of the plankton community throughout the study were copepods, Noctiluca spp. (mostly N. scintillans (Macartney) Kofoid &amp; Swezy), and cirripede nauplii. Their abundance differed between high and low tides throughout the study. Variation between high and low tides was also observed among the various groups and species of copepods. MDPs (Mean Density Percentages) of calanoids, copepod nauplii, and poecilostomatoids were higher at high tide (45%, 20.09%, and 2.81%, respectively), while cyclopoid and harpacticoid MDPs were higher at low tide (30.63% and 9.95%, respectively). The most dominant copepods were Parvocalanus crassirostris (F. Dahl, 1894), Paracalanus spp., Oithona simplex Farran, 1913, Euterpina acutifrons (Dana, 1847), Oncaea spp., and Corycaeus spp. The copepods with the highest MDPs at high tide were Parvocalanus crassirostris (14.19%), Paracalanus spp. (10.79%), Oncaea spp. (1.75%) and Corycaeus spp. (1.06%), respectively, while Oithona simplex and Euterpina acutifrons had a higher MDP at low tide (14.97% and 9.12%, respectively). The highest MDP at low tide was that of Oithona simplex. Neither tide nor any other factor measured had a significant effect on any of the copepods. Other, related factors (mainly biological and anthropogenic) may thus have accounted for the differences in abundance and biodiversity observed. © 2011 Koninklijke Brill NV, Leiden.","container-title":"Crustaceana","DOI":"10.1163/001121611X572814","ISSN":"0011216X","issue":"5-6","page":"601–621","title":"The effect of tidal cycles on the community structure of plankton (with emphasis on copepods) at AFMED Marina in winter (a preliminary study)","volume":"84","author":[{"family":"Ali","given":"Mohammad"},{"family":"Al-Yamani","given":"Faiza"},{"family":"Polikarpov","given":"Igor"}],"issued":{"date-parts":[["2011"]]}}}],"schema":"https://github.com/citation-style-language/schema/raw/master/csl-citation.json"} </w:instrText>
      </w:r>
      <w:r w:rsidR="00D6499F">
        <w:fldChar w:fldCharType="separate"/>
      </w:r>
      <w:r w:rsidR="00D6499F" w:rsidRPr="00D6499F">
        <w:rPr>
          <w:szCs w:val="24"/>
        </w:rPr>
        <w:t>(Ali et al., 2011)</w:t>
      </w:r>
      <w:r w:rsidR="00D6499F">
        <w:fldChar w:fldCharType="end"/>
      </w:r>
    </w:p>
    <w:p w14:paraId="0FAE96B2" w14:textId="37D7E3FC" w:rsidR="000809DF" w:rsidRDefault="000809DF" w:rsidP="00AD08AA"/>
    <w:p w14:paraId="5A4BE606" w14:textId="3E0F0990" w:rsidR="00DE1A24" w:rsidRDefault="005B12D0" w:rsidP="00AD08AA">
      <w:r>
        <w:t xml:space="preserve">Dado que la biodiversidad se ha utilizado ampliamente como un indicador del estado de salud de los ecosistemas terrestres y marinos </w:t>
      </w:r>
      <w:r w:rsidR="00DE1A24">
        <w:fldChar w:fldCharType="begin"/>
      </w:r>
      <w:r w:rsidR="00DE1A24">
        <w:instrText xml:space="preserve"> ADDIN ZOTERO_ITEM CSL_CITATION {"citationID":"0ImAHD2d","properties":{"formattedCitation":"(Chang et\\uc0\\u160{}al., 2023; Dufrene &amp; Legendre, 1997)","plainCitation":"(Chang et al., 2023; Dufrene &amp; Legendre, 1997)","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5265,"uris":["http://zotero.org/users/8864020/items/77PZZ3A5"],"itemData":{"id":5265,"type":"article-journal","container-title":"Ecological Monographs","DOI":"10.2307/2963459","ISSN":"00129615","issue":"3","page":"345","title":"Species Assemblages and Indicator Species: The Need for a Flexible Asymmetrical Approach","volume":"67","author":[{"family":"Dufrene","given":"Marc"},{"family":"Legendre","given":"Pierre"}],"issued":{"date-parts":[["1997",8]]}}}],"schema":"https://github.com/citation-style-language/schema/raw/master/csl-citation.json"} </w:instrText>
      </w:r>
      <w:r w:rsidR="00DE1A24">
        <w:fldChar w:fldCharType="separate"/>
      </w:r>
      <w:r w:rsidR="00DE1A24" w:rsidRPr="00DE1A24">
        <w:rPr>
          <w:szCs w:val="24"/>
        </w:rPr>
        <w:t xml:space="preserve">(Chang et al., 2023; </w:t>
      </w:r>
      <w:proofErr w:type="spellStart"/>
      <w:r w:rsidR="00DE1A24" w:rsidRPr="00DE1A24">
        <w:rPr>
          <w:szCs w:val="24"/>
        </w:rPr>
        <w:t>Dufrene</w:t>
      </w:r>
      <w:proofErr w:type="spellEnd"/>
      <w:r w:rsidR="00DE1A24" w:rsidRPr="00DE1A24">
        <w:rPr>
          <w:szCs w:val="24"/>
        </w:rPr>
        <w:t xml:space="preserve"> &amp; Legendre, 1997)</w:t>
      </w:r>
      <w:r w:rsidR="00DE1A24">
        <w:fldChar w:fldCharType="end"/>
      </w:r>
      <w:r w:rsidRPr="005B12D0">
        <w:t xml:space="preserve"> </w:t>
      </w:r>
      <w:r>
        <w:t>, es crucial comprender su dinámica y relación con los cambios ambientales para poder diferenciar entre fluctuaciones normales del ciclo ambiental y alteraciones anormales causadas por la actividad humana</w:t>
      </w:r>
      <w:r w:rsidR="00183964">
        <w:t xml:space="preserve"> </w:t>
      </w:r>
      <w:r w:rsidR="002541F8">
        <w:fldChar w:fldCharType="begin"/>
      </w:r>
      <w:r w:rsidR="002541F8">
        <w:instrText xml:space="preserve"> ADDIN ZOTERO_ITEM CSL_CITATION {"citationID":"8PUsZ9rz","properties":{"formattedCitation":"(Chang et\\uc0\\u160{}al., 2023; Pawluk et\\uc0\\u160{}al., 2021)","plainCitation":"(Chang et al., 2023; Pawluk et al., 2021)","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13781,"uris":["http://zotero.org/users/8864020/items/KYXZV6AU"],"itemData":{"id":13781,"type":"article-journal","container-title":"Estuar. Coast. Shelf Sci.","issue":"107121","language":"en","note":"publisher: Elsevier BV","page":"107121","title":"Climate effects on fish diversity in the subtropical bays of Texas","volume":"249","author":[{"family":"Pawluk","given":"Michaela"},{"family":"Fujiwara","given":"Masami"},{"family":"Martinez-Andrade","given":"Fernando"}],"issued":{"date-parts":[["2021",2]]}}}],"schema":"https://github.com/citation-style-language/schema/raw/master/csl-citation.json"} </w:instrText>
      </w:r>
      <w:r w:rsidR="002541F8">
        <w:fldChar w:fldCharType="separate"/>
      </w:r>
      <w:r w:rsidR="002541F8" w:rsidRPr="002541F8">
        <w:rPr>
          <w:szCs w:val="24"/>
        </w:rPr>
        <w:t xml:space="preserve">(Chang et al., 2023; </w:t>
      </w:r>
      <w:proofErr w:type="spellStart"/>
      <w:r w:rsidR="002541F8" w:rsidRPr="002541F8">
        <w:rPr>
          <w:szCs w:val="24"/>
        </w:rPr>
        <w:t>Pawluk</w:t>
      </w:r>
      <w:proofErr w:type="spellEnd"/>
      <w:r w:rsidR="002541F8" w:rsidRPr="002541F8">
        <w:rPr>
          <w:szCs w:val="24"/>
        </w:rPr>
        <w:t xml:space="preserve"> et al., 2021)</w:t>
      </w:r>
      <w:r w:rsidR="002541F8">
        <w:fldChar w:fldCharType="end"/>
      </w:r>
      <w:r>
        <w:t xml:space="preserve">. Los cambios en la diversidad entre grupos como el fitoplancton y el zooplancton pueden deberse a interacciones ecológicas entre estos, o bien pueden explicarse solamente por cambios ambientales que son independientes en las relaciones de estos grupos. </w:t>
      </w:r>
    </w:p>
    <w:p w14:paraId="61EEA97C" w14:textId="1BE8E186" w:rsidR="0093119C" w:rsidRDefault="0093119C" w:rsidP="00AD08AA"/>
    <w:p w14:paraId="16B8A01D" w14:textId="1E2A37BE" w:rsidR="002A7491" w:rsidRDefault="0093119C" w:rsidP="00BF0BD2">
      <w:r>
        <w:t xml:space="preserve">La covariación positiva de la biodiversidad y abundancia entre diferentes grupos taxonómicos es un tema que si bien se ha estudiado extensamente </w:t>
      </w:r>
      <w:r>
        <w:fldChar w:fldCharType="begin"/>
      </w:r>
      <w:r>
        <w:instrText xml:space="preserve"> ADDIN ZOTERO_ITEM CSL_CITATION {"citationID":"OlETTpbd","properties":{"formattedCitation":"(Andersen et\\uc0\\u160{}al., 2020; Azeria et\\uc0\\u160{}al., 2009; Cabra-Garc\\uc0\\u237{}a et\\uc0\\u160{}al., 2012; Lansac-T\\uc0\\u244{}ha et\\uc0\\u160{}al., 2022; Toranza &amp; Arim, 2010)","plainCitation":"(Andersen et al., 2020; Azeria et al., 2009; Cabra-García et al., 2012; Lansac-Tôha et al., 2022; Toranza &amp; Arim, 2010)","noteIndex":0},"citationItems":[{"id":13784,"uris":["http://zotero.org/users/8864020/items/67G39HP3"],"itemData":{"id":13784,"type":"article-journal","abstract":"Covariation in species richness and community structure across taxonomical groups (cross-taxon congruence) has practical consequences for the identification of biodiversity surrogates and proxies, as well as theoretical ramifications for understanding the mechanisms maintaining and sustaining biodiversity. We found there to exist a high cross-taxon congruence between phytoplankton, zooplankton, and fish in 73 large Scandinavian lakes across a 750 km longitudinal transect. The fraction of the total diversity variation explained by local environment alone was small for all trophic levels while a substantial fraction could be explained by spatial gradient variables. Almost half of the explained variation could not be resolved between local and spatial factors, possibly due to confounding issues between longitude and landscape productivity. There is strong consensus that the longitudinal gradient found in the regional fish community results from postglacial dispersal limitations, while there is much less evidence for the species richness and community structure gradients at lower trophic levels being directly affected by dispersal limitation over the same time scale. We found strong support for bidirectional interactions between fish and zooplankton species richness, while corresponding interactions between phytoplankton and zooplankton richness were much weaker. Both the weakening of the linkage at lower trophic levels and the bidirectional nature of the interaction indicates that the underlying mechanism must be qualitatively different from a trophic cascade.","container-title":"Ecology and Evolution","DOI":"10.1002/ece3.6514","ISSN":"2045-7758, 2045-7758","issue":"15","journalAbbreviation":"Ecol Evol","language":"en","page":"8153-8165","source":"DOI.org (Crossref)","title":"Congruence, but no cascade—Pelagic biodiversity across three trophic levels in Nordic lakes","volume":"10","author":[{"family":"Andersen","given":"Tom"},{"family":"Hessen","given":"Dag O."},{"family":"Håll","given":"Johnny P."},{"family":"Khomich","given":"Maryia"},{"family":"Kyle","given":"Marcia"},{"family":"Lindholm","given":"Markus"},{"family":"Rasconi","given":"Serena"},{"family":"Skjelbred","given":"Birger"},{"family":"Thrane","given":"Jan</w:instrText>
      </w:r>
      <w:r>
        <w:rPr>
          <w:rFonts w:ascii="Times New Roman" w:hAnsi="Times New Roman"/>
        </w:rPr>
        <w:instrText>‐</w:instrText>
      </w:r>
      <w:r>
        <w:instrText xml:space="preserve">Erik"},{"family":"Walseng","given":"Bjørn"}],"issued":{"date-parts":[["2020",8]]}}},{"id":9464,"uris":["http://zotero.org/users/8864020/items/HMMJKLGI"],"itemData":{"id":9464,"type":"article-journal","container-title":"Global Ecology and Biogeography","DOI":"10.1111/j.1466-8238.2009.00454.x","ISSN":"1466822X","issue":"3","page":"333–345","title":"Fine-scale structure and cross-taxon congruence of bird and beetle assemblages in an old-growth boreal forest mosaic","volume":"18","author":[{"family":"Azeria","given":"Ermias T."},{"family":"Fortin","given":"Daniel"},{"family":"Lemaître","given":"Jérôme"},{"family":"Janssen","given":"Philippe"},{"family":"Hébert","given":"Christian"},{"family":"Darveau","given":"Marcel"},{"family":"Cumming","given":"Steven G."}],"issued":{"date-parts":[["2009",5]]}}},{"id":13800,"uris":["http://zotero.org/users/8864020/items/TGW59VJJ"],"itemData":{"id":13800,"type":"article-journal","container-title":"Biodiversity and Conservation","DOI":"10.1007/s10531-012-0259-5","ISSN":"0960-3115","issue":"6","page":"1493–1508","title":"Cross-taxon congruence of α and β diversity among five leaf litter arthropod groups in Colombia","volume":"21","author":[{"family":"Cabra-García","given":"Jimmy"},{"family":"Bermúdez-Rivas","given":"Christian"},{"family":"Osorio","given":"Ana Milena"},{"family":"Chacón","given":"Patricia"}],"issued":{"date-parts":[["2012",3]]}}},{"id":13790,"uris":["http://zotero.org/users/8864020/items/QYBEZVCP"],"itemData":{"id":13790,"type":"article-journal","abstract":"An intensively debated issue in ecology is whether the variations in the biodiversity patterns of different biological groups are congruent in space and time. In addition, ecologists have recognized the necessity of accounting for both taxonomic and functional facets when analysing spatial and temporal congruence patterns. This study aimed to determine how the cross-taxon congruence of taxonomic and functional beta diversity varies across space and time, using data from four ﬂoodplains at a continental scale. Our general hypothesis was that the congruence between aquatic biological groups, either taxonomic or functional, would decrease with the “between-group” functional distance. Also, we examined how congruence patterns varied across spatial and temporal scales by focusing on how the cross-taxon relationships differ among Brazilian ﬂoodplains and between dry/ wet periods. Our study comprised information on eight biological groups from the four largest Brazilian river-ﬂoodplain systems, and cross-taxon congruence was assessed using Procrustes analysis. Our results show how detailed analyses can reveal different patterns of cross-taxon congruence, and partially support the hypothesis that the strength of cross-taxon congruence is negatively related to between-group functional distance.","container-title":"Frontiers in Environmental Science","DOI":"10.3389/fenvs.2022.903074","ISSN":"2296-665X","journalAbbreviation":"Front. Environ. Sci.","language":"en","page":"903074","source":"DOI.org (Crossref)","title":"Cross-Taxon Congruence of Taxonomic and Functional Beta-Diversity Facets Across Spatial and Temporal Scales","volume":"10","author":[{"family":"Lansac-Tôha","given":"Fernando Miranda"},{"family":"Heino","given":"Jani"},{"family":"Bini","given":"Luis Mauricio"},{"family":"Peláez","given":"Oscar"},{"family":"Baumgartner","given":"Matheus Tenório"},{"family":"Quirino","given":"Bárbara Angélio"},{"family":"Pineda","given":"Alfonso"},{"family":"Meira","given":"Bianca Ramos"},{"family":"Florêncio","given":"Fernanda Moreira"},{"family":"Oliveira","given":"Felipe Rafael"},{"family":"Bomfim","given":"Francieli Fátima"},{"family":"Silveira","given":"Márcio José"},{"family":"Dainez-Filho","given":"Mário Sérgio"},{"family":"Campos","given":"Ramiro"},{"family":"Dias","given":"Rosa Maria"},{"family":"Bonecker","given":"Claudia Costa"},{"family":"Higuti","given":"Janet"},{"family":"Mormul","given":"Roger Paulo"},{"family":"Benedito","given":"Evanilde"},{"family":"Pavanelli","given":"Carla Simone"},{"family":"Rodrigues","given":"Luzia Cleide"},{"family":"Jati","given":"Susicley"},{"family":"Martens","given":"Koen"},{"family":"Lansac-Tôha","given":"Fábio Amodêo"},{"family":"Velho","given":"Luiz Felipe Machado"}],"issued":{"date-parts":[["2022",7,8]]}}},{"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fldChar w:fldCharType="separate"/>
      </w:r>
      <w:r w:rsidRPr="0093119C">
        <w:rPr>
          <w:szCs w:val="24"/>
        </w:rPr>
        <w:t xml:space="preserve">(Andersen et al., 2020; </w:t>
      </w:r>
      <w:proofErr w:type="spellStart"/>
      <w:r w:rsidRPr="0093119C">
        <w:rPr>
          <w:szCs w:val="24"/>
        </w:rPr>
        <w:t>Azeria</w:t>
      </w:r>
      <w:proofErr w:type="spellEnd"/>
      <w:r w:rsidRPr="0093119C">
        <w:rPr>
          <w:szCs w:val="24"/>
        </w:rPr>
        <w:t xml:space="preserve"> et al., 2009; Cabra-García et al., 2012; </w:t>
      </w:r>
      <w:proofErr w:type="spellStart"/>
      <w:r w:rsidRPr="0093119C">
        <w:rPr>
          <w:szCs w:val="24"/>
        </w:rPr>
        <w:t>Lansac-Tôha</w:t>
      </w:r>
      <w:proofErr w:type="spellEnd"/>
      <w:r w:rsidRPr="0093119C">
        <w:rPr>
          <w:szCs w:val="24"/>
        </w:rPr>
        <w:t xml:space="preserve"> et al., 2022; </w:t>
      </w:r>
      <w:proofErr w:type="spellStart"/>
      <w:r w:rsidRPr="0093119C">
        <w:rPr>
          <w:szCs w:val="24"/>
        </w:rPr>
        <w:t>Toranza</w:t>
      </w:r>
      <w:proofErr w:type="spellEnd"/>
      <w:r w:rsidRPr="0093119C">
        <w:rPr>
          <w:szCs w:val="24"/>
        </w:rPr>
        <w:t xml:space="preserve"> &amp; </w:t>
      </w:r>
      <w:proofErr w:type="spellStart"/>
      <w:r w:rsidRPr="0093119C">
        <w:rPr>
          <w:szCs w:val="24"/>
        </w:rPr>
        <w:t>Arim</w:t>
      </w:r>
      <w:proofErr w:type="spellEnd"/>
      <w:r w:rsidRPr="0093119C">
        <w:rPr>
          <w:szCs w:val="24"/>
        </w:rPr>
        <w:t>, 2010)</w:t>
      </w:r>
      <w:r>
        <w:fldChar w:fldCharType="end"/>
      </w:r>
      <w:r>
        <w:t xml:space="preserve">, </w:t>
      </w:r>
      <w:r w:rsidR="003F7F9A">
        <w:t xml:space="preserve">pero </w:t>
      </w:r>
      <w:r>
        <w:t xml:space="preserve">no ha sido probado en muchos ambientes. Las hipótesis que están detrás de este tema son varias, </w:t>
      </w:r>
      <w:r w:rsidR="003F7F9A">
        <w:t xml:space="preserve">algunas explican la relación positiva de diversidad entre dos grupos como la respuesta a una historia biogeográfica común o los que proponen que esta relación es explicada por una respuesta común a las condiciones ambientales </w:t>
      </w:r>
      <w:r w:rsidR="003F7F9A">
        <w:fldChar w:fldCharType="begin"/>
      </w:r>
      <w:r w:rsidR="003F7F9A">
        <w:instrText xml:space="preserve"> ADDIN ZOTERO_ITEM CSL_CITATION {"citationID":"CmclG61t","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3F7F9A">
        <w:fldChar w:fldCharType="separate"/>
      </w:r>
      <w:r w:rsidR="003F7F9A" w:rsidRPr="003F7F9A">
        <w:t>(</w:t>
      </w:r>
      <w:proofErr w:type="spellStart"/>
      <w:r w:rsidR="003F7F9A" w:rsidRPr="003F7F9A">
        <w:t>Toranza</w:t>
      </w:r>
      <w:proofErr w:type="spellEnd"/>
      <w:r w:rsidR="003F7F9A" w:rsidRPr="003F7F9A">
        <w:t xml:space="preserve"> &amp; </w:t>
      </w:r>
      <w:proofErr w:type="spellStart"/>
      <w:r w:rsidR="003F7F9A" w:rsidRPr="003F7F9A">
        <w:t>Arim</w:t>
      </w:r>
      <w:proofErr w:type="spellEnd"/>
      <w:r w:rsidR="003F7F9A" w:rsidRPr="003F7F9A">
        <w:t>, 2010)</w:t>
      </w:r>
      <w:r w:rsidR="003F7F9A">
        <w:fldChar w:fldCharType="end"/>
      </w:r>
      <w:r w:rsidR="003F7F9A">
        <w:t xml:space="preserve">. Según esta última hipótesis se puede entender que las condiciones climáticas influyen en la diversidad a través del control de la disponibilidad de agua y energía por lo tanto esta energía disponible determina la viabilidad de especies raras y la riqueza de la comunidad. La temperatura también puede influir en la diversidad de los </w:t>
      </w:r>
      <w:proofErr w:type="spellStart"/>
      <w:r w:rsidR="003F7F9A">
        <w:t>taxa</w:t>
      </w:r>
      <w:proofErr w:type="spellEnd"/>
      <w:r w:rsidR="003F7F9A">
        <w:t xml:space="preserve"> como limitador de las tasas vitales y como respuesta a estas relaciones </w:t>
      </w:r>
      <w:r w:rsidR="00BF0BD2">
        <w:t xml:space="preserve">se da el fenómeno de la covariación positiva de la diversidad </w:t>
      </w:r>
      <w:r w:rsidR="00BF0BD2">
        <w:fldChar w:fldCharType="begin"/>
      </w:r>
      <w:r w:rsidR="00BF0BD2">
        <w:instrText xml:space="preserve"> ADDIN ZOTERO_ITEM CSL_CITATION {"citationID":"HsZUj5zu","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BF0BD2">
        <w:fldChar w:fldCharType="separate"/>
      </w:r>
      <w:r w:rsidR="00BF0BD2" w:rsidRPr="00BF0BD2">
        <w:t>(</w:t>
      </w:r>
      <w:proofErr w:type="spellStart"/>
      <w:r w:rsidR="00BF0BD2" w:rsidRPr="00BF0BD2">
        <w:t>Toranza</w:t>
      </w:r>
      <w:proofErr w:type="spellEnd"/>
      <w:r w:rsidR="00BF0BD2" w:rsidRPr="00BF0BD2">
        <w:t xml:space="preserve"> &amp; </w:t>
      </w:r>
      <w:proofErr w:type="spellStart"/>
      <w:r w:rsidR="00BF0BD2" w:rsidRPr="00BF0BD2">
        <w:t>Arim</w:t>
      </w:r>
      <w:proofErr w:type="spellEnd"/>
      <w:r w:rsidR="00BF0BD2" w:rsidRPr="00BF0BD2">
        <w:t>, 2010)</w:t>
      </w:r>
      <w:r w:rsidR="00BF0BD2">
        <w:fldChar w:fldCharType="end"/>
      </w:r>
      <w:r w:rsidR="003F7F9A">
        <w:t>.</w:t>
      </w:r>
    </w:p>
    <w:p w14:paraId="54A92A58" w14:textId="302AE8E2" w:rsidR="00BF0BD2" w:rsidRDefault="00BF0BD2" w:rsidP="00BF0BD2"/>
    <w:p w14:paraId="7934E616" w14:textId="1CA5830E" w:rsidR="00BF0BD2" w:rsidRDefault="00BF0BD2" w:rsidP="00BF0BD2">
      <w:r>
        <w:t xml:space="preserve">En este trabajo se analizaron las condiciones oceanográficas de la subregión </w:t>
      </w:r>
      <w:proofErr w:type="spellStart"/>
      <w:r>
        <w:t>Sanquianga</w:t>
      </w:r>
      <w:proofErr w:type="spellEnd"/>
      <w:r>
        <w:t xml:space="preserve">-Gorgona en los períodos de pleamar y bajamar frente al delta del río </w:t>
      </w:r>
      <w:proofErr w:type="spellStart"/>
      <w:r>
        <w:t>Sanquianga</w:t>
      </w:r>
      <w:proofErr w:type="spellEnd"/>
      <w:r>
        <w:t xml:space="preserve"> y </w:t>
      </w:r>
      <w:r w:rsidR="004D4254">
        <w:t xml:space="preserve">como estas condiciones están relacionadas con </w:t>
      </w:r>
      <w:proofErr w:type="gramStart"/>
      <w:r w:rsidR="004D4254">
        <w:t>los diversidad</w:t>
      </w:r>
      <w:proofErr w:type="gramEnd"/>
      <w:r w:rsidR="004D4254">
        <w:t xml:space="preserve"> y la abundancia del plancton y especialmente el Ictioplancton.</w:t>
      </w:r>
    </w:p>
    <w:p w14:paraId="46C6CF14" w14:textId="77777777" w:rsidR="00A55051" w:rsidRDefault="00A55051" w:rsidP="00AD08AA"/>
    <w:p w14:paraId="246F4717" w14:textId="77777777" w:rsidR="003B77CF" w:rsidRDefault="00081D30" w:rsidP="00AD08AA">
      <w:pPr>
        <w:pStyle w:val="Ttulo1"/>
      </w:pPr>
      <w:bookmarkStart w:id="7" w:name="metodología"/>
      <w:bookmarkEnd w:id="6"/>
      <w:r>
        <w:lastRenderedPageBreak/>
        <w:t>Metodología</w:t>
      </w:r>
    </w:p>
    <w:p w14:paraId="103D954F" w14:textId="77777777" w:rsidR="004E673A" w:rsidRPr="004E673A" w:rsidRDefault="004E673A" w:rsidP="00AD08AA"/>
    <w:p w14:paraId="5C071099" w14:textId="77777777" w:rsidR="003B77CF" w:rsidRDefault="00081D30" w:rsidP="00AD08AA">
      <w:pPr>
        <w:pStyle w:val="Ttulo2"/>
      </w:pPr>
      <w:bookmarkStart w:id="8" w:name="metodología-efectiva-de-muestreo"/>
      <w:r>
        <w:t>Metodología efectiva de muestreo</w:t>
      </w:r>
    </w:p>
    <w:p w14:paraId="7C3053DC" w14:textId="77777777" w:rsidR="004E673A" w:rsidRPr="004E673A" w:rsidRDefault="004E673A" w:rsidP="00AD08AA"/>
    <w:p w14:paraId="08BE7352" w14:textId="77777777" w:rsidR="003551EA" w:rsidRDefault="00582983" w:rsidP="003551EA">
      <w:r w:rsidRPr="00AD08AA">
        <w:t xml:space="preserve">Durante la Expedición Científica Pacífico, Bocas de </w:t>
      </w:r>
      <w:proofErr w:type="spellStart"/>
      <w:r w:rsidRPr="00AD08AA">
        <w:t>Sanquianga</w:t>
      </w:r>
      <w:proofErr w:type="spellEnd"/>
      <w:r w:rsidRPr="00AD08AA">
        <w:t xml:space="preserve"> 2021-I, realizada entre el 28 de abril y el 07 de mayo de 2021, </w:t>
      </w:r>
      <w:r w:rsidR="00E47282" w:rsidRPr="00AD08AA">
        <w:t xml:space="preserve">se recolectaron muestras de 18 estaciones ubicadas en la </w:t>
      </w:r>
      <w:r w:rsidR="00AA2BDD" w:rsidRPr="00AD08AA">
        <w:t>sub</w:t>
      </w:r>
      <w:r w:rsidR="00E47282" w:rsidRPr="00AD08AA">
        <w:t xml:space="preserve">región </w:t>
      </w:r>
      <w:proofErr w:type="spellStart"/>
      <w:r w:rsidR="00E47282" w:rsidRPr="00AD08AA">
        <w:t>Sanquianga</w:t>
      </w:r>
      <w:proofErr w:type="spellEnd"/>
      <w:r w:rsidR="00E47282" w:rsidRPr="00AD08AA">
        <w:t xml:space="preserve">-Gorgona, distribuidas a lo largo de 3 transectos, cada uno con 6 estaciones en las bocanas de Guascama, </w:t>
      </w:r>
      <w:proofErr w:type="spellStart"/>
      <w:r w:rsidR="00E47282" w:rsidRPr="00AD08AA">
        <w:t>Sanquianga</w:t>
      </w:r>
      <w:proofErr w:type="spellEnd"/>
      <w:r w:rsidR="00E47282" w:rsidRPr="00AD08AA">
        <w:t xml:space="preserve"> y </w:t>
      </w:r>
      <w:proofErr w:type="spellStart"/>
      <w:r w:rsidR="00E47282" w:rsidRPr="00AD08AA">
        <w:t>Amarales</w:t>
      </w:r>
      <w:proofErr w:type="spellEnd"/>
      <w:r w:rsidR="00E47282" w:rsidRPr="00AD08AA">
        <w:t xml:space="preserve"> (ver </w:t>
      </w:r>
      <w:r w:rsidR="00BC6162" w:rsidRPr="00AD08AA">
        <w:fldChar w:fldCharType="begin"/>
      </w:r>
      <w:r w:rsidR="00BC6162" w:rsidRPr="00AD08AA">
        <w:instrText xml:space="preserve"> REF _Ref132830419 \h </w:instrText>
      </w:r>
      <w:r w:rsidR="00AD08AA" w:rsidRPr="00AD08AA">
        <w:instrText xml:space="preserve"> \* MERGEFORMAT </w:instrText>
      </w:r>
      <w:r w:rsidR="00BC6162" w:rsidRPr="00AD08AA">
        <w:fldChar w:fldCharType="separate"/>
      </w:r>
      <w:r w:rsidR="003551EA">
        <w:t>Figura 2</w:t>
      </w:r>
      <w:r w:rsidR="00BC6162" w:rsidRPr="00AD08AA">
        <w:fldChar w:fldCharType="end"/>
      </w:r>
      <w:r w:rsidR="00E47282" w:rsidRPr="00AD08AA">
        <w:t xml:space="preserve">). Se tomaron muestras en los rangos mareales de marea alta y marea baja (ver </w:t>
      </w:r>
      <w:r w:rsidR="00BC6162" w:rsidRPr="00AD08AA">
        <w:fldChar w:fldCharType="begin"/>
      </w:r>
      <w:r w:rsidR="00BC6162" w:rsidRPr="00AD08AA">
        <w:instrText xml:space="preserve"> REF _Ref132830701 \h </w:instrText>
      </w:r>
      <w:r w:rsidR="00AD08AA" w:rsidRPr="00AD08AA">
        <w:instrText xml:space="preserve"> \* MERGEFORMAT </w:instrText>
      </w:r>
      <w:r w:rsidR="00BC6162" w:rsidRPr="00AD08AA">
        <w:fldChar w:fldCharType="separate"/>
      </w:r>
    </w:p>
    <w:p w14:paraId="071CE8C7" w14:textId="6D4AE055" w:rsidR="00E47282" w:rsidRPr="00AD08AA" w:rsidRDefault="003551EA" w:rsidP="00AD08AA">
      <w:r>
        <w:t xml:space="preserve">Figura </w:t>
      </w:r>
      <w:r>
        <w:rPr>
          <w:noProof/>
        </w:rPr>
        <w:t>1</w:t>
      </w:r>
      <w:r w:rsidR="00BC6162" w:rsidRPr="00AD08AA">
        <w:fldChar w:fldCharType="end"/>
      </w:r>
      <w:r w:rsidR="00E47282" w:rsidRPr="00AD08AA">
        <w:t>), y se analizaron en tres categorías basadas en el cambio temporal y espacial. El cambio temporal se basó en el comportamiento de la onda mareal y el momento en que se colectaron las muestras. El cambio espacial se basó en la separación de las bocas de los ríos donde se situaron los transectos, y entre las estaciones más cercanas a la costa y las estaciones más cercanas al espacio oceánico.</w:t>
      </w:r>
    </w:p>
    <w:p w14:paraId="7B1AC1A1" w14:textId="77777777" w:rsidR="00E47282" w:rsidRDefault="00E47282" w:rsidP="00AD08AA"/>
    <w:p w14:paraId="4C832530" w14:textId="73FB031C" w:rsidR="00E47282" w:rsidRDefault="00582983" w:rsidP="00AD08AA">
      <w:r>
        <w:t>En esta área se</w:t>
      </w:r>
      <w:r w:rsidR="00E47282">
        <w:t xml:space="preserve"> midieron la transparencia y los perfiles de temperatura, salinidad, densidad y oxígeno disuelto en campo, y se recolectaron muestras de aguas marinas superficiales a 1 m de profundidad utilizando botellas </w:t>
      </w:r>
      <w:proofErr w:type="spellStart"/>
      <w:r w:rsidR="00E47282">
        <w:t>Niskin</w:t>
      </w:r>
      <w:proofErr w:type="spellEnd"/>
      <w:r w:rsidR="00E47282">
        <w:t xml:space="preserve"> de 10 L. Estas muestras se analizaron en laboratorio para determinar la salinidad, pH, Sólidos Suspendidos Totales (SST), nitritos, nitratos, fosfatos, silicatos, transparencia, clorofila a y oxígeno disuelto (OD), y para hacer análisis de riqueza de especies de fitoplancton. Las muestras de zooplancton e ictioplancton se recolectaron con una red tipo bongo de 300 y 500 µm de ojo de malla, arrastrando durante 5 minutos a 2 nudos, y se preservaron en formol. Las muestras de fitoplancton se tomaron directamente de la superficie con un balde de 20 litros y se filtraron con una red de 50 µm.</w:t>
      </w:r>
    </w:p>
    <w:p w14:paraId="5E368B43" w14:textId="77777777" w:rsidR="00E47282" w:rsidRDefault="00E47282" w:rsidP="00AD08AA"/>
    <w:p w14:paraId="6E832AB4" w14:textId="5C8E16D1" w:rsidR="00223DC5" w:rsidRDefault="00E47282" w:rsidP="00AD08AA">
      <w:r>
        <w:t>Los datos de los perfiles del CTDO (</w:t>
      </w:r>
      <w:proofErr w:type="spellStart"/>
      <w:r>
        <w:t>SeaBird</w:t>
      </w:r>
      <w:proofErr w:type="spellEnd"/>
      <w:r>
        <w:t xml:space="preserve"> 19v. Plus) y del </w:t>
      </w:r>
      <w:proofErr w:type="spellStart"/>
      <w:r>
        <w:t>CastAway</w:t>
      </w:r>
      <w:proofErr w:type="spellEnd"/>
      <w:r>
        <w:t>-CTD (</w:t>
      </w:r>
      <w:proofErr w:type="spellStart"/>
      <w:r>
        <w:t>SonTek</w:t>
      </w:r>
      <w:proofErr w:type="spellEnd"/>
      <w:r>
        <w:t>) se procesaron en el buque y se guardaron en formato CSV para su posterior análisis. La transparencia se midió in situ utilizando un disco Secchi</w:t>
      </w:r>
      <w:r w:rsidR="00223DC5">
        <w:t xml:space="preserve"> para la determinación del “índice de estado trófico – TSI”</w:t>
      </w:r>
      <w:r>
        <w:t>,</w:t>
      </w:r>
      <w:r w:rsidR="00223DC5">
        <w:t xml:space="preserve"> esta es una medida de la calidad del agua que se utiliza para evaluar el grado de eutrofización de los cuerpos de agua. El TSI del Secchi se basa en la medición de la profundidad a la que se puede ver un disco de Secchi blanco oceanográfico, que se sumerge en el agua y se retira lentamente hasta que desaparece de la vista. La profundidad a la que desaparece el disco se llama profundidad de Secchi. La </w:t>
      </w:r>
      <w:proofErr w:type="spellStart"/>
      <w:r w:rsidR="00223DC5">
        <w:t>formula</w:t>
      </w:r>
      <w:proofErr w:type="spellEnd"/>
      <w:r w:rsidR="00223DC5">
        <w:t xml:space="preserve"> utilizada para calcular este índice fue la siguiente:</w:t>
      </w:r>
    </w:p>
    <w:p w14:paraId="6D3CD2AA" w14:textId="77777777" w:rsidR="00223DC5" w:rsidRDefault="00223DC5" w:rsidP="00AD08AA"/>
    <w:p w14:paraId="0685365C" w14:textId="52D676FE" w:rsidR="00223DC5" w:rsidRDefault="00223DC5" w:rsidP="00AD08AA">
      <w:r>
        <w:t xml:space="preserve">TSI = 60.7 - (14.41 x </w:t>
      </w:r>
      <w:proofErr w:type="spellStart"/>
      <w:proofErr w:type="gramStart"/>
      <w:r>
        <w:t>ln</w:t>
      </w:r>
      <w:proofErr w:type="spellEnd"/>
      <w:r>
        <w:t>(</w:t>
      </w:r>
      <w:proofErr w:type="gramEnd"/>
      <w:r>
        <w:t>profundidad de Secchi))</w:t>
      </w:r>
    </w:p>
    <w:p w14:paraId="2B3CCD4E" w14:textId="77777777" w:rsidR="00223DC5" w:rsidRDefault="00223DC5" w:rsidP="00AD08AA"/>
    <w:p w14:paraId="6898A660" w14:textId="69D9BCAF" w:rsidR="00223DC5" w:rsidRPr="00223DC5" w:rsidRDefault="00223DC5" w:rsidP="00223DC5">
      <w:pPr>
        <w:rPr>
          <w:lang w:val="es-CO"/>
        </w:rPr>
      </w:pPr>
      <w:r w:rsidRPr="00223DC5">
        <w:rPr>
          <w:lang w:val="es-CO"/>
        </w:rPr>
        <w:t>El valor del TSI puede variar de 0 a 100, siendo los valores más bajos indicativos de un cuerpo de agua altamente eutrofizado y los valores más altos indicativos de un cuerpo de agua menos eutrofizado.</w:t>
      </w:r>
      <w:r w:rsidR="00B56D84">
        <w:rPr>
          <w:lang w:val="es-CO"/>
        </w:rPr>
        <w:t xml:space="preserve"> Las aguas oligotróficas se caracterizan por tener un TSI entre 0-40 indicando una calidad de agua “buena”. Entre 40 y 60 TSI se clasifica como un agua </w:t>
      </w:r>
      <w:proofErr w:type="spellStart"/>
      <w:r w:rsidR="00B56D84">
        <w:rPr>
          <w:lang w:val="es-CO"/>
        </w:rPr>
        <w:t>mesoeutrófica</w:t>
      </w:r>
      <w:proofErr w:type="spellEnd"/>
      <w:r w:rsidR="00B56D84">
        <w:rPr>
          <w:lang w:val="es-CO"/>
        </w:rPr>
        <w:t xml:space="preserve"> con calidad “Regular” y valores de TSI entre 60 y 100 se clasifican como aguas eutróficas o </w:t>
      </w:r>
      <w:proofErr w:type="spellStart"/>
      <w:r w:rsidR="00B56D84">
        <w:rPr>
          <w:lang w:val="es-CO"/>
        </w:rPr>
        <w:t>hipereutróficas</w:t>
      </w:r>
      <w:proofErr w:type="spellEnd"/>
      <w:r w:rsidR="00B56D84">
        <w:rPr>
          <w:lang w:val="es-CO"/>
        </w:rPr>
        <w:t xml:space="preserve"> con una productividad biológica muy alta o con altos índice de sedimentación, con lo que se puede concluir en términos relativos que estas son aguas de “mala calidad”.</w:t>
      </w:r>
    </w:p>
    <w:p w14:paraId="4333907C" w14:textId="77777777" w:rsidR="00223DC5" w:rsidRPr="00223DC5" w:rsidRDefault="00223DC5" w:rsidP="00223DC5">
      <w:pPr>
        <w:rPr>
          <w:lang w:val="es-CO"/>
        </w:rPr>
      </w:pPr>
    </w:p>
    <w:p w14:paraId="5763B623" w14:textId="77777777" w:rsidR="00223DC5" w:rsidRDefault="00223DC5" w:rsidP="00AD08AA"/>
    <w:p w14:paraId="6D896799" w14:textId="3C4B20FB" w:rsidR="00E47282" w:rsidRDefault="00223DC5" w:rsidP="00AD08AA">
      <w:r>
        <w:t>El laboratorio del</w:t>
      </w:r>
      <w:r w:rsidR="00E47282">
        <w:t xml:space="preserve"> buque se utilizó para las determinaciones de oxígeno disuelto (OD), salinidad y pH. Para el procedimiento de determinación de OD se utilizó un dosificador </w:t>
      </w:r>
      <w:proofErr w:type="spellStart"/>
      <w:r w:rsidR="00E47282">
        <w:t>Metrhom</w:t>
      </w:r>
      <w:proofErr w:type="spellEnd"/>
      <w:r w:rsidR="00E47282">
        <w:t xml:space="preserve"> modelo </w:t>
      </w:r>
      <w:proofErr w:type="spellStart"/>
      <w:r w:rsidR="00E47282">
        <w:t>Multidosimat</w:t>
      </w:r>
      <w:proofErr w:type="spellEnd"/>
      <w:r w:rsidR="00E47282">
        <w:t xml:space="preserve">, y un </w:t>
      </w:r>
      <w:proofErr w:type="spellStart"/>
      <w:r w:rsidR="00E47282">
        <w:t>multiparametro</w:t>
      </w:r>
      <w:proofErr w:type="spellEnd"/>
      <w:r w:rsidR="00E47282">
        <w:t xml:space="preserve"> </w:t>
      </w:r>
      <w:proofErr w:type="spellStart"/>
      <w:r w:rsidR="00E47282">
        <w:t>Schott</w:t>
      </w:r>
      <w:proofErr w:type="spellEnd"/>
      <w:r w:rsidR="00E47282">
        <w:t xml:space="preserve"> modelo </w:t>
      </w:r>
      <w:proofErr w:type="spellStart"/>
      <w:r w:rsidR="00E47282">
        <w:t>Handylab</w:t>
      </w:r>
      <w:proofErr w:type="spellEnd"/>
      <w:r w:rsidR="00E47282">
        <w:t xml:space="preserve"> multi 12 para la determinación de la salinidad y del pH.</w:t>
      </w:r>
    </w:p>
    <w:p w14:paraId="1C6AF086" w14:textId="77777777" w:rsidR="005273C0" w:rsidRDefault="005273C0" w:rsidP="00AD08AA"/>
    <w:p w14:paraId="02A5CE6A" w14:textId="6251884B" w:rsidR="00F62749" w:rsidRPr="00E849EE" w:rsidRDefault="00E47282" w:rsidP="00AD08AA">
      <w:pPr>
        <w:rPr>
          <w:spacing w:val="-3"/>
          <w:lang w:val="es-ES"/>
        </w:rPr>
      </w:pPr>
      <w:r>
        <w:t xml:space="preserve">Las muestras destinadas a los ensayos de nutrientes y clorofila a se sometieron a pretratamiento hasta llegar al laboratorio de Dimar sede Pacífico, donde se continuó con el tratamiento analítico de las mismas para los distintos ensayos. El pretratamiento para la determinación de nutrientes consistió en filtrar aproximadamente 1 L de cada muestra por un filtro de nitrocelulosa con </w:t>
      </w:r>
      <w:r>
        <w:lastRenderedPageBreak/>
        <w:t xml:space="preserve">tamaño de poro de 0,45 µm, y tomar alrededor de 450 </w:t>
      </w:r>
      <w:proofErr w:type="spellStart"/>
      <w:r>
        <w:t>mL</w:t>
      </w:r>
      <w:proofErr w:type="spellEnd"/>
      <w:r>
        <w:t xml:space="preserve"> en un frasco </w:t>
      </w:r>
      <w:proofErr w:type="spellStart"/>
      <w:r>
        <w:t>nalgene</w:t>
      </w:r>
      <w:proofErr w:type="spellEnd"/>
      <w:r>
        <w:t xml:space="preserve"> de 500</w:t>
      </w:r>
      <w:r w:rsidR="0099705D">
        <w:t xml:space="preserve"> </w:t>
      </w:r>
      <w:proofErr w:type="spellStart"/>
      <w:r w:rsidR="00F62749" w:rsidRPr="00E849EE">
        <w:t>mL</w:t>
      </w:r>
      <w:proofErr w:type="spellEnd"/>
      <w:r w:rsidR="00F62749" w:rsidRPr="00E849EE">
        <w:t xml:space="preserve"> para su preservación a -20 °C. Para el análisis de clorofila </w:t>
      </w:r>
      <w:r w:rsidR="00F62749" w:rsidRPr="00E849EE">
        <w:rPr>
          <w:i/>
        </w:rPr>
        <w:t xml:space="preserve">a </w:t>
      </w:r>
      <w:proofErr w:type="spellStart"/>
      <w:r w:rsidR="00F62749" w:rsidRPr="00E849EE">
        <w:t>se</w:t>
      </w:r>
      <w:proofErr w:type="spellEnd"/>
      <w:r w:rsidR="00F62749" w:rsidRPr="00E849EE">
        <w:t xml:space="preserve"> continuó filtrando hasta completar un volumen de 1,0 L; al filtro se le adicionaron 2 </w:t>
      </w:r>
      <w:proofErr w:type="spellStart"/>
      <w:r w:rsidR="00F62749" w:rsidRPr="00E849EE">
        <w:t>mL</w:t>
      </w:r>
      <w:proofErr w:type="spellEnd"/>
      <w:r w:rsidR="00F62749" w:rsidRPr="00E849EE">
        <w:t xml:space="preserve"> de suspensión de carbonato de magnesio,</w:t>
      </w:r>
      <w:r w:rsidR="00F62749">
        <w:t xml:space="preserve"> </w:t>
      </w:r>
      <w:r w:rsidR="00F62749" w:rsidRPr="00E849EE">
        <w:t xml:space="preserve">para luego ser </w:t>
      </w:r>
      <w:r w:rsidR="00F62749" w:rsidRPr="00E849EE">
        <w:rPr>
          <w:spacing w:val="-3"/>
          <w:lang w:val="es-ES"/>
        </w:rPr>
        <w:t>introducido en un sobre de aluminio previamente rotulado,</w:t>
      </w:r>
      <w:r w:rsidR="00F62749" w:rsidRPr="00E849EE">
        <w:t xml:space="preserve"> </w:t>
      </w:r>
      <w:r w:rsidR="00F62749" w:rsidRPr="00E849EE">
        <w:rPr>
          <w:spacing w:val="-3"/>
          <w:lang w:val="es-ES"/>
        </w:rPr>
        <w:t xml:space="preserve">y depositado dentro de un desecador con </w:t>
      </w:r>
      <w:proofErr w:type="spellStart"/>
      <w:r w:rsidR="00F62749" w:rsidRPr="00E849EE">
        <w:rPr>
          <w:spacing w:val="-3"/>
          <w:lang w:val="es-ES"/>
        </w:rPr>
        <w:t>sílica</w:t>
      </w:r>
      <w:proofErr w:type="spellEnd"/>
      <w:r w:rsidR="00F62749" w:rsidRPr="00E849EE">
        <w:rPr>
          <w:spacing w:val="-3"/>
          <w:lang w:val="es-ES"/>
        </w:rPr>
        <w:t xml:space="preserve"> gel para su </w:t>
      </w:r>
      <w:r w:rsidR="00F62749" w:rsidRPr="00E849EE">
        <w:t xml:space="preserve">preservación </w:t>
      </w:r>
      <w:r w:rsidR="00F62749" w:rsidRPr="00E849EE">
        <w:rPr>
          <w:spacing w:val="-3"/>
          <w:lang w:val="es-ES"/>
        </w:rPr>
        <w:t>a</w:t>
      </w:r>
      <w:r w:rsidR="00F62749" w:rsidRPr="00E849EE">
        <w:rPr>
          <w:lang w:val="es-ES"/>
        </w:rPr>
        <w:t xml:space="preserve"> -20 °C</w:t>
      </w:r>
      <w:r w:rsidR="00F62749" w:rsidRPr="00E849EE">
        <w:rPr>
          <w:spacing w:val="-3"/>
          <w:lang w:val="es-ES"/>
        </w:rPr>
        <w:t xml:space="preserve">, </w:t>
      </w:r>
      <w:r w:rsidR="00F62749" w:rsidRPr="00E849EE">
        <w:rPr>
          <w:lang w:val="es-ES"/>
        </w:rPr>
        <w:t>hasta continuar con el análisis en el laboratorio de Dimar sede Pacífico</w:t>
      </w:r>
      <w:r w:rsidR="00F62749" w:rsidRPr="00E849EE">
        <w:rPr>
          <w:spacing w:val="-3"/>
          <w:lang w:val="es-ES"/>
        </w:rPr>
        <w:t>.</w:t>
      </w:r>
    </w:p>
    <w:p w14:paraId="2DEC6E0C" w14:textId="253033AF" w:rsidR="00F62749" w:rsidRDefault="00F62749" w:rsidP="00AD08AA">
      <w:pPr>
        <w:rPr>
          <w:lang w:val="es-ES"/>
        </w:rPr>
      </w:pPr>
    </w:p>
    <w:p w14:paraId="6B955CAA" w14:textId="77777777" w:rsidR="006D7D0E" w:rsidRDefault="006D7D0E" w:rsidP="00AD08AA">
      <w:pPr>
        <w:pStyle w:val="Descripcin"/>
      </w:pPr>
    </w:p>
    <w:p w14:paraId="6CC426F9" w14:textId="3BCBABAE" w:rsidR="00BC6162" w:rsidRDefault="006D7D0E" w:rsidP="00AD08AA">
      <w:pPr>
        <w:pStyle w:val="Descripcin"/>
      </w:pPr>
      <w:r>
        <w:rPr>
          <w:noProof/>
        </w:rPr>
        <w:drawing>
          <wp:inline distT="0" distB="0" distL="0" distR="0" wp14:anchorId="40B07CE6" wp14:editId="7403406E">
            <wp:extent cx="539115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1150" cy="2695575"/>
                    </a:xfrm>
                    <a:prstGeom prst="rect">
                      <a:avLst/>
                    </a:prstGeom>
                    <a:noFill/>
                    <a:ln>
                      <a:noFill/>
                    </a:ln>
                  </pic:spPr>
                </pic:pic>
              </a:graphicData>
            </a:graphic>
          </wp:inline>
        </w:drawing>
      </w:r>
    </w:p>
    <w:p w14:paraId="0C7BA0E9" w14:textId="77777777" w:rsidR="006D7D0E" w:rsidRDefault="006D7D0E" w:rsidP="00AD08AA">
      <w:pPr>
        <w:pStyle w:val="Descripcin"/>
      </w:pPr>
      <w:bookmarkStart w:id="9" w:name="_Ref132830701"/>
    </w:p>
    <w:p w14:paraId="3C180509" w14:textId="6F57EE5F" w:rsidR="00BC6162" w:rsidRPr="00F62749" w:rsidRDefault="00BC6162" w:rsidP="00AD08AA">
      <w:pPr>
        <w:pStyle w:val="Descripcin"/>
        <w:rPr>
          <w:spacing w:val="-3"/>
        </w:rPr>
      </w:pPr>
      <w:r>
        <w:t xml:space="preserve">Figura </w:t>
      </w:r>
      <w:r w:rsidR="005B2713">
        <w:fldChar w:fldCharType="begin"/>
      </w:r>
      <w:r w:rsidR="005B2713">
        <w:instrText xml:space="preserve"> SEQ Figura \* ARABIC </w:instrText>
      </w:r>
      <w:r w:rsidR="005B2713">
        <w:fldChar w:fldCharType="separate"/>
      </w:r>
      <w:r w:rsidR="003551EA">
        <w:rPr>
          <w:noProof/>
        </w:rPr>
        <w:t>1</w:t>
      </w:r>
      <w:r w:rsidR="005B2713">
        <w:rPr>
          <w:noProof/>
        </w:rPr>
        <w:fldChar w:fldCharType="end"/>
      </w:r>
      <w:bookmarkEnd w:id="9"/>
      <w:r>
        <w:t xml:space="preserve">. Comportamiento de la onda mareal </w:t>
      </w:r>
      <w:r w:rsidRPr="00E849EE">
        <w:t>entre el 28 de abril y el 07 de mayo de 2021</w:t>
      </w:r>
      <w:r>
        <w:t>.</w:t>
      </w:r>
    </w:p>
    <w:p w14:paraId="159ABFFE" w14:textId="77777777" w:rsidR="00BC6162" w:rsidRPr="00BC6162" w:rsidRDefault="00BC6162" w:rsidP="00AD08AA"/>
    <w:p w14:paraId="62EA67DB" w14:textId="77777777" w:rsidR="00F62749" w:rsidRDefault="00F62749" w:rsidP="00AD08AA">
      <w:r>
        <w:rPr>
          <w:noProof/>
        </w:rPr>
        <w:lastRenderedPageBreak/>
        <w:drawing>
          <wp:inline distT="0" distB="0" distL="0" distR="0" wp14:anchorId="442988FC" wp14:editId="6B6EF584">
            <wp:extent cx="5400040" cy="8001000"/>
            <wp:effectExtent l="0" t="0" r="0" b="0"/>
            <wp:docPr id="5" name="Imagen 5"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Mapa&#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8001000"/>
                    </a:xfrm>
                    <a:prstGeom prst="rect">
                      <a:avLst/>
                    </a:prstGeom>
                    <a:noFill/>
                    <a:ln>
                      <a:noFill/>
                    </a:ln>
                  </pic:spPr>
                </pic:pic>
              </a:graphicData>
            </a:graphic>
          </wp:inline>
        </w:drawing>
      </w:r>
    </w:p>
    <w:p w14:paraId="2450659F" w14:textId="042DA2AA" w:rsidR="00D2715B" w:rsidRDefault="00F62749" w:rsidP="00AD08AA">
      <w:pPr>
        <w:pStyle w:val="Descripcin"/>
      </w:pPr>
      <w:bookmarkStart w:id="10" w:name="_Ref132830419"/>
      <w:r>
        <w:t xml:space="preserve">Figura </w:t>
      </w:r>
      <w:r w:rsidR="005B2713">
        <w:fldChar w:fldCharType="begin"/>
      </w:r>
      <w:r w:rsidR="005B2713">
        <w:instrText xml:space="preserve"> SEQ Figura \* ARABIC </w:instrText>
      </w:r>
      <w:r w:rsidR="005B2713">
        <w:fldChar w:fldCharType="separate"/>
      </w:r>
      <w:r w:rsidR="003551EA">
        <w:rPr>
          <w:noProof/>
        </w:rPr>
        <w:t>2</w:t>
      </w:r>
      <w:r w:rsidR="005B2713">
        <w:rPr>
          <w:noProof/>
        </w:rPr>
        <w:fldChar w:fldCharType="end"/>
      </w:r>
      <w:bookmarkEnd w:id="10"/>
      <w:r>
        <w:t xml:space="preserve">. </w:t>
      </w:r>
      <w:r w:rsidRPr="00F62749">
        <w:t>Estaciones de muestreo ubicadas en la zona de estudio.</w:t>
      </w:r>
    </w:p>
    <w:p w14:paraId="0F7947BF" w14:textId="77777777" w:rsidR="00D2715B" w:rsidRDefault="00D2715B" w:rsidP="00AD08AA">
      <w:r>
        <w:br w:type="page"/>
      </w:r>
    </w:p>
    <w:p w14:paraId="72739612" w14:textId="624680AA" w:rsidR="00F62749" w:rsidRPr="00F62749" w:rsidRDefault="00F62749" w:rsidP="00AD08AA">
      <w:pPr>
        <w:rPr>
          <w:lang w:val="es-ES"/>
        </w:rPr>
      </w:pPr>
    </w:p>
    <w:p w14:paraId="1614B638" w14:textId="77777777" w:rsidR="003B77CF" w:rsidRDefault="00081D30" w:rsidP="00AD08AA">
      <w:pPr>
        <w:pStyle w:val="Ttulo2"/>
      </w:pPr>
      <w:bookmarkStart w:id="11" w:name="X33e1b82fcd99d654d6ede381dca17d06e84a6f9"/>
      <w:bookmarkEnd w:id="8"/>
      <w:r>
        <w:t>Metodología de procesamiento y análisis de resultados</w:t>
      </w:r>
    </w:p>
    <w:p w14:paraId="0A3D3BA0" w14:textId="77777777" w:rsidR="008347CD" w:rsidRPr="008347CD" w:rsidRDefault="008347CD" w:rsidP="00AD08AA"/>
    <w:p w14:paraId="3E703DED" w14:textId="77777777" w:rsidR="00D26E1A" w:rsidRDefault="00D26E1A" w:rsidP="00AD08AA">
      <w:r w:rsidRPr="00E849EE">
        <w:t>Procesamiento de muestras:</w:t>
      </w:r>
    </w:p>
    <w:p w14:paraId="2A996AB5" w14:textId="77777777" w:rsidR="008347CD" w:rsidRPr="00E849EE" w:rsidRDefault="008347CD" w:rsidP="00AD08AA"/>
    <w:p w14:paraId="0DA5AECA" w14:textId="5A3E0D53" w:rsidR="00D26E1A" w:rsidRDefault="00BA3552" w:rsidP="00AD08AA">
      <w:r>
        <w:t>Se llevaron a cabo ensayos de laboratorio para determinar los nutrientes, pH, salinidad</w:t>
      </w:r>
      <w:r w:rsidR="005F21F7">
        <w:t xml:space="preserve"> (PSU)</w:t>
      </w:r>
      <w:r>
        <w:t xml:space="preserve">, </w:t>
      </w:r>
      <w:r w:rsidR="005F21F7">
        <w:t>s</w:t>
      </w:r>
      <w:r>
        <w:t xml:space="preserve">olidos </w:t>
      </w:r>
      <w:r w:rsidR="005F21F7">
        <w:t>s</w:t>
      </w:r>
      <w:r>
        <w:t xml:space="preserve">uspendidos </w:t>
      </w:r>
      <w:r w:rsidR="005F21F7">
        <w:t>t</w:t>
      </w:r>
      <w:r>
        <w:t xml:space="preserve">otales (SST), Oxígeno Disuelto (OD) y clorofila a, siguiendo los métodos verificados en el laboratorio de química del Centro de investigaciones Oceanográficas e Hidrográficas del Pacífico, y en conformidad con la norma NTC ISO/IEC 17025:2017, la cual establece los requisitos generales para la competencia de los laboratorios de ensayo y calibración. Las determinaciones analíticas de nitritos, nitratos y silicatos se realizaron mediante métodos colorimétricos descritos por </w:t>
      </w:r>
      <w:proofErr w:type="spellStart"/>
      <w:r>
        <w:t>Bendschneider</w:t>
      </w:r>
      <w:proofErr w:type="spellEnd"/>
      <w:r>
        <w:t xml:space="preserve"> y Robinson (1952) y reducción con cadmio-cobre y metol-sulfito, respectivamente, tal como se describen en Strickland y Parsons (1972). Para determinar los fosfatos, se empleó el método del ácido ascórbico según lo publicado por Murphy y Riley (1958). La medición de pH y salinidad se realizó mediante los métodos 4500-H+ B y 2510 B, respectivamente. Para determinar los Sólidos Suspendidos Totales se utilizó el método 2540 D, mientras que para el Oxígeno Disuelto se usó el método </w:t>
      </w:r>
      <w:proofErr w:type="spellStart"/>
      <w:r>
        <w:t>yodométrico</w:t>
      </w:r>
      <w:proofErr w:type="spellEnd"/>
      <w:r>
        <w:t xml:space="preserve"> 4500-O B. Finalmente, la determinación de clorofila a se realizó aplicando el método tricromático 10200 H, todos estos procedimientos se describen en el Standard </w:t>
      </w:r>
      <w:proofErr w:type="spellStart"/>
      <w:r>
        <w:t>Methods</w:t>
      </w:r>
      <w:proofErr w:type="spellEnd"/>
      <w:r>
        <w:t xml:space="preserve"> </w:t>
      </w:r>
      <w:proofErr w:type="spellStart"/>
      <w:r>
        <w:t>for</w:t>
      </w:r>
      <w:proofErr w:type="spellEnd"/>
      <w:r>
        <w:t xml:space="preserve"> </w:t>
      </w:r>
      <w:proofErr w:type="spellStart"/>
      <w:r>
        <w:t>the</w:t>
      </w:r>
      <w:proofErr w:type="spellEnd"/>
      <w:r>
        <w:t xml:space="preserve"> </w:t>
      </w:r>
      <w:proofErr w:type="spellStart"/>
      <w:r>
        <w:t>Examination</w:t>
      </w:r>
      <w:proofErr w:type="spellEnd"/>
      <w:r>
        <w:t xml:space="preserve"> </w:t>
      </w:r>
      <w:proofErr w:type="spellStart"/>
      <w:r>
        <w:t>of</w:t>
      </w:r>
      <w:proofErr w:type="spellEnd"/>
      <w:r>
        <w:t xml:space="preserve"> </w:t>
      </w:r>
      <w:proofErr w:type="spellStart"/>
      <w:r>
        <w:t>Water</w:t>
      </w:r>
      <w:proofErr w:type="spellEnd"/>
      <w:r>
        <w:t xml:space="preserve"> and </w:t>
      </w:r>
      <w:proofErr w:type="spellStart"/>
      <w:r>
        <w:t>Wasterwater</w:t>
      </w:r>
      <w:proofErr w:type="spellEnd"/>
      <w:r>
        <w:t xml:space="preserve"> (APHA, AWWA, WEF, 2017).</w:t>
      </w:r>
    </w:p>
    <w:p w14:paraId="61BE8359" w14:textId="77777777" w:rsidR="00BA3552" w:rsidRPr="00E849EE" w:rsidRDefault="00BA3552" w:rsidP="00AD08AA"/>
    <w:p w14:paraId="73CBF7B2" w14:textId="39D4C8F8" w:rsidR="00B02691" w:rsidRDefault="000F78B2" w:rsidP="00AD08AA">
      <w:r>
        <w:t xml:space="preserve">Para analizar los datos de biomasa del zooplancton se emplearon métodos volumétricos y gravimétricos descritos en Postel et al. (2000), mientras </w:t>
      </w:r>
      <w:proofErr w:type="gramStart"/>
      <w:r>
        <w:t>que</w:t>
      </w:r>
      <w:proofErr w:type="gramEnd"/>
      <w:r>
        <w:t xml:space="preserve"> para el conteo y cálculo de la densidad de organismos, tanto de zooplancton como de fitoplancton, se utilizaron los métodos sugeridos en el Standard </w:t>
      </w:r>
      <w:proofErr w:type="spellStart"/>
      <w:r>
        <w:t>Methods</w:t>
      </w:r>
      <w:proofErr w:type="spellEnd"/>
      <w:r>
        <w:t xml:space="preserve"> </w:t>
      </w:r>
      <w:proofErr w:type="spellStart"/>
      <w:r>
        <w:t>for</w:t>
      </w:r>
      <w:proofErr w:type="spellEnd"/>
      <w:r>
        <w:t xml:space="preserve"> </w:t>
      </w:r>
      <w:proofErr w:type="spellStart"/>
      <w:r>
        <w:t>the</w:t>
      </w:r>
      <w:proofErr w:type="spellEnd"/>
      <w:r>
        <w:t xml:space="preserve"> </w:t>
      </w:r>
      <w:proofErr w:type="spellStart"/>
      <w:r>
        <w:t>Examination</w:t>
      </w:r>
      <w:proofErr w:type="spellEnd"/>
      <w:r>
        <w:t xml:space="preserve"> </w:t>
      </w:r>
      <w:proofErr w:type="spellStart"/>
      <w:r>
        <w:t>of</w:t>
      </w:r>
      <w:proofErr w:type="spellEnd"/>
      <w:r>
        <w:t xml:space="preserve"> </w:t>
      </w:r>
      <w:proofErr w:type="spellStart"/>
      <w:r>
        <w:t>Water</w:t>
      </w:r>
      <w:proofErr w:type="spellEnd"/>
      <w:r>
        <w:t xml:space="preserve"> and </w:t>
      </w:r>
      <w:proofErr w:type="spellStart"/>
      <w:r>
        <w:t>Wastewater</w:t>
      </w:r>
      <w:proofErr w:type="spellEnd"/>
      <w:r>
        <w:t xml:space="preserve"> (APHA, AWWA, WEF, 2017).</w:t>
      </w:r>
    </w:p>
    <w:p w14:paraId="27C90881" w14:textId="77777777" w:rsidR="000F78B2" w:rsidRDefault="000F78B2" w:rsidP="00AD08AA"/>
    <w:p w14:paraId="7B3DD4BC" w14:textId="63219FA1" w:rsidR="00B400A7" w:rsidRDefault="00B400A7" w:rsidP="00AD08AA">
      <w:r w:rsidRPr="00B400A7">
        <w:t>Fase de laboratorio</w:t>
      </w:r>
      <w:r>
        <w:t>:</w:t>
      </w:r>
    </w:p>
    <w:p w14:paraId="429195F5" w14:textId="77777777" w:rsidR="00B400A7" w:rsidRPr="00B400A7" w:rsidRDefault="00B400A7" w:rsidP="00AD08AA"/>
    <w:p w14:paraId="69CBA73C" w14:textId="457CB444" w:rsidR="00503B52" w:rsidRDefault="00082B2E" w:rsidP="00AD08AA">
      <w:r>
        <w:t xml:space="preserve">En el laboratorio del Área de Protección del Medio Marino (APROMM) del CIOH Pacífico, se cuantificaron las células de fitoplancton en una cámara Sedgwick-Rafter de 1 ml, utilizando un microscopio invertido Leica DMi1 con objetivos de 10X y 40X para observar las células con mayor detalle cuando era necesario. Se realizaron tres réplicas por muestra y se identificaron las especies utilizando claves taxonómicas y descripciones de </w:t>
      </w:r>
      <w:proofErr w:type="spellStart"/>
      <w:r>
        <w:t>Cupp</w:t>
      </w:r>
      <w:proofErr w:type="spellEnd"/>
      <w:r>
        <w:t xml:space="preserve"> (1943); </w:t>
      </w:r>
      <w:proofErr w:type="spellStart"/>
      <w:r>
        <w:t>Balech</w:t>
      </w:r>
      <w:proofErr w:type="spellEnd"/>
      <w:r>
        <w:t xml:space="preserve"> et al., (1988); </w:t>
      </w:r>
      <w:proofErr w:type="spellStart"/>
      <w:r>
        <w:t>Hasle</w:t>
      </w:r>
      <w:proofErr w:type="spellEnd"/>
      <w:r>
        <w:t xml:space="preserve"> y </w:t>
      </w:r>
      <w:proofErr w:type="spellStart"/>
      <w:r>
        <w:t>Syvertsen</w:t>
      </w:r>
      <w:proofErr w:type="spellEnd"/>
      <w:r>
        <w:t xml:space="preserve"> (1997) y Morales-Pulido y Aké-Castillo (2019). Además, se verificó el estado taxonómico de las especies, autores y sinonimia mediante la base de datos </w:t>
      </w:r>
      <w:proofErr w:type="spellStart"/>
      <w:r>
        <w:t>Algaebase</w:t>
      </w:r>
      <w:proofErr w:type="spellEnd"/>
      <w:r>
        <w:t xml:space="preserve"> (</w:t>
      </w:r>
      <w:proofErr w:type="spellStart"/>
      <w:r>
        <w:t>Guiry</w:t>
      </w:r>
      <w:proofErr w:type="spellEnd"/>
      <w:r>
        <w:t xml:space="preserve"> y </w:t>
      </w:r>
      <w:proofErr w:type="spellStart"/>
      <w:r>
        <w:t>Guiry</w:t>
      </w:r>
      <w:proofErr w:type="spellEnd"/>
      <w:r>
        <w:t>, 2022).</w:t>
      </w:r>
      <w:r w:rsidR="004D4254">
        <w:t xml:space="preserve"> El análisis de la diversidad del Ictioplancton estuvo a cargo de la Dirección Territorial del Pacífico de Parques Nacionales Naturales la cual se llevó a cabo en las instalaciones de su laboratorio.</w:t>
      </w:r>
    </w:p>
    <w:p w14:paraId="741C674D" w14:textId="77777777" w:rsidR="004D4254" w:rsidRDefault="004D4254" w:rsidP="00AD08AA"/>
    <w:p w14:paraId="0A040ABE" w14:textId="5A2A2111" w:rsidR="00503B52" w:rsidRPr="00E849EE" w:rsidRDefault="00503B52" w:rsidP="00AD08AA">
      <w:r>
        <w:t xml:space="preserve">Manejo de datos y </w:t>
      </w:r>
      <w:r w:rsidRPr="00E849EE">
        <w:t>Análisis estadístico:</w:t>
      </w:r>
    </w:p>
    <w:p w14:paraId="3A592C44" w14:textId="77777777" w:rsidR="00CD7A85" w:rsidRDefault="00CD7A85" w:rsidP="00AD08AA"/>
    <w:p w14:paraId="1419D0B7" w14:textId="1A638834" w:rsidR="00D16F04" w:rsidRDefault="00D16F04" w:rsidP="00AD08AA">
      <w:r>
        <w:t>Para asegurar la calidad de los datos se realizó una revisión previa de los datos primarios y secundarios para evitar errores de transcripción al momento pasar de una hoja de datos primarios a</w:t>
      </w:r>
      <w:r w:rsidR="00B23457">
        <w:t>l</w:t>
      </w:r>
      <w:r>
        <w:t xml:space="preserve"> </w:t>
      </w:r>
      <w:r w:rsidRPr="006246AB">
        <w:rPr>
          <w:i/>
          <w:iCs/>
        </w:rPr>
        <w:t>Darwin-Core</w:t>
      </w:r>
      <w:r>
        <w:t xml:space="preserve">. Luego, los nombres científicos de las especies fueron corroborados en </w:t>
      </w:r>
      <w:proofErr w:type="spellStart"/>
      <w:r>
        <w:t>Algaebase</w:t>
      </w:r>
      <w:proofErr w:type="spellEnd"/>
      <w:r>
        <w:t xml:space="preserve"> (</w:t>
      </w:r>
      <w:proofErr w:type="spellStart"/>
      <w:r>
        <w:t>Guiry</w:t>
      </w:r>
      <w:proofErr w:type="spellEnd"/>
      <w:r>
        <w:t xml:space="preserve"> y </w:t>
      </w:r>
      <w:proofErr w:type="spellStart"/>
      <w:r>
        <w:t>Guiry</w:t>
      </w:r>
      <w:proofErr w:type="spellEnd"/>
      <w:r>
        <w:t>, 2022). La información se depuró (limpieza de datos) con la herramienta "taxon</w:t>
      </w:r>
    </w:p>
    <w:p w14:paraId="72F40A07" w14:textId="3FF57092" w:rsidR="00D16F04" w:rsidRDefault="00D16F04" w:rsidP="00AD08AA">
      <w:r>
        <w:t>match" del registro mundial de especies marinas (</w:t>
      </w:r>
      <w:proofErr w:type="spellStart"/>
      <w:r>
        <w:t>WoRMS</w:t>
      </w:r>
      <w:proofErr w:type="spellEnd"/>
      <w:r>
        <w:t xml:space="preserve">, 2022) y el software </w:t>
      </w:r>
      <w:proofErr w:type="spellStart"/>
      <w:r>
        <w:t>OpenRefine</w:t>
      </w:r>
      <w:proofErr w:type="spellEnd"/>
      <w:r>
        <w:t xml:space="preserve"> versión 3.4.1 (</w:t>
      </w:r>
      <w:proofErr w:type="spellStart"/>
      <w:r>
        <w:t>Verborgh</w:t>
      </w:r>
      <w:proofErr w:type="spellEnd"/>
      <w:r>
        <w:t xml:space="preserve"> y De Wilde, 2013).</w:t>
      </w:r>
    </w:p>
    <w:p w14:paraId="27E294EB" w14:textId="77777777" w:rsidR="00B23457" w:rsidRDefault="00B23457" w:rsidP="00AD08AA"/>
    <w:p w14:paraId="4F4BC4C6" w14:textId="77777777" w:rsidR="00796D21" w:rsidRPr="00E849EE" w:rsidRDefault="00796D21" w:rsidP="00AD08AA"/>
    <w:p w14:paraId="535BCF43" w14:textId="77777777" w:rsidR="00D26E1A" w:rsidRDefault="00D26E1A" w:rsidP="00AD08AA">
      <w:r w:rsidRPr="00E849EE">
        <w:t>Análisis estadístico:</w:t>
      </w:r>
    </w:p>
    <w:p w14:paraId="1B7F0B72" w14:textId="77777777" w:rsidR="008123B4" w:rsidRPr="00E849EE" w:rsidRDefault="008123B4" w:rsidP="00AD08AA"/>
    <w:p w14:paraId="54214CAE" w14:textId="65BC5526" w:rsidR="00490986" w:rsidRPr="00E849EE" w:rsidRDefault="00490986" w:rsidP="00AD08AA">
      <w:r w:rsidRPr="00E849EE">
        <w:t xml:space="preserve"> Para los datos físicos obtenidos con la sonda</w:t>
      </w:r>
      <w:r w:rsidR="0019667A">
        <w:t xml:space="preserve"> </w:t>
      </w:r>
      <w:r w:rsidRPr="00E849EE">
        <w:t xml:space="preserve">CTD-O </w:t>
      </w:r>
      <w:proofErr w:type="spellStart"/>
      <w:proofErr w:type="gramStart"/>
      <w:r w:rsidRPr="00E849EE">
        <w:t>SeaBird</w:t>
      </w:r>
      <w:proofErr w:type="spellEnd"/>
      <w:r w:rsidRPr="00E849EE">
        <w:t xml:space="preserve">  19</w:t>
      </w:r>
      <w:proofErr w:type="gramEnd"/>
      <w:r w:rsidRPr="00E849EE">
        <w:t xml:space="preserve"> v se construyeron perfiles de cada variable para cada estación en cada rango de marea, con el objetivo de comparar el comportamiento de la temperatura, salinidad y densidad entre los cambios mareales</w:t>
      </w:r>
      <w:r w:rsidR="00D83F7C">
        <w:t xml:space="preserve"> y </w:t>
      </w:r>
      <w:r w:rsidR="000A6396">
        <w:t>los transectos.</w:t>
      </w:r>
    </w:p>
    <w:p w14:paraId="76E1EBD5" w14:textId="77777777" w:rsidR="00490986" w:rsidRDefault="00490986" w:rsidP="00AD08AA"/>
    <w:p w14:paraId="6019CC33" w14:textId="47CE034B" w:rsidR="0071454F" w:rsidRDefault="00E67393" w:rsidP="00AD08AA">
      <w:r w:rsidRPr="00E67393">
        <w:t>Se realizaron análisis estadísticos y gráficos a las variables fisicoquímicas utilizando el paquete "ggplot2" (</w:t>
      </w:r>
      <w:proofErr w:type="spellStart"/>
      <w:r w:rsidRPr="00E67393">
        <w:t>Wickham</w:t>
      </w:r>
      <w:proofErr w:type="spellEnd"/>
      <w:r w:rsidRPr="00E67393">
        <w:t>, 2016). Se evaluó la normalidad de los datos mediante la prueba de Shapiro-</w:t>
      </w:r>
      <w:proofErr w:type="spellStart"/>
      <w:r w:rsidRPr="00E67393">
        <w:t>Wilks</w:t>
      </w:r>
      <w:proofErr w:type="spellEnd"/>
      <w:r w:rsidRPr="00E67393">
        <w:t xml:space="preserve"> y la homogeneidad de varianzas mediante la prueba de Levene. Sin embargo, ninguna de las variables cumplió con ambos criterios (p&lt;0,05). Para describir el comportamiento espacial y temporal de las variables, se rasterizaron los datos y se elaboraron mapas comparativos de la marea baja y alta de cada variable. Además, para reducir la complejidad del conjunto de datos multivariados obtenidos a partir de los análisis fisicoquímicos, se realizó un análisis de componentes principales (PCA). El objetivo de este análisis fue transformar las variables originales en un conjunto más pequeño de variables no correlacionadas, que explicaran la mayor cantidad de variación en los datos originales. Esto permitió visualizar las relaciones entre los datos de manera más sencilla, identificar patrones o agrupaciones en los datos y determinar qué variables tuvieron más influencia en las diferencias observadas entre las muestras. El análisis de PCA se realizó utilizando el paquete "</w:t>
      </w:r>
      <w:proofErr w:type="spellStart"/>
      <w:r w:rsidRPr="00E67393">
        <w:t>factoextra</w:t>
      </w:r>
      <w:proofErr w:type="spellEnd"/>
      <w:r w:rsidRPr="00E67393">
        <w:t>" en R (</w:t>
      </w:r>
      <w:proofErr w:type="spellStart"/>
      <w:r w:rsidRPr="00E67393">
        <w:t>Kassambara</w:t>
      </w:r>
      <w:proofErr w:type="spellEnd"/>
      <w:r w:rsidRPr="00E67393">
        <w:t xml:space="preserve"> y </w:t>
      </w:r>
      <w:proofErr w:type="spellStart"/>
      <w:r w:rsidRPr="00E67393">
        <w:t>Mundt</w:t>
      </w:r>
      <w:proofErr w:type="spellEnd"/>
      <w:r w:rsidRPr="00E67393">
        <w:t>, 2020) y se tuvieron en cuenta las categorías espaciales y temporales determinadas previamente, como Mareas, Transectos y Sectores.</w:t>
      </w:r>
      <w:r w:rsidR="006C22AF">
        <w:t xml:space="preserve"> Todos los análisis estadísticos descriptivos se llevaron a cabo con el paquete de R "</w:t>
      </w:r>
      <w:proofErr w:type="spellStart"/>
      <w:r w:rsidR="006C22AF">
        <w:t>tidyverse</w:t>
      </w:r>
      <w:proofErr w:type="spellEnd"/>
      <w:r w:rsidR="006C22AF">
        <w:t xml:space="preserve">" </w:t>
      </w:r>
      <w:r w:rsidR="006C22AF">
        <w:rPr>
          <w:rStyle w:val="intext"/>
        </w:rPr>
        <w:t xml:space="preserve">(v1.3.0; </w:t>
      </w:r>
      <w:proofErr w:type="spellStart"/>
      <w:r w:rsidR="006C22AF">
        <w:rPr>
          <w:rStyle w:val="intext"/>
        </w:rPr>
        <w:t>Wickham</w:t>
      </w:r>
      <w:proofErr w:type="spellEnd"/>
      <w:r w:rsidR="006C22AF">
        <w:rPr>
          <w:rStyle w:val="intext"/>
        </w:rPr>
        <w:t xml:space="preserve"> et al., 2019)</w:t>
      </w:r>
      <w:r w:rsidR="006C22AF">
        <w:t>.</w:t>
      </w:r>
    </w:p>
    <w:p w14:paraId="7EEBF9A4" w14:textId="77777777" w:rsidR="0048531F" w:rsidRDefault="0048531F" w:rsidP="00AD08AA"/>
    <w:p w14:paraId="30D8912A" w14:textId="3255B3D3" w:rsidR="0048531F" w:rsidRDefault="0048531F" w:rsidP="00AD08AA">
      <w:r>
        <w:t>Con el objetivo</w:t>
      </w:r>
      <w:r w:rsidR="00474973">
        <w:t xml:space="preserve"> de comparar las </w:t>
      </w:r>
      <w:r w:rsidR="00CB170F">
        <w:t>categorías espaciales y temporales planteadas</w:t>
      </w:r>
      <w:r w:rsidR="008103C6">
        <w:t xml:space="preserve"> a partir de los datos fisicoquímicos</w:t>
      </w:r>
      <w:r w:rsidR="00CB170F">
        <w:t xml:space="preserve">, se evaluaron las </w:t>
      </w:r>
      <w:r w:rsidR="004A6B05">
        <w:t>diferencias utilizando</w:t>
      </w:r>
      <w:r w:rsidR="009B03C6">
        <w:t xml:space="preserve"> </w:t>
      </w:r>
      <w:r w:rsidR="00E239C6">
        <w:t xml:space="preserve">una técnica multivariada llamada Multi Response </w:t>
      </w:r>
      <w:proofErr w:type="spellStart"/>
      <w:r w:rsidR="00E239C6">
        <w:t>Permutation</w:t>
      </w:r>
      <w:proofErr w:type="spellEnd"/>
      <w:r w:rsidR="00E239C6">
        <w:t xml:space="preserve"> </w:t>
      </w:r>
      <w:proofErr w:type="spellStart"/>
      <w:r w:rsidR="00E239C6">
        <w:t>Procedure</w:t>
      </w:r>
      <w:proofErr w:type="spellEnd"/>
      <w:r w:rsidR="00783120">
        <w:t>. MRPP utiliza una prueba no paramétrica que compara la disimilitud promedio dentro de los grupos con la disimilitud promedio entre los grupos. Si las disimilitudes entre grupos son mayores que las disimilitudes dentro de los grupos, entonces se considera que hay una diferencia significativa entre los grupos.</w:t>
      </w:r>
    </w:p>
    <w:p w14:paraId="59729901" w14:textId="77777777" w:rsidR="00576FAD" w:rsidRDefault="00576FAD" w:rsidP="00AD08AA"/>
    <w:p w14:paraId="5C773E23" w14:textId="7CC97064" w:rsidR="00576FAD" w:rsidRDefault="00576FAD" w:rsidP="00AD08AA">
      <w:r>
        <w:t xml:space="preserve">Para realizar los análisis </w:t>
      </w:r>
      <w:r w:rsidR="00642370">
        <w:t>de</w:t>
      </w:r>
      <w:r w:rsidR="00773BAF">
        <w:t>l ensambl</w:t>
      </w:r>
      <w:r w:rsidR="00A87FC0">
        <w:t>e</w:t>
      </w:r>
      <w:r w:rsidR="00773BAF">
        <w:t xml:space="preserve"> de fitoplancton</w:t>
      </w:r>
      <w:r w:rsidR="00BE0B8A">
        <w:t xml:space="preserve"> e ictioplancton</w:t>
      </w:r>
      <w:r w:rsidR="00773BAF">
        <w:t>, se utilizaron los cálculos de los números de Hill</w:t>
      </w:r>
      <w:r w:rsidR="00913B89">
        <w:t xml:space="preserve"> estos se </w:t>
      </w:r>
      <w:r w:rsidR="009E70C9">
        <w:t>usan para calcular una medida de diversidad, que indica cuántas especies diferentes hay en una comunidad y cómo se distribuyen. La fórmula para calcular el número de Hill incluye un parámetro q, que determina la sensibilidad del cálculo a la presencia de especies raras. Un valor alto de q da más peso a las especies raras, mientras que un valor bajo de q da más peso a las especies comunes.</w:t>
      </w:r>
    </w:p>
    <w:p w14:paraId="1E1912E8" w14:textId="77777777" w:rsidR="009774DF" w:rsidRDefault="009774DF" w:rsidP="00AD08AA"/>
    <w:p w14:paraId="12FF2C87" w14:textId="050E55D9" w:rsidR="009774DF" w:rsidRDefault="003573C0" w:rsidP="00AD08AA">
      <w:pPr>
        <w:pStyle w:val="Prrafodelista"/>
        <w:numPr>
          <w:ilvl w:val="0"/>
          <w:numId w:val="4"/>
        </w:numPr>
      </w:pPr>
      <w:r>
        <w:t>Número de Hill de orden cero (q=0): Es la riqueza de especies, es decir, el número total de especies presentes en una muestra o comunidad.</w:t>
      </w:r>
      <w:r w:rsidR="006641B2">
        <w:t xml:space="preserve"> La diversidad de orden cero (q/0) es completamente insensible a las frecuencias de especies y es más conocida como riqueza de especies (</w:t>
      </w:r>
      <w:proofErr w:type="spellStart"/>
      <w:r w:rsidR="00E040B7">
        <w:t>Jost</w:t>
      </w:r>
      <w:proofErr w:type="spellEnd"/>
      <w:r w:rsidR="006641B2">
        <w:t>,</w:t>
      </w:r>
      <w:r w:rsidR="00E040B7">
        <w:t xml:space="preserve"> 2006</w:t>
      </w:r>
      <w:proofErr w:type="gramStart"/>
      <w:r w:rsidR="00E040B7">
        <w:t>)</w:t>
      </w:r>
      <w:r w:rsidR="006641B2">
        <w:t xml:space="preserve"> .</w:t>
      </w:r>
      <w:proofErr w:type="gramEnd"/>
    </w:p>
    <w:p w14:paraId="655BE4C5" w14:textId="77777777" w:rsidR="003573C0" w:rsidRDefault="003573C0" w:rsidP="00AD08AA"/>
    <w:p w14:paraId="7AF0459B" w14:textId="03774697" w:rsidR="009774DF" w:rsidRDefault="00E118FD" w:rsidP="00AD08AA">
      <w:pPr>
        <w:pStyle w:val="Prrafodelista"/>
        <w:numPr>
          <w:ilvl w:val="0"/>
          <w:numId w:val="4"/>
        </w:numPr>
      </w:pPr>
      <w:r>
        <w:t xml:space="preserve">Número de Hill de primer orden (q=1): Es la exponencial de la entropía de Shannon, y se define como </w:t>
      </w:r>
      <w:proofErr w:type="spellStart"/>
      <w:r>
        <w:t>exp</w:t>
      </w:r>
      <w:proofErr w:type="spellEnd"/>
      <w:r>
        <w:t xml:space="preserve">(H), donde H = - Σ (pi * </w:t>
      </w:r>
      <w:proofErr w:type="spellStart"/>
      <w:r>
        <w:t>ln</w:t>
      </w:r>
      <w:proofErr w:type="spellEnd"/>
      <w:r>
        <w:t>(pi)), donde pi es la proporción de individuos de la i-</w:t>
      </w:r>
      <w:proofErr w:type="spellStart"/>
      <w:r>
        <w:t>ésima</w:t>
      </w:r>
      <w:proofErr w:type="spellEnd"/>
      <w:r>
        <w:t xml:space="preserve"> especie. El número de Hill de primer orden se interpreta como el número efectivo de especies en una comunidad.</w:t>
      </w:r>
      <w:r w:rsidR="00A75B2C">
        <w:t xml:space="preserve"> Este índice es sensible a las especies más comunes (</w:t>
      </w:r>
      <w:proofErr w:type="spellStart"/>
      <w:r w:rsidR="00A75B2C">
        <w:t>Jost</w:t>
      </w:r>
      <w:proofErr w:type="spellEnd"/>
      <w:r w:rsidR="00A75B2C">
        <w:t>, 2006).</w:t>
      </w:r>
    </w:p>
    <w:p w14:paraId="52E2CE43" w14:textId="77777777" w:rsidR="00E118FD" w:rsidRDefault="00E118FD" w:rsidP="00AD08AA"/>
    <w:p w14:paraId="4EE001D8" w14:textId="171DED80" w:rsidR="00E67393" w:rsidRDefault="00E118FD" w:rsidP="00AD08AA">
      <w:pPr>
        <w:pStyle w:val="Prrafodelista"/>
        <w:numPr>
          <w:ilvl w:val="0"/>
          <w:numId w:val="4"/>
        </w:numPr>
      </w:pPr>
      <w:r>
        <w:t>Número de Hill de segundo orden (q=2): Es la inversa de la suma ponderada de las proporciones de las especies elevadas a la segunda potencia, es decir, 1 / Σ (pi^2). Este número de Hill se interpreta como la diversidad de orden superior, y se utiliza para tener en cuenta tanto la riqueza como la equitatividad de la comunidad.</w:t>
      </w:r>
      <w:r w:rsidR="00A75B2C">
        <w:t xml:space="preserve"> Es más sensible a las especies raras (</w:t>
      </w:r>
      <w:proofErr w:type="spellStart"/>
      <w:r w:rsidR="00A75B2C">
        <w:t>Jost</w:t>
      </w:r>
      <w:proofErr w:type="spellEnd"/>
      <w:r w:rsidR="00A75B2C">
        <w:t>, 2006).</w:t>
      </w:r>
    </w:p>
    <w:p w14:paraId="0B6C0496" w14:textId="77777777" w:rsidR="0077456E" w:rsidRDefault="0077456E" w:rsidP="00AD08AA">
      <w:pPr>
        <w:pStyle w:val="Prrafodelista"/>
      </w:pPr>
    </w:p>
    <w:p w14:paraId="6DB61761" w14:textId="6AC14C7D" w:rsidR="00E118FD" w:rsidRDefault="00ED0DED" w:rsidP="00AD08AA">
      <w:r>
        <w:t xml:space="preserve">Para el </w:t>
      </w:r>
      <w:r w:rsidR="00496362">
        <w:t>cálculo</w:t>
      </w:r>
      <w:r>
        <w:t xml:space="preserve"> de estos índices se usó el paquete de R </w:t>
      </w:r>
      <w:proofErr w:type="spellStart"/>
      <w:r w:rsidR="00CE6374">
        <w:t>iN</w:t>
      </w:r>
      <w:r>
        <w:t>EXT</w:t>
      </w:r>
      <w:proofErr w:type="spellEnd"/>
      <w:r>
        <w:t xml:space="preserve"> (</w:t>
      </w:r>
      <w:proofErr w:type="spellStart"/>
      <w:r w:rsidR="00CE6374">
        <w:t>Hsieh</w:t>
      </w:r>
      <w:proofErr w:type="spellEnd"/>
      <w:r w:rsidR="00CE6374">
        <w:t xml:space="preserve"> et al. 2015).</w:t>
      </w:r>
      <w:r w:rsidR="003A5C27">
        <w:t xml:space="preserve"> </w:t>
      </w:r>
      <w:r w:rsidR="006D74CB">
        <w:t xml:space="preserve">El paquete </w:t>
      </w:r>
      <w:proofErr w:type="spellStart"/>
      <w:r w:rsidR="006D74CB">
        <w:t>iNEXT</w:t>
      </w:r>
      <w:proofErr w:type="spellEnd"/>
      <w:r w:rsidR="006D74CB">
        <w:t xml:space="preserve"> en R se puede utilizar para realizar una variedad de análisis relacionados con la diversidad. Algunos ejemplos de análisis que se pueden realizar con el paquete </w:t>
      </w:r>
      <w:proofErr w:type="spellStart"/>
      <w:r w:rsidR="006D74CB">
        <w:t>iNEXT</w:t>
      </w:r>
      <w:proofErr w:type="spellEnd"/>
      <w:r w:rsidR="006D74CB">
        <w:t xml:space="preserve"> incluyen el cálculo y la representación gráfica de curvas de rarefacción y extrapolación basadas en el tamaño de la muestra y la cobertura, la estimación de la diversidad de especies en muestras incompletas, la evaluación de patrones de diversidad alfa y beta en diferentes comunidades, y el cálculo de los </w:t>
      </w:r>
      <w:r w:rsidR="006D74CB">
        <w:lastRenderedPageBreak/>
        <w:t>números de Hill de orden q para la riqueza de especies, la diversidad de Shannon y la diversidad de Simpson (</w:t>
      </w:r>
      <w:proofErr w:type="spellStart"/>
      <w:r w:rsidR="006D74CB">
        <w:t>Hsieh</w:t>
      </w:r>
      <w:proofErr w:type="spellEnd"/>
      <w:r w:rsidR="006D74CB">
        <w:t xml:space="preserve"> et al. 2015).. El paquete también se puede utilizar para calcular estimaciones de diversidad </w:t>
      </w:r>
      <w:proofErr w:type="spellStart"/>
      <w:r w:rsidR="006D74CB">
        <w:t>rarefactadas</w:t>
      </w:r>
      <w:proofErr w:type="spellEnd"/>
      <w:r w:rsidR="006D74CB">
        <w:t xml:space="preserve"> y extrapoladas con la completitud de la muestra y generar curvas de acumulación de especies raras.</w:t>
      </w:r>
    </w:p>
    <w:p w14:paraId="377E012F" w14:textId="77777777" w:rsidR="006B0203" w:rsidRDefault="006B0203" w:rsidP="00AD08AA"/>
    <w:p w14:paraId="3362B35B" w14:textId="77777777" w:rsidR="006B0203" w:rsidRDefault="006B0203" w:rsidP="00AD08AA">
      <w:r>
        <w:t>Después de obtener las medidas de diversidad para los tres órdenes, tanto la observada como la esperada, se llevaron a cabo análisis para determinar posibles diferencias entre las categorías espaciales y temporales definidas para el estudio. Se empleó la técnica multivariada del MRPP para estos análisis.</w:t>
      </w:r>
    </w:p>
    <w:p w14:paraId="6C877044" w14:textId="77777777" w:rsidR="006B0203" w:rsidRDefault="006B0203" w:rsidP="00AD08AA"/>
    <w:p w14:paraId="0F6C96A1" w14:textId="57377CCC" w:rsidR="009B390A" w:rsidRDefault="006B0203" w:rsidP="00AD08AA">
      <w:r>
        <w:t>Para visualizar el grado de similitud entre las categorías en función de la abundancia de las especies de fitoplancton</w:t>
      </w:r>
      <w:r w:rsidR="004A6B05">
        <w:t xml:space="preserve"> e Ictioplancton</w:t>
      </w:r>
      <w:r>
        <w:t>, se realizó un análisis de escalamiento multidimensional no métrico (</w:t>
      </w:r>
      <w:proofErr w:type="spellStart"/>
      <w:r>
        <w:t>nDMS</w:t>
      </w:r>
      <w:proofErr w:type="spellEnd"/>
      <w:r>
        <w:t>) utilizando el paquete “</w:t>
      </w:r>
      <w:proofErr w:type="spellStart"/>
      <w:r>
        <w:t>vegan</w:t>
      </w:r>
      <w:proofErr w:type="spellEnd"/>
      <w:r>
        <w:t>” de R</w:t>
      </w:r>
      <w:r w:rsidR="00617535">
        <w:t xml:space="preserve"> (</w:t>
      </w:r>
      <w:proofErr w:type="spellStart"/>
      <w:r w:rsidR="0049398E">
        <w:t>Oksanen</w:t>
      </w:r>
      <w:proofErr w:type="spellEnd"/>
      <w:r w:rsidR="0049398E">
        <w:t xml:space="preserve"> </w:t>
      </w:r>
      <w:r w:rsidR="0049398E">
        <w:rPr>
          <w:i/>
          <w:iCs/>
        </w:rPr>
        <w:t xml:space="preserve">et al. </w:t>
      </w:r>
      <w:r w:rsidR="0049398E">
        <w:t>2023)</w:t>
      </w:r>
      <w:r>
        <w:t>.</w:t>
      </w:r>
      <w:r w:rsidR="004A6B05">
        <w:t xml:space="preserve"> Una vez obtenidas estas métricas se llevaron a cabo pruebas de correlación entre los diferentes niveles de diversidad y </w:t>
      </w:r>
    </w:p>
    <w:p w14:paraId="58FBA0D6" w14:textId="77777777" w:rsidR="00D26E1A" w:rsidRPr="00E849EE" w:rsidRDefault="00D26E1A" w:rsidP="00AD08AA"/>
    <w:p w14:paraId="53BF54BF" w14:textId="35167C0D" w:rsidR="00DA535E" w:rsidRDefault="007023B9" w:rsidP="00AD08AA">
      <w:r>
        <w:t xml:space="preserve">Para efectos de reproducibilidad de los análisis, se creó un repositorio público en </w:t>
      </w:r>
      <w:proofErr w:type="spellStart"/>
      <w:r>
        <w:t>GitHUB</w:t>
      </w:r>
      <w:proofErr w:type="spellEnd"/>
      <w:r>
        <w:t xml:space="preserve"> con los scripts creados para llevar a cabo todos los análisis y la visualización de datos. Al repositorio se puede acceder en la siguiente dirección: </w:t>
      </w:r>
      <w:hyperlink r:id="rId10" w:history="1">
        <w:r w:rsidR="0091616C" w:rsidRPr="00AA1D5E">
          <w:rPr>
            <w:rStyle w:val="Hipervnculo"/>
          </w:rPr>
          <w:t>https://github.com/ChrisBermudezR/Ictioplancton_ExPacifico2021</w:t>
        </w:r>
      </w:hyperlink>
      <w:r w:rsidR="0091616C">
        <w:t xml:space="preserve"> </w:t>
      </w:r>
    </w:p>
    <w:p w14:paraId="604A54F8" w14:textId="77777777" w:rsidR="0091616C" w:rsidRDefault="0091616C" w:rsidP="00AD08AA"/>
    <w:p w14:paraId="1260B021" w14:textId="77777777" w:rsidR="0091616C" w:rsidRPr="00DA535E" w:rsidRDefault="0091616C" w:rsidP="00AD08AA"/>
    <w:p w14:paraId="339F46C1" w14:textId="77777777" w:rsidR="003B77CF" w:rsidRDefault="00081D30" w:rsidP="00AD08AA">
      <w:pPr>
        <w:pStyle w:val="Ttulo1"/>
      </w:pPr>
      <w:bookmarkStart w:id="12" w:name="resultados"/>
      <w:bookmarkEnd w:id="7"/>
      <w:bookmarkEnd w:id="11"/>
      <w:r>
        <w:t>Resultados</w:t>
      </w:r>
    </w:p>
    <w:p w14:paraId="314CA364" w14:textId="77777777" w:rsidR="000560B3" w:rsidRDefault="000560B3" w:rsidP="00AD08AA"/>
    <w:p w14:paraId="78BCA73A" w14:textId="1970B24A" w:rsidR="000560B3" w:rsidRDefault="000560B3" w:rsidP="00AD08AA">
      <w:pPr>
        <w:pStyle w:val="Ttulo2"/>
      </w:pPr>
      <w:r>
        <w:t xml:space="preserve">Análisis </w:t>
      </w:r>
      <w:r w:rsidR="00AE6D59">
        <w:t>fisicoquímico</w:t>
      </w:r>
    </w:p>
    <w:p w14:paraId="17ADAAE4" w14:textId="549D8895" w:rsidR="00DE2B29" w:rsidRDefault="00DE2B29" w:rsidP="00AD08AA"/>
    <w:p w14:paraId="687F3192" w14:textId="22D156C1" w:rsidR="006A2ACE" w:rsidRDefault="006A2ACE" w:rsidP="006A2ACE">
      <w:pPr>
        <w:pStyle w:val="Ttulo3"/>
      </w:pPr>
      <w:r>
        <w:t xml:space="preserve">Análisis </w:t>
      </w:r>
      <w:r w:rsidR="005E6E97">
        <w:t>de las variables en</w:t>
      </w:r>
      <w:r>
        <w:t xml:space="preserve"> la profundidad</w:t>
      </w:r>
    </w:p>
    <w:p w14:paraId="3A8DAEFF" w14:textId="77777777" w:rsidR="006A2ACE" w:rsidRDefault="006A2ACE" w:rsidP="00AD08AA"/>
    <w:p w14:paraId="4F13D0B3" w14:textId="432FF0BB" w:rsidR="007257E8" w:rsidRDefault="00243348" w:rsidP="00AD08AA">
      <w:r>
        <w:t xml:space="preserve">El análisis </w:t>
      </w:r>
      <w:r w:rsidR="00CC4C49">
        <w:t>de la visualización de los</w:t>
      </w:r>
      <w:r w:rsidR="0019667A">
        <w:t xml:space="preserve"> datos obtenidos por la sonda </w:t>
      </w:r>
      <w:r w:rsidR="0019667A" w:rsidRPr="00E849EE">
        <w:t xml:space="preserve">CTD-O </w:t>
      </w:r>
      <w:proofErr w:type="spellStart"/>
      <w:proofErr w:type="gramStart"/>
      <w:r w:rsidR="0019667A" w:rsidRPr="00E849EE">
        <w:t>SeaBird</w:t>
      </w:r>
      <w:proofErr w:type="spellEnd"/>
      <w:r w:rsidR="0019667A" w:rsidRPr="00E849EE">
        <w:t xml:space="preserve">  19</w:t>
      </w:r>
      <w:proofErr w:type="gramEnd"/>
      <w:r w:rsidR="0019667A" w:rsidRPr="00E849EE">
        <w:t xml:space="preserve"> v Plus</w:t>
      </w:r>
      <w:r w:rsidR="00CC4C49">
        <w:t xml:space="preserve"> muestran que </w:t>
      </w:r>
      <w:r w:rsidR="00371C32">
        <w:t xml:space="preserve">no se observan diferencias entre los transectos  para ninguna de las </w:t>
      </w:r>
      <w:r w:rsidR="00C837AB">
        <w:t xml:space="preserve">variables </w:t>
      </w:r>
      <w:r w:rsidR="00371C32">
        <w:t>(</w:t>
      </w:r>
      <w:r w:rsidR="00371C32">
        <w:fldChar w:fldCharType="begin"/>
      </w:r>
      <w:r w:rsidR="00371C32">
        <w:instrText xml:space="preserve"> REF _Ref132877121 \h </w:instrText>
      </w:r>
      <w:r w:rsidR="00371C32">
        <w:fldChar w:fldCharType="separate"/>
      </w:r>
      <w:r w:rsidR="003551EA">
        <w:t xml:space="preserve">Figura </w:t>
      </w:r>
      <w:r w:rsidR="003551EA">
        <w:rPr>
          <w:noProof/>
        </w:rPr>
        <w:t>3</w:t>
      </w:r>
      <w:r w:rsidR="00371C32">
        <w:fldChar w:fldCharType="end"/>
      </w:r>
      <w:r w:rsidR="00371C32">
        <w:t>)</w:t>
      </w:r>
      <w:r w:rsidR="00C837AB">
        <w:t xml:space="preserve">. </w:t>
      </w:r>
      <w:r w:rsidR="007257E8">
        <w:t xml:space="preserve"> </w:t>
      </w:r>
      <w:r w:rsidR="00144A7C">
        <w:t xml:space="preserve">Se realizó una prueba </w:t>
      </w:r>
      <w:r w:rsidR="00144A7C">
        <w:rPr>
          <w:rStyle w:val="underline"/>
        </w:rPr>
        <w:t>MRPP</w:t>
      </w:r>
      <w:r w:rsidR="00144A7C">
        <w:t xml:space="preserve"> para analizar la relación entre </w:t>
      </w:r>
      <w:r w:rsidR="00144A7C">
        <w:rPr>
          <w:rStyle w:val="underline"/>
        </w:rPr>
        <w:t>la temperatura</w:t>
      </w:r>
      <w:r w:rsidR="00144A7C">
        <w:t xml:space="preserve">, salinidad, oxígeno </w:t>
      </w:r>
      <w:r w:rsidR="00144A7C">
        <w:rPr>
          <w:rStyle w:val="underline"/>
        </w:rPr>
        <w:t>disuelto y densidad del agua</w:t>
      </w:r>
      <w:r w:rsidR="00144A7C">
        <w:t xml:space="preserve"> </w:t>
      </w:r>
      <w:r w:rsidR="00F93758">
        <w:t xml:space="preserve">medido con el CTDO, </w:t>
      </w:r>
      <w:r w:rsidR="00144A7C">
        <w:t xml:space="preserve">en tres transectos diferentes: </w:t>
      </w:r>
      <w:proofErr w:type="spellStart"/>
      <w:r w:rsidR="00144A7C">
        <w:t>Amarales</w:t>
      </w:r>
      <w:proofErr w:type="spellEnd"/>
      <w:r w:rsidR="00144A7C">
        <w:t xml:space="preserve">, Guascama y </w:t>
      </w:r>
      <w:proofErr w:type="spellStart"/>
      <w:r w:rsidR="00144A7C">
        <w:rPr>
          <w:rStyle w:val="underline"/>
        </w:rPr>
        <w:t>Sanquianga</w:t>
      </w:r>
      <w:proofErr w:type="spellEnd"/>
      <w:r w:rsidR="00144A7C">
        <w:t xml:space="preserve">. </w:t>
      </w:r>
      <w:r w:rsidR="00144A7C">
        <w:rPr>
          <w:rStyle w:val="underline"/>
        </w:rPr>
        <w:t>La prueba MRPP</w:t>
      </w:r>
      <w:r w:rsidR="00144A7C">
        <w:t xml:space="preserve"> mostró una significativa diferencia en </w:t>
      </w:r>
      <w:r w:rsidR="00144A7C">
        <w:rPr>
          <w:rStyle w:val="underline"/>
        </w:rPr>
        <w:t>la composición de las variables</w:t>
      </w:r>
      <w:r w:rsidR="00144A7C">
        <w:t xml:space="preserve"> fisicoquímicas del agua entre </w:t>
      </w:r>
      <w:r w:rsidR="00144A7C">
        <w:rPr>
          <w:rStyle w:val="underline"/>
        </w:rPr>
        <w:t>los tres</w:t>
      </w:r>
      <w:r w:rsidR="00144A7C">
        <w:t xml:space="preserve"> transectos (delta = 6.613, p = 0.001). La disimilitud se midió utilizando la distancia euclidiana y se realizó un total de 999 permutaciones. </w:t>
      </w:r>
      <w:r w:rsidR="00144A7C">
        <w:rPr>
          <w:rStyle w:val="underline"/>
        </w:rPr>
        <w:t>Los</w:t>
      </w:r>
      <w:r w:rsidR="00144A7C">
        <w:t xml:space="preserve"> pesos para los grupos se </w:t>
      </w:r>
      <w:r w:rsidR="00144A7C">
        <w:rPr>
          <w:rStyle w:val="underline"/>
        </w:rPr>
        <w:t>basaron en</w:t>
      </w:r>
      <w:r w:rsidR="00144A7C">
        <w:t xml:space="preserve"> </w:t>
      </w:r>
      <w:r w:rsidR="00144A7C">
        <w:rPr>
          <w:rStyle w:val="underline"/>
        </w:rPr>
        <w:t>el número de observaciones en cada grupo</w:t>
      </w:r>
      <w:r w:rsidR="00144A7C">
        <w:t>. Los resultados indican que la temperatura, salinidad, oxígeno disuelto y densidad del agua son diferentes entre los tres transectos, lo que sugiere que hay una variación significativa en las condiciones fisicoquímicas del agua en el área de estudio.</w:t>
      </w:r>
    </w:p>
    <w:p w14:paraId="41DC523A" w14:textId="77777777" w:rsidR="007257E8" w:rsidRDefault="007257E8" w:rsidP="00AD08AA"/>
    <w:p w14:paraId="3D07D418" w14:textId="772F96AF" w:rsidR="00095057" w:rsidRDefault="00095057" w:rsidP="00AD08AA">
      <w:r>
        <w:t xml:space="preserve">La prueba de Kruskal-Wallis indica que no </w:t>
      </w:r>
      <w:r w:rsidR="006A2ACE">
        <w:t>se encontraron</w:t>
      </w:r>
      <w:r>
        <w:t xml:space="preserve"> diferencias significativas entre las medianas de l</w:t>
      </w:r>
      <w:r w:rsidR="00D940BA">
        <w:t xml:space="preserve">a temperatura tomada entre los transectos </w:t>
      </w:r>
      <w:r>
        <w:t xml:space="preserve">(χ² = 2678, </w:t>
      </w:r>
      <w:proofErr w:type="spellStart"/>
      <w:r>
        <w:t>gl</w:t>
      </w:r>
      <w:proofErr w:type="spellEnd"/>
      <w:r>
        <w:t xml:space="preserve"> = 2656, p = 0.3781). En otras palabras, los valores de la </w:t>
      </w:r>
      <w:r w:rsidR="00D940BA">
        <w:t>temperatura</w:t>
      </w:r>
      <w:r>
        <w:t xml:space="preserve"> parecen ser similares en todos los </w:t>
      </w:r>
      <w:r w:rsidR="00D940BA">
        <w:t>transectos</w:t>
      </w:r>
      <w:r>
        <w:t>.</w:t>
      </w:r>
    </w:p>
    <w:p w14:paraId="706071AF" w14:textId="77777777" w:rsidR="00095057" w:rsidRDefault="00095057" w:rsidP="00AD08AA"/>
    <w:p w14:paraId="590007C8" w14:textId="4AAA8F98" w:rsidR="00AE6D59" w:rsidRDefault="00095057" w:rsidP="00AD08AA">
      <w:r>
        <w:t xml:space="preserve">Además, se realizó un análisis post hoc mediante la prueba de Wilcoxon </w:t>
      </w:r>
      <w:proofErr w:type="spellStart"/>
      <w:r>
        <w:t>rank</w:t>
      </w:r>
      <w:proofErr w:type="spellEnd"/>
      <w:r>
        <w:t xml:space="preserve"> sum test para comparar las medianas de pares de </w:t>
      </w:r>
      <w:r w:rsidR="00D940BA">
        <w:t>los transectos</w:t>
      </w:r>
      <w:r>
        <w:t xml:space="preserve">. Los resultados indican que hay diferencias significativas en las medianas entre los grupos Guascama y </w:t>
      </w:r>
      <w:proofErr w:type="spellStart"/>
      <w:r>
        <w:t>Amarales</w:t>
      </w:r>
      <w:proofErr w:type="spellEnd"/>
      <w:r>
        <w:t xml:space="preserve"> (p &lt; 0.001) y entre los grupos </w:t>
      </w:r>
      <w:proofErr w:type="spellStart"/>
      <w:r>
        <w:t>Sanquianga</w:t>
      </w:r>
      <w:proofErr w:type="spellEnd"/>
      <w:r>
        <w:t xml:space="preserve"> y </w:t>
      </w:r>
      <w:proofErr w:type="spellStart"/>
      <w:r>
        <w:t>Amarales</w:t>
      </w:r>
      <w:proofErr w:type="spellEnd"/>
      <w:r>
        <w:t xml:space="preserve"> (p &lt; 0.001), pero no hay diferencias significativas entre los grupos Guascama y </w:t>
      </w:r>
      <w:proofErr w:type="spellStart"/>
      <w:r>
        <w:t>Sanquianga</w:t>
      </w:r>
      <w:proofErr w:type="spellEnd"/>
      <w:r>
        <w:t xml:space="preserve"> (p = 0.4). Es importante destacar que, para controlar el error tipo I, se utilizó una corrección de Bonferroni para ajustar los valores de p.</w:t>
      </w:r>
    </w:p>
    <w:p w14:paraId="36AD435B" w14:textId="77777777" w:rsidR="005A4B5E" w:rsidRDefault="005A4B5E" w:rsidP="00AD08AA"/>
    <w:p w14:paraId="3455B728" w14:textId="756480B0" w:rsidR="005A4B5E" w:rsidRDefault="005A4B5E" w:rsidP="00AD08AA">
      <w:r>
        <w:t>Para la variable Salinidad</w:t>
      </w:r>
      <w:r w:rsidR="00DF55E9">
        <w:t xml:space="preserve"> </w:t>
      </w:r>
      <w:r>
        <w:t xml:space="preserve">(χ² = </w:t>
      </w:r>
      <w:r w:rsidR="00BB65FA" w:rsidRPr="00BB65FA">
        <w:t>2731</w:t>
      </w:r>
      <w:r>
        <w:t xml:space="preserve">, </w:t>
      </w:r>
      <w:proofErr w:type="spellStart"/>
      <w:r>
        <w:t>gl</w:t>
      </w:r>
      <w:proofErr w:type="spellEnd"/>
      <w:r>
        <w:t xml:space="preserve"> = </w:t>
      </w:r>
      <w:r w:rsidR="00BB65FA" w:rsidRPr="00BB65FA">
        <w:t>2683</w:t>
      </w:r>
      <w:r>
        <w:t xml:space="preserve">, p = </w:t>
      </w:r>
      <w:r w:rsidR="003B40E0" w:rsidRPr="003B40E0">
        <w:t>0.2547</w:t>
      </w:r>
      <w:r>
        <w:t xml:space="preserve">) no hay una diferencia significativa entre los </w:t>
      </w:r>
      <w:r w:rsidR="000F79E3">
        <w:t>transectos</w:t>
      </w:r>
      <w:r>
        <w:t xml:space="preserve">. Sin embargo, en el análisis post hoc se observa una diferencia significativa </w:t>
      </w:r>
      <w:r w:rsidR="0092038A">
        <w:t xml:space="preserve">(p &lt; 0.001) </w:t>
      </w:r>
      <w:r>
        <w:t xml:space="preserve">entre el </w:t>
      </w:r>
      <w:r w:rsidR="000F79E3">
        <w:t>transecto</w:t>
      </w:r>
      <w:r>
        <w:t xml:space="preserve"> </w:t>
      </w:r>
      <w:proofErr w:type="spellStart"/>
      <w:r w:rsidR="000F79E3">
        <w:t>Amarales</w:t>
      </w:r>
      <w:proofErr w:type="spellEnd"/>
      <w:r>
        <w:t xml:space="preserve"> y los otros dos grupos en términos de Salinidad.</w:t>
      </w:r>
    </w:p>
    <w:p w14:paraId="0A0A181F" w14:textId="7CC0AF5F" w:rsidR="009F5A3E" w:rsidRDefault="009F5A3E" w:rsidP="00AD08AA">
      <w:r>
        <w:lastRenderedPageBreak/>
        <w:t>Para la variable Oxígeno</w:t>
      </w:r>
      <w:r w:rsidR="00DF55E9">
        <w:t xml:space="preserve"> lo</w:t>
      </w:r>
      <w:r>
        <w:t xml:space="preserve"> que sugiere </w:t>
      </w:r>
      <w:r w:rsidR="00DF55E9">
        <w:t xml:space="preserve">la prueba </w:t>
      </w:r>
      <w:r w:rsidR="00B95E98">
        <w:t xml:space="preserve">es </w:t>
      </w:r>
      <w:r>
        <w:t xml:space="preserve">que no hay una diferencia significativa entre los </w:t>
      </w:r>
      <w:r w:rsidR="001273CB">
        <w:t xml:space="preserve">transectos </w:t>
      </w:r>
      <w:r w:rsidR="00DF55E9">
        <w:t>(χ² =</w:t>
      </w:r>
      <w:r w:rsidR="00CF75BA">
        <w:t xml:space="preserve"> </w:t>
      </w:r>
      <w:r w:rsidR="00CF75BA" w:rsidRPr="00CF75BA">
        <w:t>2619.6,</w:t>
      </w:r>
      <w:r w:rsidR="00DF55E9">
        <w:t xml:space="preserve"> </w:t>
      </w:r>
      <w:proofErr w:type="spellStart"/>
      <w:r w:rsidR="00DF55E9">
        <w:t>gl</w:t>
      </w:r>
      <w:proofErr w:type="spellEnd"/>
      <w:r w:rsidR="00DF55E9">
        <w:t xml:space="preserve"> = </w:t>
      </w:r>
      <w:r w:rsidR="00CF75BA" w:rsidRPr="00CF75BA">
        <w:t>2591</w:t>
      </w:r>
      <w:r w:rsidR="00DF55E9">
        <w:t xml:space="preserve">, p = </w:t>
      </w:r>
      <w:r w:rsidR="00CF75BA" w:rsidRPr="00CF75BA">
        <w:t>0.3425</w:t>
      </w:r>
      <w:r w:rsidR="00DF55E9">
        <w:t>)</w:t>
      </w:r>
      <w:r>
        <w:t xml:space="preserve">. Sin embargo, en el análisis post hoc se observa una diferencia significativa </w:t>
      </w:r>
      <w:r w:rsidR="0092038A">
        <w:t xml:space="preserve">(p &lt; 0.001) </w:t>
      </w:r>
      <w:r>
        <w:t xml:space="preserve">entre el </w:t>
      </w:r>
      <w:r w:rsidR="001273CB">
        <w:t xml:space="preserve">transecto </w:t>
      </w:r>
      <w:proofErr w:type="spellStart"/>
      <w:r>
        <w:t>Sanquianga</w:t>
      </w:r>
      <w:proofErr w:type="spellEnd"/>
      <w:r>
        <w:t xml:space="preserve"> y los otros dos </w:t>
      </w:r>
      <w:r w:rsidR="001273CB">
        <w:t xml:space="preserve">transectos </w:t>
      </w:r>
      <w:r>
        <w:t>en términos de Oxígeno.</w:t>
      </w:r>
    </w:p>
    <w:p w14:paraId="714802D7" w14:textId="77777777" w:rsidR="009F5A3E" w:rsidRDefault="009F5A3E" w:rsidP="00AD08AA"/>
    <w:p w14:paraId="48302596" w14:textId="419BC923" w:rsidR="009F5A3E" w:rsidRDefault="00BF029E" w:rsidP="00AD08AA">
      <w:r>
        <w:t xml:space="preserve">Para la variable Densidad, </w:t>
      </w:r>
      <w:r w:rsidR="00931B46">
        <w:t xml:space="preserve">lo que sugiere la prueba </w:t>
      </w:r>
      <w:r w:rsidR="00B95E98">
        <w:t xml:space="preserve">es </w:t>
      </w:r>
      <w:r w:rsidR="00931B46">
        <w:t xml:space="preserve">que no hay una diferencia significativa entre los transectos (χ² = </w:t>
      </w:r>
      <w:r w:rsidR="00AA6623" w:rsidRPr="00AA6623">
        <w:t>2761.1</w:t>
      </w:r>
      <w:r w:rsidR="00931B46" w:rsidRPr="00CF75BA">
        <w:t>,</w:t>
      </w:r>
      <w:r w:rsidR="00931B46">
        <w:t xml:space="preserve"> </w:t>
      </w:r>
      <w:proofErr w:type="spellStart"/>
      <w:r w:rsidR="00931B46">
        <w:t>gl</w:t>
      </w:r>
      <w:proofErr w:type="spellEnd"/>
      <w:r w:rsidR="00931B46">
        <w:t xml:space="preserve"> = </w:t>
      </w:r>
      <w:r w:rsidR="00AA6623" w:rsidRPr="00AA6623">
        <w:t>2739</w:t>
      </w:r>
      <w:r w:rsidR="00931B46">
        <w:t xml:space="preserve">, p = </w:t>
      </w:r>
      <w:r w:rsidR="00AA6623" w:rsidRPr="00AA6623">
        <w:t>0.3793</w:t>
      </w:r>
      <w:r w:rsidR="00931B46">
        <w:t xml:space="preserve">). </w:t>
      </w:r>
      <w:r>
        <w:t>Sin embargo, en el análisis post hoc se observa una diferencia significativa</w:t>
      </w:r>
      <w:r w:rsidR="007208A3">
        <w:t xml:space="preserve"> (p &lt;&lt; 0.001</w:t>
      </w:r>
      <w:r w:rsidR="006C3DCB">
        <w:t>) entre</w:t>
      </w:r>
      <w:r>
        <w:t xml:space="preserve"> el </w:t>
      </w:r>
      <w:r w:rsidR="00F206BD">
        <w:t xml:space="preserve">transecto </w:t>
      </w:r>
      <w:proofErr w:type="spellStart"/>
      <w:r w:rsidR="007208A3" w:rsidRPr="007208A3">
        <w:t>Amarales</w:t>
      </w:r>
      <w:proofErr w:type="spellEnd"/>
      <w:r w:rsidR="007208A3" w:rsidRPr="007208A3">
        <w:t xml:space="preserve"> </w:t>
      </w:r>
      <w:r>
        <w:t xml:space="preserve">y el </w:t>
      </w:r>
      <w:r w:rsidR="00F206BD">
        <w:t xml:space="preserve">transecto </w:t>
      </w:r>
      <w:proofErr w:type="spellStart"/>
      <w:r>
        <w:t>Sanquianga</w:t>
      </w:r>
      <w:proofErr w:type="spellEnd"/>
      <w:r>
        <w:t xml:space="preserve"> en términos de Densidad</w:t>
      </w:r>
      <w:r w:rsidR="007208A3">
        <w:t xml:space="preserve">, sin </w:t>
      </w:r>
      <w:r w:rsidR="005931FD">
        <w:t>embargo,</w:t>
      </w:r>
      <w:r w:rsidR="007208A3">
        <w:t xml:space="preserve"> entre</w:t>
      </w:r>
      <w:r w:rsidR="00DF1E34">
        <w:t xml:space="preserve"> Guascama y el resto de transecto la prueba no detecta diferencias con un </w:t>
      </w:r>
      <w:r w:rsidR="003A2E99">
        <w:t xml:space="preserve">p &lt; 0.001 y con un p &lt; </w:t>
      </w:r>
      <w:r w:rsidR="006C3DCB">
        <w:t>0.05.</w:t>
      </w:r>
    </w:p>
    <w:p w14:paraId="70386A9A" w14:textId="77777777" w:rsidR="009C65E0" w:rsidRDefault="009C65E0" w:rsidP="00AD08AA"/>
    <w:p w14:paraId="15E40BBC" w14:textId="2AEB4735" w:rsidR="0059150F" w:rsidRDefault="00BA387C" w:rsidP="00AD08AA">
      <w:r>
        <w:t xml:space="preserve">Los resultados </w:t>
      </w:r>
      <w:r w:rsidR="00E0173D">
        <w:t xml:space="preserve">de la prueba MRPP para </w:t>
      </w:r>
      <w:r w:rsidR="002E5A06">
        <w:t xml:space="preserve">comparar </w:t>
      </w:r>
      <w:r w:rsidR="006C3DCB">
        <w:t>los sectores</w:t>
      </w:r>
      <w:r w:rsidR="002E5A06">
        <w:t xml:space="preserve">, </w:t>
      </w:r>
      <w:r>
        <w:t>mostraron que el delta observado fue de 6.288, mientras que el delta esperado fue de 6.757, lo que indica que existe una diferencia significativa en la composición de las variables entre los dos sectores. El índice de concordancia corregido por azar A fue de 0.06953, lo que sugiere que la similitud dentro de los grupos es mayor que la esperada al azar. Además, el valor p de la prueba fue de 0.001, lo que indica que la diferencia observada entre los dos sectores no se debe al azar. En conclusión, se encontró que las variables estudiadas difieren significativamente entre el sector costero y el oceánico, lo que sugiere que estos sectores pueden ser considerados como distintas unidades ambientales.</w:t>
      </w:r>
      <w:r w:rsidR="00351306">
        <w:t xml:space="preserve"> </w:t>
      </w:r>
      <w:r w:rsidR="009B2E1F">
        <w:t>Los resultados</w:t>
      </w:r>
      <w:r>
        <w:t xml:space="preserve"> de la prueba Wilcoxon</w:t>
      </w:r>
      <w:r w:rsidR="009B2E1F">
        <w:t xml:space="preserve"> </w:t>
      </w:r>
      <w:r w:rsidR="00351306">
        <w:t xml:space="preserve">confirman </w:t>
      </w:r>
      <w:r w:rsidR="009B2E1F">
        <w:t xml:space="preserve">que existe una diferencia significativa en las temperaturas </w:t>
      </w:r>
      <w:r w:rsidR="00C305FA">
        <w:t xml:space="preserve">(W = 635860, p &lt; </w:t>
      </w:r>
      <w:r w:rsidR="00351306" w:rsidRPr="00E06368">
        <w:t>0.000</w:t>
      </w:r>
      <w:r w:rsidR="00351306">
        <w:t>1</w:t>
      </w:r>
      <w:r w:rsidR="00C305FA">
        <w:t xml:space="preserve">), la salinidad (W = </w:t>
      </w:r>
      <w:r w:rsidR="005C6C19" w:rsidRPr="005C6C19">
        <w:t>118698</w:t>
      </w:r>
      <w:r w:rsidR="00C305FA">
        <w:t xml:space="preserve">, p &lt; </w:t>
      </w:r>
      <w:r w:rsidR="00351306" w:rsidRPr="00E06368">
        <w:t>0.000</w:t>
      </w:r>
      <w:r w:rsidR="00351306">
        <w:t>1</w:t>
      </w:r>
      <w:r w:rsidR="00C305FA">
        <w:t xml:space="preserve">), el oxígeno disuelto </w:t>
      </w:r>
      <w:r w:rsidR="00E06368">
        <w:t xml:space="preserve">(W = </w:t>
      </w:r>
      <w:r w:rsidR="00E06368" w:rsidRPr="00E06368">
        <w:t>397442</w:t>
      </w:r>
      <w:r w:rsidR="00E06368">
        <w:t xml:space="preserve">, p &lt; </w:t>
      </w:r>
      <w:r w:rsidR="00E06368" w:rsidRPr="00E06368">
        <w:t>0.000</w:t>
      </w:r>
      <w:r w:rsidR="00351306">
        <w:t>1</w:t>
      </w:r>
      <w:r w:rsidR="00E06368">
        <w:t xml:space="preserve">), </w:t>
      </w:r>
      <w:r w:rsidR="00C305FA">
        <w:t xml:space="preserve">y </w:t>
      </w:r>
      <w:r w:rsidR="005C6C19">
        <w:t xml:space="preserve">la densidad (W = </w:t>
      </w:r>
      <w:r w:rsidR="00E06368" w:rsidRPr="00E06368">
        <w:t>112651</w:t>
      </w:r>
      <w:r w:rsidR="005C6C19">
        <w:t xml:space="preserve">, p &lt; </w:t>
      </w:r>
      <w:r w:rsidR="00351306" w:rsidRPr="00E06368">
        <w:t>0.000</w:t>
      </w:r>
      <w:r w:rsidR="00351306">
        <w:t>1</w:t>
      </w:r>
      <w:r w:rsidR="005C6C19">
        <w:t xml:space="preserve">) </w:t>
      </w:r>
      <w:r w:rsidR="009B2E1F">
        <w:t>entre ambos sectores</w:t>
      </w:r>
      <w:r w:rsidR="005C6C19">
        <w:t>.</w:t>
      </w:r>
    </w:p>
    <w:p w14:paraId="68E15FE3" w14:textId="77777777" w:rsidR="00351306" w:rsidRDefault="00351306" w:rsidP="00AD08AA"/>
    <w:p w14:paraId="22EC32CE" w14:textId="75F8CE32" w:rsidR="0077680A" w:rsidRDefault="002E5A06" w:rsidP="00AD08AA">
      <w:r>
        <w:t>Para las mareas, la</w:t>
      </w:r>
      <w:r w:rsidR="00D26EA3">
        <w:t xml:space="preserve"> prueba de MRPP, mostró que existen diferencias significativas entre </w:t>
      </w:r>
      <w:r w:rsidR="00763C94">
        <w:t>estas basadas</w:t>
      </w:r>
      <w:r w:rsidR="00D26EA3">
        <w:t xml:space="preserve"> en </w:t>
      </w:r>
      <w:r w:rsidR="00D355F5">
        <w:t>todas las variables mencionadas (</w:t>
      </w:r>
      <w:r w:rsidR="00F27B29">
        <w:fldChar w:fldCharType="begin"/>
      </w:r>
      <w:r w:rsidR="00F27B29">
        <w:instrText xml:space="preserve"> REF _Ref132906407 \h </w:instrText>
      </w:r>
      <w:r w:rsidR="00F27B29">
        <w:fldChar w:fldCharType="separate"/>
      </w:r>
      <w:r w:rsidR="003551EA">
        <w:t xml:space="preserve">Figura </w:t>
      </w:r>
      <w:r w:rsidR="003551EA">
        <w:rPr>
          <w:noProof/>
        </w:rPr>
        <w:t>5</w:t>
      </w:r>
      <w:r w:rsidR="00F27B29">
        <w:fldChar w:fldCharType="end"/>
      </w:r>
      <w:r w:rsidR="00D355F5">
        <w:t>)</w:t>
      </w:r>
      <w:r w:rsidR="0021663D">
        <w:t>. El índice de concordancia corregido por azar dentro de los grupos A es de 0.002952, lo que sugiere que hay muy poca concordancia dentro de los grupos en comparación con lo que cabría esperar al azar. El delta observado es de 6.737 y el delta esperado es de 6.757. Esto significa que la disimilitud entre los grupos es menor de lo que se esperaría al azar. El valor de significancia para delta es de 0.001, lo que indica que hay una diferencia significativa entre los grupos. Además, se han realizado 999 permutaciones y se ha utilizado una prueba libre.</w:t>
      </w:r>
      <w:r w:rsidR="002E6275" w:rsidRPr="002E6275">
        <w:t xml:space="preserve"> </w:t>
      </w:r>
      <w:r w:rsidR="002E6275">
        <w:t xml:space="preserve">Los resultados de la prueba Wilcoxon confirman que existe una diferencia significativa en las temperaturas (W = </w:t>
      </w:r>
      <w:r w:rsidR="00E069A1" w:rsidRPr="00E069A1">
        <w:t>885737</w:t>
      </w:r>
      <w:r w:rsidR="002E6275">
        <w:t xml:space="preserve">, p &lt; </w:t>
      </w:r>
      <w:r w:rsidR="002E6275" w:rsidRPr="00E06368">
        <w:t>0.000</w:t>
      </w:r>
      <w:r w:rsidR="002E6275">
        <w:t>1)</w:t>
      </w:r>
      <w:r w:rsidR="00060960">
        <w:t xml:space="preserve"> entre las mareas (</w:t>
      </w:r>
      <w:r w:rsidR="00060960">
        <w:fldChar w:fldCharType="begin"/>
      </w:r>
      <w:r w:rsidR="00060960">
        <w:instrText xml:space="preserve"> REF _Ref132906407 \h </w:instrText>
      </w:r>
      <w:r w:rsidR="00060960">
        <w:fldChar w:fldCharType="separate"/>
      </w:r>
      <w:r w:rsidR="003551EA">
        <w:t xml:space="preserve">Figura </w:t>
      </w:r>
      <w:r w:rsidR="003551EA">
        <w:rPr>
          <w:noProof/>
        </w:rPr>
        <w:t>5</w:t>
      </w:r>
      <w:r w:rsidR="00060960">
        <w:fldChar w:fldCharType="end"/>
      </w:r>
      <w:r w:rsidR="00060960">
        <w:t>)</w:t>
      </w:r>
      <w:r w:rsidR="002E6275">
        <w:t xml:space="preserve">, </w:t>
      </w:r>
      <w:r w:rsidR="00E069A1">
        <w:t xml:space="preserve">sin </w:t>
      </w:r>
      <w:r w:rsidR="00060960">
        <w:t>embargo,</w:t>
      </w:r>
      <w:r w:rsidR="00E069A1">
        <w:t xml:space="preserve"> para </w:t>
      </w:r>
      <w:r w:rsidR="002E6275">
        <w:t xml:space="preserve">la salinidad (W = </w:t>
      </w:r>
      <w:r w:rsidR="003E448C" w:rsidRPr="003E448C">
        <w:t>999149</w:t>
      </w:r>
      <w:r w:rsidR="002E6275">
        <w:t>, p</w:t>
      </w:r>
      <w:r w:rsidR="003E448C" w:rsidRPr="003E448C">
        <w:t xml:space="preserve"> = 0.8605</w:t>
      </w:r>
      <w:r w:rsidR="002E6275">
        <w:t xml:space="preserve">), el oxígeno disuelto (W = </w:t>
      </w:r>
      <w:r w:rsidR="003E448C" w:rsidRPr="003E448C">
        <w:t>1000700</w:t>
      </w:r>
      <w:r w:rsidR="002E6275">
        <w:t xml:space="preserve">, p </w:t>
      </w:r>
      <w:r w:rsidR="003E448C" w:rsidRPr="003E448C">
        <w:t>= 0.8046</w:t>
      </w:r>
      <w:r w:rsidR="002E6275">
        <w:t xml:space="preserve">), y la densidad (W = </w:t>
      </w:r>
      <w:r w:rsidR="00060960" w:rsidRPr="00060960">
        <w:t>915519</w:t>
      </w:r>
      <w:r w:rsidR="002E6275">
        <w:t xml:space="preserve">, p </w:t>
      </w:r>
      <w:r w:rsidR="00060960" w:rsidRPr="00060960">
        <w:t>= 0.3823</w:t>
      </w:r>
      <w:r w:rsidR="002E6275">
        <w:t>)</w:t>
      </w:r>
      <w:r w:rsidR="00060960">
        <w:t xml:space="preserve">, no se encontraron diferencias </w:t>
      </w:r>
      <w:r w:rsidR="00D21EA6">
        <w:t>significativas</w:t>
      </w:r>
      <w:r w:rsidR="00FE7090">
        <w:t xml:space="preserve">. Es por esta razón que </w:t>
      </w:r>
      <w:r w:rsidR="00016E3A">
        <w:t>la prueba de MRPP para las mareas mostró un índice de concordancia demasiado bajo</w:t>
      </w:r>
      <w:r w:rsidR="00D21EA6">
        <w:t>.</w:t>
      </w:r>
    </w:p>
    <w:p w14:paraId="2F5F8B22" w14:textId="77777777" w:rsidR="00B6067B" w:rsidRDefault="00B6067B" w:rsidP="00AD08AA"/>
    <w:p w14:paraId="297C8F85" w14:textId="62006943" w:rsidR="0002274C" w:rsidRDefault="009C65E0" w:rsidP="00AD08AA">
      <w:r>
        <w:t xml:space="preserve">En la </w:t>
      </w:r>
      <w:r>
        <w:fldChar w:fldCharType="begin"/>
      </w:r>
      <w:r>
        <w:instrText xml:space="preserve"> REF _Ref132884594 \h </w:instrText>
      </w:r>
      <w:r>
        <w:fldChar w:fldCharType="separate"/>
      </w:r>
      <w:r w:rsidR="003551EA">
        <w:t xml:space="preserve">Figura </w:t>
      </w:r>
      <w:r w:rsidR="003551EA">
        <w:rPr>
          <w:noProof/>
        </w:rPr>
        <w:t>6</w:t>
      </w:r>
      <w:r>
        <w:fldChar w:fldCharType="end"/>
      </w:r>
      <w:r>
        <w:t xml:space="preserve"> se puede observar de manera resumida el comportamiento de todas estas variables </w:t>
      </w:r>
      <w:r w:rsidR="00C13E08">
        <w:t xml:space="preserve">en todas las categorías designadas en </w:t>
      </w:r>
      <w:r w:rsidR="00BB4894">
        <w:t>para este estudio. Lo que refleja esta grá</w:t>
      </w:r>
      <w:r w:rsidR="000B5A40">
        <w:t xml:space="preserve">fica es que las condiciones para la temperatura, salinidad oxígenos disuelto y densidad no presentan cambios significativos en la columna de agua </w:t>
      </w:r>
      <w:r w:rsidR="00642B13">
        <w:t xml:space="preserve">entre las mareas </w:t>
      </w:r>
      <w:r w:rsidR="00BB50A3">
        <w:t>y entre los transectos, y una leve diferenciación entre los sectores costeros y oceánico</w:t>
      </w:r>
      <w:r w:rsidR="001E06D8">
        <w:t xml:space="preserve"> sin embargo con los análisis anteriores no se lograron comprobar estas diferencias aparentes.</w:t>
      </w:r>
    </w:p>
    <w:p w14:paraId="1A749C97" w14:textId="77777777" w:rsidR="0002274C" w:rsidRDefault="0002274C">
      <w:pPr>
        <w:spacing w:before="0" w:after="0"/>
        <w:contextualSpacing w:val="0"/>
        <w:jc w:val="left"/>
      </w:pPr>
      <w:r>
        <w:br w:type="page"/>
      </w:r>
    </w:p>
    <w:p w14:paraId="4B4872B7" w14:textId="4C4AEFCA" w:rsidR="009C65E0" w:rsidRDefault="0002274C" w:rsidP="00AD08AA">
      <w:r>
        <w:rPr>
          <w:noProof/>
        </w:rPr>
        <w:lastRenderedPageBreak/>
        <w:drawing>
          <wp:inline distT="0" distB="0" distL="0" distR="0" wp14:anchorId="29A87750" wp14:editId="3E19F28D">
            <wp:extent cx="5133818" cy="76962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36252" cy="7699849"/>
                    </a:xfrm>
                    <a:prstGeom prst="rect">
                      <a:avLst/>
                    </a:prstGeom>
                    <a:noFill/>
                    <a:ln>
                      <a:noFill/>
                    </a:ln>
                  </pic:spPr>
                </pic:pic>
              </a:graphicData>
            </a:graphic>
          </wp:inline>
        </w:drawing>
      </w:r>
    </w:p>
    <w:p w14:paraId="64C82563" w14:textId="4B1A824A" w:rsidR="00AE6D59" w:rsidRDefault="00AE6D59" w:rsidP="00AD08AA"/>
    <w:p w14:paraId="7865FC17" w14:textId="641F2058" w:rsidR="00C652E6" w:rsidRPr="00EF7F8D" w:rsidRDefault="00AE6D59" w:rsidP="00AD08AA">
      <w:pPr>
        <w:pStyle w:val="Descripcin"/>
      </w:pPr>
      <w:bookmarkStart w:id="13" w:name="_Ref132877121"/>
      <w:bookmarkStart w:id="14" w:name="_Ref132877118"/>
      <w:r>
        <w:t xml:space="preserve">Figura </w:t>
      </w:r>
      <w:r w:rsidR="005B2713">
        <w:fldChar w:fldCharType="begin"/>
      </w:r>
      <w:r w:rsidR="005B2713">
        <w:instrText xml:space="preserve"> SEQ Figura \* ARABIC </w:instrText>
      </w:r>
      <w:r w:rsidR="005B2713">
        <w:fldChar w:fldCharType="separate"/>
      </w:r>
      <w:r w:rsidR="003551EA">
        <w:rPr>
          <w:noProof/>
        </w:rPr>
        <w:t>3</w:t>
      </w:r>
      <w:r w:rsidR="005B2713">
        <w:rPr>
          <w:noProof/>
        </w:rPr>
        <w:fldChar w:fldCharType="end"/>
      </w:r>
      <w:bookmarkEnd w:id="13"/>
      <w:r>
        <w:t>.</w:t>
      </w:r>
      <w:bookmarkEnd w:id="14"/>
      <w:r>
        <w:t xml:space="preserve"> </w:t>
      </w:r>
      <w:r w:rsidR="006B27AE">
        <w:t xml:space="preserve">Diagramas de cajas de los datos </w:t>
      </w:r>
      <w:r w:rsidR="00D04F04">
        <w:t>de las variables de temperatura (°C), salinidad (PSU), oxígeno disuelto (</w:t>
      </w:r>
      <w:proofErr w:type="gramStart"/>
      <w:r w:rsidR="00D04F04">
        <w:t>mg</w:t>
      </w:r>
      <w:r w:rsidR="002962F7">
        <w:t>.L</w:t>
      </w:r>
      <w:proofErr w:type="gramEnd"/>
      <w:r w:rsidR="002962F7">
        <w:rPr>
          <w:vertAlign w:val="superscript"/>
        </w:rPr>
        <w:t>-1</w:t>
      </w:r>
      <w:r w:rsidR="002962F7">
        <w:t>) y densidad del agua (</w:t>
      </w:r>
      <w:r w:rsidR="00EF7F8D">
        <w:t>kg.m</w:t>
      </w:r>
      <w:r w:rsidR="00EF7F8D">
        <w:rPr>
          <w:vertAlign w:val="superscript"/>
        </w:rPr>
        <w:t>-3</w:t>
      </w:r>
      <w:r w:rsidR="00EF7F8D">
        <w:t xml:space="preserve">) mostrando la comparación entre los transectos </w:t>
      </w:r>
      <w:proofErr w:type="spellStart"/>
      <w:r w:rsidR="00E97F62">
        <w:t>Amarales</w:t>
      </w:r>
      <w:proofErr w:type="spellEnd"/>
      <w:r w:rsidR="00E97F62">
        <w:t xml:space="preserve">, Guascama y </w:t>
      </w:r>
      <w:proofErr w:type="spellStart"/>
      <w:r w:rsidR="00E97F62">
        <w:t>Sanquianga</w:t>
      </w:r>
      <w:proofErr w:type="spellEnd"/>
      <w:r w:rsidR="00E97F62">
        <w:t xml:space="preserve"> de la </w:t>
      </w:r>
      <w:r w:rsidR="00E97F62" w:rsidRPr="00E849EE">
        <w:t xml:space="preserve">subregión </w:t>
      </w:r>
      <w:proofErr w:type="spellStart"/>
      <w:r w:rsidR="00E97F62" w:rsidRPr="00E849EE">
        <w:t>Sanquianga</w:t>
      </w:r>
      <w:proofErr w:type="spellEnd"/>
      <w:r w:rsidR="00E97F62" w:rsidRPr="00E849EE">
        <w:t>-Gorgona, frente al delta del río Patía.</w:t>
      </w:r>
    </w:p>
    <w:p w14:paraId="0B8E6775" w14:textId="21BCCC05" w:rsidR="00C652E6" w:rsidRDefault="00C652E6" w:rsidP="00AD08AA"/>
    <w:p w14:paraId="16792FCB" w14:textId="77777777" w:rsidR="00D5793B" w:rsidRDefault="00D5793B" w:rsidP="00AD08AA">
      <w:r>
        <w:br w:type="page"/>
      </w:r>
    </w:p>
    <w:p w14:paraId="41BB12FA" w14:textId="77777777" w:rsidR="0032504D" w:rsidRDefault="0032504D" w:rsidP="00AD08AA">
      <w:pPr>
        <w:pStyle w:val="Descripcin"/>
      </w:pPr>
      <w:r>
        <w:rPr>
          <w:noProof/>
        </w:rPr>
        <w:lastRenderedPageBreak/>
        <w:drawing>
          <wp:inline distT="0" distB="0" distL="0" distR="0" wp14:anchorId="7E5496C9" wp14:editId="7D62B61A">
            <wp:extent cx="5400675" cy="809625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1F5F908C" w14:textId="5E18C2E6" w:rsidR="004A0D8E" w:rsidRDefault="0032504D" w:rsidP="00AD08AA">
      <w:pPr>
        <w:pStyle w:val="Descripcin"/>
      </w:pPr>
      <w:r w:rsidRPr="004A0D8E">
        <w:t xml:space="preserve">Figura </w:t>
      </w:r>
      <w:r w:rsidR="005B2713">
        <w:fldChar w:fldCharType="begin"/>
      </w:r>
      <w:r w:rsidR="005B2713">
        <w:instrText xml:space="preserve"> SEQ Figura \* ARABIC </w:instrText>
      </w:r>
      <w:r w:rsidR="005B2713">
        <w:fldChar w:fldCharType="separate"/>
      </w:r>
      <w:r w:rsidR="003551EA">
        <w:rPr>
          <w:noProof/>
        </w:rPr>
        <w:t>4</w:t>
      </w:r>
      <w:r w:rsidR="005B2713">
        <w:rPr>
          <w:noProof/>
        </w:rPr>
        <w:fldChar w:fldCharType="end"/>
      </w:r>
      <w:r w:rsidRPr="004A0D8E">
        <w:t>.</w:t>
      </w:r>
      <w:r w:rsidR="00F635C2">
        <w:t xml:space="preserve"> Diagramas de cajas de los datos de las variables de temperatura (°C), salinidad (PSU), oxígeno disuelto (</w:t>
      </w:r>
      <w:proofErr w:type="gramStart"/>
      <w:r w:rsidR="00F635C2">
        <w:t>mg.L</w:t>
      </w:r>
      <w:proofErr w:type="gramEnd"/>
      <w:r w:rsidR="00F635C2">
        <w:rPr>
          <w:vertAlign w:val="superscript"/>
        </w:rPr>
        <w:t>-1</w:t>
      </w:r>
      <w:r w:rsidR="00F635C2">
        <w:t>) y densidad del agua (kg.m</w:t>
      </w:r>
      <w:r w:rsidR="00F635C2">
        <w:rPr>
          <w:vertAlign w:val="superscript"/>
        </w:rPr>
        <w:t>-3</w:t>
      </w:r>
      <w:r w:rsidR="00F635C2">
        <w:t xml:space="preserve">) mostrando la comparación entre el sector costero y el sector oceánico de la </w:t>
      </w:r>
      <w:r w:rsidR="00F635C2" w:rsidRPr="00E849EE">
        <w:t xml:space="preserve">subregión </w:t>
      </w:r>
      <w:proofErr w:type="spellStart"/>
      <w:r w:rsidR="00F635C2" w:rsidRPr="00E849EE">
        <w:t>Sanquianga</w:t>
      </w:r>
      <w:proofErr w:type="spellEnd"/>
      <w:r w:rsidR="00F635C2" w:rsidRPr="00E849EE">
        <w:t>-Gorgona, frente al delta del río Patía.</w:t>
      </w:r>
    </w:p>
    <w:p w14:paraId="53A02200" w14:textId="77777777" w:rsidR="004A0D8E" w:rsidRDefault="004A0D8E" w:rsidP="00AD08AA">
      <w:r>
        <w:br w:type="page"/>
      </w:r>
    </w:p>
    <w:p w14:paraId="4145479F" w14:textId="77777777" w:rsidR="004A0D8E" w:rsidRDefault="004A0D8E" w:rsidP="00AD08AA">
      <w:pPr>
        <w:pStyle w:val="Descripcin"/>
      </w:pPr>
      <w:r>
        <w:rPr>
          <w:noProof/>
        </w:rPr>
        <w:lastRenderedPageBreak/>
        <w:drawing>
          <wp:inline distT="0" distB="0" distL="0" distR="0" wp14:anchorId="45762ED1" wp14:editId="61EEEC54">
            <wp:extent cx="5133818" cy="7696200"/>
            <wp:effectExtent l="0" t="0" r="0" b="0"/>
            <wp:docPr id="8" name="Imagen 8" descr="Una captura de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a captura de pantalla de un celular con texto e imágenes&#10;&#10;Descripción generada automáticamente con confianza m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36367" cy="7700022"/>
                    </a:xfrm>
                    <a:prstGeom prst="rect">
                      <a:avLst/>
                    </a:prstGeom>
                    <a:noFill/>
                    <a:ln>
                      <a:noFill/>
                    </a:ln>
                  </pic:spPr>
                </pic:pic>
              </a:graphicData>
            </a:graphic>
          </wp:inline>
        </w:drawing>
      </w:r>
    </w:p>
    <w:p w14:paraId="19D96EA3" w14:textId="42484B85" w:rsidR="004A0D8E" w:rsidRDefault="004A0D8E" w:rsidP="00AD08AA">
      <w:pPr>
        <w:pStyle w:val="Descripcin"/>
      </w:pPr>
      <w:bookmarkStart w:id="15" w:name="_Ref132906407"/>
      <w:r>
        <w:t xml:space="preserve">Figura </w:t>
      </w:r>
      <w:r w:rsidR="005B2713">
        <w:fldChar w:fldCharType="begin"/>
      </w:r>
      <w:r w:rsidR="005B2713">
        <w:instrText xml:space="preserve"> SEQ Figura \* ARABIC </w:instrText>
      </w:r>
      <w:r w:rsidR="005B2713">
        <w:fldChar w:fldCharType="separate"/>
      </w:r>
      <w:r w:rsidR="003551EA">
        <w:rPr>
          <w:noProof/>
        </w:rPr>
        <w:t>5</w:t>
      </w:r>
      <w:r w:rsidR="005B2713">
        <w:rPr>
          <w:noProof/>
        </w:rPr>
        <w:fldChar w:fldCharType="end"/>
      </w:r>
      <w:bookmarkEnd w:id="15"/>
      <w:r>
        <w:t>.</w:t>
      </w:r>
      <w:r w:rsidRPr="00857A87">
        <w:t xml:space="preserve"> </w:t>
      </w:r>
      <w:r>
        <w:t>Diagramas de cajas de los datos de las variables de temperatura (°C), salinidad (PSU), oxígeno disuelto (</w:t>
      </w:r>
      <w:proofErr w:type="gramStart"/>
      <w:r>
        <w:t>mg.L</w:t>
      </w:r>
      <w:proofErr w:type="gramEnd"/>
      <w:r>
        <w:rPr>
          <w:vertAlign w:val="superscript"/>
        </w:rPr>
        <w:t>-1</w:t>
      </w:r>
      <w:r>
        <w:t>) y densidad del agua (kg.m</w:t>
      </w:r>
      <w:r>
        <w:rPr>
          <w:vertAlign w:val="superscript"/>
        </w:rPr>
        <w:t>-3</w:t>
      </w:r>
      <w:r>
        <w:t xml:space="preserve">) mostrando la comparación entre la marea alta y la marea baja de la </w:t>
      </w:r>
      <w:r w:rsidRPr="00E849EE">
        <w:t xml:space="preserve">subregión </w:t>
      </w:r>
      <w:proofErr w:type="spellStart"/>
      <w:r w:rsidRPr="00E849EE">
        <w:t>Sanquianga</w:t>
      </w:r>
      <w:proofErr w:type="spellEnd"/>
      <w:r w:rsidRPr="00E849EE">
        <w:t>-Gorgona, frente al delta del río Patía.</w:t>
      </w:r>
    </w:p>
    <w:p w14:paraId="621C69B8" w14:textId="77777777" w:rsidR="00AE6D59" w:rsidRDefault="00AE6D59" w:rsidP="00AD08AA">
      <w:pPr>
        <w:pStyle w:val="Descripcin"/>
      </w:pPr>
    </w:p>
    <w:p w14:paraId="3B30DEFF" w14:textId="77777777" w:rsidR="00AE6D59" w:rsidRDefault="00AE6D59" w:rsidP="00AD08AA">
      <w:r>
        <w:br w:type="page"/>
      </w:r>
    </w:p>
    <w:p w14:paraId="58D3D07D" w14:textId="420C5F57" w:rsidR="00691F8F" w:rsidRDefault="00752AF1" w:rsidP="00AD08AA">
      <w:pPr>
        <w:pStyle w:val="Descripcin"/>
      </w:pPr>
      <w:r>
        <w:rPr>
          <w:noProof/>
        </w:rPr>
        <w:lastRenderedPageBreak/>
        <w:drawing>
          <wp:inline distT="0" distB="0" distL="0" distR="0" wp14:anchorId="6FCDF169" wp14:editId="7F23D80E">
            <wp:extent cx="5417016" cy="631507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24608" cy="6323925"/>
                    </a:xfrm>
                    <a:prstGeom prst="rect">
                      <a:avLst/>
                    </a:prstGeom>
                    <a:noFill/>
                    <a:ln>
                      <a:noFill/>
                    </a:ln>
                  </pic:spPr>
                </pic:pic>
              </a:graphicData>
            </a:graphic>
          </wp:inline>
        </w:drawing>
      </w:r>
    </w:p>
    <w:p w14:paraId="40CCC972" w14:textId="25EEB203" w:rsidR="009B2AD1" w:rsidRDefault="00691F8F" w:rsidP="00AD08AA">
      <w:pPr>
        <w:pStyle w:val="Descripcin"/>
      </w:pPr>
      <w:bookmarkStart w:id="16" w:name="_Ref132884594"/>
      <w:r>
        <w:t xml:space="preserve">Figura </w:t>
      </w:r>
      <w:r w:rsidR="005B2713">
        <w:fldChar w:fldCharType="begin"/>
      </w:r>
      <w:r w:rsidR="005B2713">
        <w:instrText xml:space="preserve"> SEQ Figura \* ARABIC </w:instrText>
      </w:r>
      <w:r w:rsidR="005B2713">
        <w:fldChar w:fldCharType="separate"/>
      </w:r>
      <w:r w:rsidR="003551EA">
        <w:rPr>
          <w:noProof/>
        </w:rPr>
        <w:t>6</w:t>
      </w:r>
      <w:r w:rsidR="005B2713">
        <w:rPr>
          <w:noProof/>
        </w:rPr>
        <w:fldChar w:fldCharType="end"/>
      </w:r>
      <w:bookmarkEnd w:id="16"/>
      <w:r>
        <w:t>.</w:t>
      </w:r>
      <w:r w:rsidR="00B804E5">
        <w:t xml:space="preserve"> </w:t>
      </w:r>
      <w:r w:rsidR="00C01F80">
        <w:t>Diagramas de cajas para ca</w:t>
      </w:r>
      <w:r w:rsidR="00B82A34">
        <w:t xml:space="preserve">da uno de los sectores, </w:t>
      </w:r>
      <w:r w:rsidR="003139A1">
        <w:t>transectos y mareas discriminados por ca</w:t>
      </w:r>
      <w:r w:rsidR="00C611D1">
        <w:t xml:space="preserve">da </w:t>
      </w:r>
      <w:r w:rsidR="008C7B47">
        <w:t xml:space="preserve">estación de muestro mostrando el comportamiento de </w:t>
      </w:r>
      <w:r w:rsidR="00EC420F">
        <w:t>la de temperatura (°C), salinidad (PSU), oxígeno disuelto (</w:t>
      </w:r>
      <w:proofErr w:type="gramStart"/>
      <w:r w:rsidR="00EC420F">
        <w:t>mg.L</w:t>
      </w:r>
      <w:proofErr w:type="gramEnd"/>
      <w:r w:rsidR="00EC420F">
        <w:rPr>
          <w:vertAlign w:val="superscript"/>
        </w:rPr>
        <w:t>-1</w:t>
      </w:r>
      <w:r w:rsidR="00EC420F">
        <w:t>) y densidad del agua (kg.m</w:t>
      </w:r>
      <w:r w:rsidR="00EC420F">
        <w:rPr>
          <w:vertAlign w:val="superscript"/>
        </w:rPr>
        <w:t>-3</w:t>
      </w:r>
      <w:r w:rsidR="00EC420F">
        <w:t>).</w:t>
      </w:r>
    </w:p>
    <w:p w14:paraId="0AA2B80B" w14:textId="31821525" w:rsidR="007B77D5" w:rsidRDefault="007B77D5">
      <w:pPr>
        <w:spacing w:before="0" w:after="0"/>
        <w:contextualSpacing w:val="0"/>
        <w:jc w:val="left"/>
      </w:pPr>
      <w:r>
        <w:br w:type="page"/>
      </w:r>
    </w:p>
    <w:p w14:paraId="667202C2" w14:textId="77777777" w:rsidR="00C039C9" w:rsidRDefault="00C039C9">
      <w:pPr>
        <w:spacing w:before="0" w:after="0"/>
        <w:contextualSpacing w:val="0"/>
        <w:jc w:val="left"/>
      </w:pPr>
    </w:p>
    <w:p w14:paraId="5AB75C63" w14:textId="4E13F09E" w:rsidR="006A2ACE" w:rsidRDefault="006A2ACE" w:rsidP="006A2ACE">
      <w:pPr>
        <w:pStyle w:val="Ttulo3"/>
      </w:pPr>
      <w:r>
        <w:t>Análisis de</w:t>
      </w:r>
      <w:r w:rsidR="005E6E97" w:rsidRPr="005E6E97">
        <w:t xml:space="preserve"> </w:t>
      </w:r>
      <w:r w:rsidR="005E6E97">
        <w:t>las variables en</w:t>
      </w:r>
      <w:r>
        <w:t xml:space="preserve"> la superficie</w:t>
      </w:r>
    </w:p>
    <w:p w14:paraId="4C28EA3E" w14:textId="1B951041" w:rsidR="006A2ACE" w:rsidRDefault="006A2ACE" w:rsidP="00AD08AA"/>
    <w:p w14:paraId="51D2B5CB" w14:textId="43C5A4B5" w:rsidR="006A2ACE" w:rsidRDefault="006A2ACE" w:rsidP="00AD08AA">
      <w:r w:rsidRPr="006A2ACE">
        <w:t xml:space="preserve">Durante el período de tiempo de la toma de muestras, se detectaron diferencias significativas </w:t>
      </w:r>
      <w:r>
        <w:t xml:space="preserve">para la variables en general, </w:t>
      </w:r>
      <w:r w:rsidRPr="006A2ACE">
        <w:t>entre la marea alta y la marea baja en el área mediante la prueba de MRPP (A = 0.04</w:t>
      </w:r>
      <w:r w:rsidR="009D7985">
        <w:t>2</w:t>
      </w:r>
      <w:r w:rsidRPr="006A2ACE">
        <w:t>, p &lt; 0.05), así como entre los diferentes sectores (A = 0.1</w:t>
      </w:r>
      <w:r w:rsidR="009D7985">
        <w:t>1</w:t>
      </w:r>
      <w:r w:rsidRPr="006A2ACE">
        <w:t>, p &lt; 0.01)</w:t>
      </w:r>
      <w:r w:rsidR="009D7985">
        <w:t xml:space="preserve"> </w:t>
      </w:r>
      <w:proofErr w:type="gramStart"/>
      <w:r w:rsidR="009D7985">
        <w:t xml:space="preserve">y </w:t>
      </w:r>
      <w:r w:rsidRPr="006A2ACE">
        <w:t xml:space="preserve"> para</w:t>
      </w:r>
      <w:proofErr w:type="gramEnd"/>
      <w:r w:rsidRPr="006A2ACE">
        <w:t xml:space="preserve"> los transectos (A = </w:t>
      </w:r>
      <w:r w:rsidR="009D7985" w:rsidRPr="009D7985">
        <w:t>0.05302</w:t>
      </w:r>
      <w:r w:rsidRPr="006A2ACE">
        <w:t xml:space="preserve">, p </w:t>
      </w:r>
      <w:r w:rsidR="009D7985">
        <w:t xml:space="preserve">&lt; </w:t>
      </w:r>
      <w:r w:rsidRPr="006A2ACE">
        <w:t>0.0</w:t>
      </w:r>
      <w:r w:rsidR="009D7985">
        <w:t>5</w:t>
      </w:r>
      <w:r w:rsidRPr="006A2ACE">
        <w:t>).</w:t>
      </w:r>
    </w:p>
    <w:p w14:paraId="104C837B" w14:textId="625CC359" w:rsidR="002A34D6" w:rsidRDefault="002A34D6" w:rsidP="00AD08AA"/>
    <w:p w14:paraId="51A819D4" w14:textId="77777777" w:rsidR="00FA334F" w:rsidRDefault="00FA334F" w:rsidP="00AD08AA"/>
    <w:p w14:paraId="6EDC3C88" w14:textId="77777777" w:rsidR="008D4BEB" w:rsidRPr="008D4BEB" w:rsidRDefault="008D4BEB" w:rsidP="00AD08AA"/>
    <w:p w14:paraId="6BC01CD0" w14:textId="401D2DB7" w:rsidR="009B2AD1" w:rsidRDefault="00E82E6F" w:rsidP="00AD08AA">
      <w:pPr>
        <w:pStyle w:val="Descripcin"/>
      </w:pPr>
      <w:r>
        <w:rPr>
          <w:noProof/>
        </w:rPr>
        <w:drawing>
          <wp:inline distT="0" distB="0" distL="0" distR="0" wp14:anchorId="7A403650" wp14:editId="225DE6DD">
            <wp:extent cx="5489575" cy="5489575"/>
            <wp:effectExtent l="0" t="0" r="0" b="0"/>
            <wp:docPr id="143190624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9575" cy="5489575"/>
                    </a:xfrm>
                    <a:prstGeom prst="rect">
                      <a:avLst/>
                    </a:prstGeom>
                    <a:noFill/>
                    <a:ln>
                      <a:noFill/>
                    </a:ln>
                  </pic:spPr>
                </pic:pic>
              </a:graphicData>
            </a:graphic>
          </wp:inline>
        </w:drawing>
      </w:r>
    </w:p>
    <w:p w14:paraId="68B58DA5" w14:textId="77777777" w:rsidR="00E82E6F" w:rsidRDefault="00E82E6F" w:rsidP="00AD08AA">
      <w:pPr>
        <w:pStyle w:val="Descripcin"/>
      </w:pPr>
    </w:p>
    <w:p w14:paraId="26E1D6F5" w14:textId="1789E9F6" w:rsidR="009B2AD1" w:rsidRDefault="009B2AD1" w:rsidP="00AD08AA">
      <w:pPr>
        <w:pStyle w:val="Descripcin"/>
      </w:pPr>
      <w:bookmarkStart w:id="17" w:name="_Ref134695665"/>
      <w:r>
        <w:t xml:space="preserve">Figura </w:t>
      </w:r>
      <w:r w:rsidR="005B2713">
        <w:fldChar w:fldCharType="begin"/>
      </w:r>
      <w:r w:rsidR="005B2713">
        <w:instrText xml:space="preserve"> SEQ Figura \* ARABIC </w:instrText>
      </w:r>
      <w:r w:rsidR="005B2713">
        <w:fldChar w:fldCharType="separate"/>
      </w:r>
      <w:r w:rsidR="003551EA">
        <w:rPr>
          <w:noProof/>
        </w:rPr>
        <w:t>7</w:t>
      </w:r>
      <w:r w:rsidR="005B2713">
        <w:rPr>
          <w:noProof/>
        </w:rPr>
        <w:fldChar w:fldCharType="end"/>
      </w:r>
      <w:bookmarkEnd w:id="17"/>
      <w:r>
        <w:t>.</w:t>
      </w:r>
      <w:r w:rsidR="00C9119B">
        <w:t xml:space="preserve"> Diagrama de cajas y líneas mostrando la distribución de las concentraciones de nitritos, nitratos, fosfatos y silicatos entre los períodos mareales, los sectores y los transectos de las bocanas de delta del río </w:t>
      </w:r>
      <w:proofErr w:type="spellStart"/>
      <w:r w:rsidR="00C9119B">
        <w:t>Sanquianga</w:t>
      </w:r>
      <w:proofErr w:type="spellEnd"/>
      <w:r w:rsidR="00C9119B">
        <w:t>.</w:t>
      </w:r>
    </w:p>
    <w:p w14:paraId="503A2B0B" w14:textId="3EE0AFE8" w:rsidR="007B77D5" w:rsidRDefault="007B77D5">
      <w:pPr>
        <w:spacing w:before="0" w:after="0"/>
        <w:contextualSpacing w:val="0"/>
        <w:jc w:val="left"/>
      </w:pPr>
      <w:r>
        <w:br w:type="page"/>
      </w:r>
    </w:p>
    <w:p w14:paraId="4CC9328B" w14:textId="77777777" w:rsidR="007B77D5" w:rsidRPr="007B77D5" w:rsidRDefault="007B77D5" w:rsidP="007B77D5"/>
    <w:p w14:paraId="2730CA47" w14:textId="70C9E1E6" w:rsidR="007B77D5" w:rsidRDefault="007B77D5" w:rsidP="007B77D5">
      <w:r>
        <w:t xml:space="preserve">Los nitritos en marea alta presentaron un mínimo de concentración de 0.05 </w:t>
      </w:r>
      <w:proofErr w:type="spellStart"/>
      <w:r>
        <w:t>μM</w:t>
      </w:r>
      <w:proofErr w:type="spellEnd"/>
      <w:r>
        <w:t xml:space="preserve">, una mediana de 0.1 </w:t>
      </w:r>
      <w:proofErr w:type="spellStart"/>
      <w:r>
        <w:t>μM</w:t>
      </w:r>
      <w:proofErr w:type="spellEnd"/>
      <w:r>
        <w:t xml:space="preserve"> y un máximo de concentración de 0.77 </w:t>
      </w:r>
      <w:proofErr w:type="spellStart"/>
      <w:r>
        <w:t>μM</w:t>
      </w:r>
      <w:proofErr w:type="spellEnd"/>
      <w:r>
        <w:t xml:space="preserve">. Para la marea baja, el mínimo de concentración fue de 0.24 </w:t>
      </w:r>
      <w:proofErr w:type="spellStart"/>
      <w:r>
        <w:t>μM</w:t>
      </w:r>
      <w:proofErr w:type="spellEnd"/>
      <w:r>
        <w:t xml:space="preserve">, una mediana de 0.35 </w:t>
      </w:r>
      <w:proofErr w:type="spellStart"/>
      <w:r>
        <w:t>μM</w:t>
      </w:r>
      <w:proofErr w:type="spellEnd"/>
      <w:r>
        <w:t xml:space="preserve"> y un máximo de concentración de 0.92 </w:t>
      </w:r>
      <w:proofErr w:type="spellStart"/>
      <w:r>
        <w:t>μ</w:t>
      </w:r>
      <w:proofErr w:type="gramStart"/>
      <w:r>
        <w:t>M</w:t>
      </w:r>
      <w:proofErr w:type="spellEnd"/>
      <w:r>
        <w:t xml:space="preserve">  (</w:t>
      </w:r>
      <w:proofErr w:type="gramEnd"/>
      <w:r>
        <w:fldChar w:fldCharType="begin"/>
      </w:r>
      <w:r>
        <w:instrText xml:space="preserve"> REF _Ref134695665 \h </w:instrText>
      </w:r>
      <w:r>
        <w:fldChar w:fldCharType="separate"/>
      </w:r>
      <w:r w:rsidR="003551EA">
        <w:t xml:space="preserve">Figura </w:t>
      </w:r>
      <w:r w:rsidR="003551EA">
        <w:rPr>
          <w:noProof/>
        </w:rPr>
        <w:t>7</w:t>
      </w:r>
      <w:r>
        <w:fldChar w:fldCharType="end"/>
      </w:r>
      <w:r>
        <w:t>).</w:t>
      </w:r>
    </w:p>
    <w:p w14:paraId="15CCDE70" w14:textId="1DF0A538" w:rsidR="007B77D5" w:rsidRDefault="007B77D5" w:rsidP="007B77D5">
      <w:r>
        <w:t xml:space="preserve">Los nitritos tendieron a presentar una mayor concentración en la bocana </w:t>
      </w:r>
      <w:proofErr w:type="spellStart"/>
      <w:r>
        <w:t>Amarales</w:t>
      </w:r>
      <w:proofErr w:type="spellEnd"/>
      <w:r>
        <w:t xml:space="preserve"> en marea baja seguida de la bocana </w:t>
      </w:r>
      <w:proofErr w:type="spellStart"/>
      <w:r>
        <w:t>Sanquianga</w:t>
      </w:r>
      <w:proofErr w:type="spellEnd"/>
      <w:r>
        <w:t xml:space="preserve"> también en marea baja (</w:t>
      </w:r>
      <w:r>
        <w:fldChar w:fldCharType="begin"/>
      </w:r>
      <w:r>
        <w:instrText xml:space="preserve"> REF _Ref134875891 \h </w:instrText>
      </w:r>
      <w:r>
        <w:fldChar w:fldCharType="separate"/>
      </w:r>
      <w:r w:rsidR="003551EA">
        <w:t xml:space="preserve">Figura </w:t>
      </w:r>
      <w:r w:rsidR="003551EA">
        <w:rPr>
          <w:noProof/>
        </w:rPr>
        <w:t>8</w:t>
      </w:r>
      <w:r>
        <w:fldChar w:fldCharType="end"/>
      </w:r>
      <w:r>
        <w:t>)</w:t>
      </w:r>
      <w:r w:rsidR="00054C97">
        <w:t xml:space="preserve">, la prueba local de Moran mostró una varianza alta para la bocana </w:t>
      </w:r>
      <w:proofErr w:type="spellStart"/>
      <w:r w:rsidR="00054C97">
        <w:t>Amarales</w:t>
      </w:r>
      <w:proofErr w:type="spellEnd"/>
      <w:r w:rsidR="00054C97">
        <w:t xml:space="preserve"> más que para el resto de las bocas</w:t>
      </w:r>
      <w:r>
        <w:t>. Se encontró una correlación espacial</w:t>
      </w:r>
      <w:r w:rsidR="00054C97">
        <w:t xml:space="preserve"> global</w:t>
      </w:r>
      <w:r>
        <w:t xml:space="preserve"> positiva y significativa para ambos períodos mareales (Marea Alta I de Moran= 0.</w:t>
      </w:r>
      <w:r w:rsidR="00054C97">
        <w:t>33</w:t>
      </w:r>
      <w:r>
        <w:t xml:space="preserve"> p &lt;0.01; Marea Baja I de Moran = 0.</w:t>
      </w:r>
      <w:r w:rsidR="00054C97">
        <w:t>35</w:t>
      </w:r>
      <w:r>
        <w:t xml:space="preserve"> p &lt;0.01). </w:t>
      </w:r>
    </w:p>
    <w:p w14:paraId="1E871D72" w14:textId="77777777" w:rsidR="007B77D5" w:rsidRDefault="007B77D5" w:rsidP="007B77D5"/>
    <w:p w14:paraId="1DDADE61" w14:textId="77777777" w:rsidR="007B77D5" w:rsidRDefault="007B77D5" w:rsidP="007B77D5">
      <w:pPr>
        <w:keepNext/>
        <w:jc w:val="center"/>
      </w:pPr>
      <w:r>
        <w:rPr>
          <w:noProof/>
        </w:rPr>
        <w:drawing>
          <wp:inline distT="0" distB="0" distL="0" distR="0" wp14:anchorId="694268D0" wp14:editId="745843DE">
            <wp:extent cx="4317631" cy="6480000"/>
            <wp:effectExtent l="0" t="0" r="6985" b="0"/>
            <wp:docPr id="61119235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17631" cy="6480000"/>
                    </a:xfrm>
                    <a:prstGeom prst="rect">
                      <a:avLst/>
                    </a:prstGeom>
                    <a:noFill/>
                    <a:ln>
                      <a:noFill/>
                    </a:ln>
                  </pic:spPr>
                </pic:pic>
              </a:graphicData>
            </a:graphic>
          </wp:inline>
        </w:drawing>
      </w:r>
    </w:p>
    <w:p w14:paraId="3EDB8AB9" w14:textId="00467176" w:rsidR="007B77D5" w:rsidRDefault="007B77D5" w:rsidP="007B77D5">
      <w:pPr>
        <w:pStyle w:val="Descripcin"/>
        <w:jc w:val="both"/>
      </w:pPr>
      <w:bookmarkStart w:id="18" w:name="_Ref134875891"/>
      <w:r>
        <w:t xml:space="preserve">Figura </w:t>
      </w:r>
      <w:r>
        <w:fldChar w:fldCharType="begin"/>
      </w:r>
      <w:r>
        <w:instrText xml:space="preserve"> SEQ Figura \* ARABIC </w:instrText>
      </w:r>
      <w:r>
        <w:fldChar w:fldCharType="separate"/>
      </w:r>
      <w:r w:rsidR="003551EA">
        <w:rPr>
          <w:noProof/>
        </w:rPr>
        <w:t>8</w:t>
      </w:r>
      <w:r>
        <w:fldChar w:fldCharType="end"/>
      </w:r>
      <w:bookmarkEnd w:id="18"/>
      <w:r>
        <w:t>. Distribución de la concentración de nitritos</w:t>
      </w:r>
      <w:r w:rsidR="005F21F7">
        <w:t xml:space="preserve"> [NO</w:t>
      </w:r>
      <w:r w:rsidR="005F21F7">
        <w:rPr>
          <w:vertAlign w:val="subscript"/>
        </w:rPr>
        <w:t>2</w:t>
      </w:r>
      <w:r w:rsidR="005F21F7">
        <w:rPr>
          <w:vertAlign w:val="superscript"/>
        </w:rPr>
        <w:t>-</w:t>
      </w:r>
      <w:r w:rsidR="005F21F7" w:rsidRPr="005F21F7">
        <w:t>]</w:t>
      </w:r>
      <w:r w:rsidR="005F21F7">
        <w:t>[µM]</w:t>
      </w:r>
      <w:r w:rsidR="005F21F7" w:rsidRPr="005F21F7">
        <w:t xml:space="preserve"> </w:t>
      </w:r>
      <w:r w:rsidR="005F21F7">
        <w:t xml:space="preserve">en relación con </w:t>
      </w:r>
      <w:r w:rsidR="00C8435E">
        <w:t xml:space="preserve">la </w:t>
      </w:r>
      <w:r w:rsidR="005F21F7">
        <w:t xml:space="preserve">distribución de la varianza espacial y </w:t>
      </w:r>
      <w:r w:rsidR="00C8435E">
        <w:t xml:space="preserve">la </w:t>
      </w:r>
      <w:r w:rsidR="005F21F7">
        <w:t>significancia de la prueba local de Moran para determinar autocorrelación espacial.</w:t>
      </w:r>
    </w:p>
    <w:p w14:paraId="57A082A5" w14:textId="77777777" w:rsidR="007B77D5" w:rsidRPr="007B77D5" w:rsidRDefault="007B77D5" w:rsidP="007B77D5"/>
    <w:p w14:paraId="0E22FAD3" w14:textId="43F3825B" w:rsidR="007B77D5" w:rsidRDefault="00C039C9" w:rsidP="00C039C9">
      <w:r>
        <w:lastRenderedPageBreak/>
        <w:t xml:space="preserve">Los nitratos en marea alta presentaron un mínimo de concentración de 0.27 </w:t>
      </w:r>
      <w:proofErr w:type="spellStart"/>
      <w:r>
        <w:t>μM</w:t>
      </w:r>
      <w:proofErr w:type="spellEnd"/>
      <w:r>
        <w:t xml:space="preserve">, una mediana de 0.7 </w:t>
      </w:r>
      <w:proofErr w:type="spellStart"/>
      <w:r>
        <w:t>μM</w:t>
      </w:r>
      <w:proofErr w:type="spellEnd"/>
      <w:r>
        <w:t xml:space="preserve"> y un máximo de concentración de 2.28 </w:t>
      </w:r>
      <w:proofErr w:type="spellStart"/>
      <w:r>
        <w:t>μM</w:t>
      </w:r>
      <w:proofErr w:type="spellEnd"/>
      <w:r>
        <w:t xml:space="preserve">. Para la marea baja, el mínimo de concentración fue de 0.19 </w:t>
      </w:r>
      <w:proofErr w:type="spellStart"/>
      <w:r>
        <w:t>μM</w:t>
      </w:r>
      <w:proofErr w:type="spellEnd"/>
      <w:r>
        <w:t xml:space="preserve">, una mediana de 1.22 </w:t>
      </w:r>
      <w:proofErr w:type="spellStart"/>
      <w:r>
        <w:t>μM</w:t>
      </w:r>
      <w:proofErr w:type="spellEnd"/>
      <w:r>
        <w:t xml:space="preserve"> y un máximo de concentración de 4.3 </w:t>
      </w:r>
      <w:proofErr w:type="spellStart"/>
      <w:r>
        <w:t>μM</w:t>
      </w:r>
      <w:proofErr w:type="spellEnd"/>
      <w:r>
        <w:t xml:space="preserve">. Estos tendieron a presentar una mayor concentración en marea baja en la bocana </w:t>
      </w:r>
      <w:r w:rsidR="00054C97">
        <w:t>Guascama detectándose una alta varianza en esta bocana con un alto nivel de significancia</w:t>
      </w:r>
      <w:r>
        <w:t xml:space="preserve"> y </w:t>
      </w:r>
      <w:proofErr w:type="spellStart"/>
      <w:r>
        <w:t>Sanquianga</w:t>
      </w:r>
      <w:proofErr w:type="spellEnd"/>
      <w:r w:rsidR="0017782F">
        <w:t xml:space="preserve"> presentando una correlación espacial</w:t>
      </w:r>
      <w:r w:rsidR="00054C97">
        <w:t xml:space="preserve"> global</w:t>
      </w:r>
      <w:r w:rsidR="0017782F">
        <w:t xml:space="preserve"> positiva y significativa (I de Moran = 0.</w:t>
      </w:r>
      <w:r w:rsidR="00054C97">
        <w:t>55</w:t>
      </w:r>
      <w:r w:rsidR="0017782F">
        <w:t xml:space="preserve"> p &lt;0.01) mientras </w:t>
      </w:r>
      <w:r w:rsidR="00105230">
        <w:t>que,</w:t>
      </w:r>
      <w:r w:rsidR="0017782F">
        <w:t xml:space="preserve"> para la marea alta, no se encontró una correlación espacial significativa (I de Moran = -0.</w:t>
      </w:r>
      <w:r w:rsidR="00054C97">
        <w:t>05</w:t>
      </w:r>
      <w:r w:rsidR="0017782F">
        <w:t xml:space="preserve"> p = 0.</w:t>
      </w:r>
      <w:r w:rsidR="00054C97">
        <w:t>49</w:t>
      </w:r>
      <w:r w:rsidR="0017782F">
        <w:t xml:space="preserve">) observándose una mayor aleatoriedad en </w:t>
      </w:r>
      <w:r w:rsidR="00105230">
        <w:t>su</w:t>
      </w:r>
      <w:r w:rsidR="0017782F">
        <w:t xml:space="preserve"> distribución </w:t>
      </w:r>
      <w:r>
        <w:t>(</w:t>
      </w:r>
      <w:r w:rsidR="00434626">
        <w:fldChar w:fldCharType="begin"/>
      </w:r>
      <w:r w:rsidR="00434626">
        <w:instrText xml:space="preserve"> REF _Ref134876877 \h </w:instrText>
      </w:r>
      <w:r w:rsidR="00434626">
        <w:fldChar w:fldCharType="separate"/>
      </w:r>
      <w:r w:rsidR="003551EA">
        <w:t xml:space="preserve">Figura </w:t>
      </w:r>
      <w:r w:rsidR="003551EA">
        <w:rPr>
          <w:noProof/>
        </w:rPr>
        <w:t>9</w:t>
      </w:r>
      <w:r w:rsidR="00434626">
        <w:fldChar w:fldCharType="end"/>
      </w:r>
      <w:r>
        <w:t xml:space="preserve">). </w:t>
      </w:r>
    </w:p>
    <w:p w14:paraId="430B717D" w14:textId="77777777" w:rsidR="00054C97" w:rsidRDefault="00054C97" w:rsidP="00C039C9"/>
    <w:p w14:paraId="10A37DD5" w14:textId="77777777" w:rsidR="007B77D5" w:rsidRDefault="007B77D5" w:rsidP="007B77D5">
      <w:pPr>
        <w:keepNext/>
        <w:jc w:val="center"/>
      </w:pPr>
      <w:r>
        <w:rPr>
          <w:noProof/>
        </w:rPr>
        <w:drawing>
          <wp:inline distT="0" distB="0" distL="0" distR="0" wp14:anchorId="6D87C8D1" wp14:editId="3BF18CD7">
            <wp:extent cx="4317630" cy="6480000"/>
            <wp:effectExtent l="0" t="0" r="6985" b="0"/>
            <wp:docPr id="116859531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7DAFE48" w14:textId="3BEFA789" w:rsidR="007B77D5" w:rsidRDefault="007B77D5" w:rsidP="007B77D5">
      <w:pPr>
        <w:pStyle w:val="Descripcin"/>
        <w:jc w:val="both"/>
      </w:pPr>
      <w:bookmarkStart w:id="19" w:name="_Ref134876877"/>
      <w:r>
        <w:t xml:space="preserve">Figura </w:t>
      </w:r>
      <w:r>
        <w:fldChar w:fldCharType="begin"/>
      </w:r>
      <w:r>
        <w:instrText xml:space="preserve"> SEQ Figura \* ARABIC </w:instrText>
      </w:r>
      <w:r>
        <w:fldChar w:fldCharType="separate"/>
      </w:r>
      <w:r w:rsidR="003551EA">
        <w:rPr>
          <w:noProof/>
        </w:rPr>
        <w:t>9</w:t>
      </w:r>
      <w:r>
        <w:fldChar w:fldCharType="end"/>
      </w:r>
      <w:bookmarkEnd w:id="19"/>
      <w:r>
        <w:t xml:space="preserve">. </w:t>
      </w:r>
      <w:r w:rsidR="005F21F7">
        <w:t>Distribución de la concentración de nitratos [NO</w:t>
      </w:r>
      <w:r w:rsidR="005F21F7">
        <w:rPr>
          <w:vertAlign w:val="subscript"/>
        </w:rPr>
        <w:t>3</w:t>
      </w:r>
      <w:r w:rsidR="005F21F7">
        <w:rPr>
          <w:vertAlign w:val="superscript"/>
        </w:rPr>
        <w:t>-</w:t>
      </w:r>
      <w:r w:rsidR="005F21F7" w:rsidRPr="005F21F7">
        <w:t>]</w:t>
      </w:r>
      <w:r w:rsidR="005F21F7">
        <w:t>[µM]</w:t>
      </w:r>
      <w:r w:rsidR="005F21F7" w:rsidRPr="005F21F7">
        <w:t xml:space="preserve"> </w:t>
      </w:r>
      <w:r w:rsidR="005F21F7">
        <w:t xml:space="preserve">en relación con </w:t>
      </w:r>
      <w:r w:rsidR="00C8435E">
        <w:t xml:space="preserve">la </w:t>
      </w:r>
      <w:r w:rsidR="005F21F7">
        <w:t xml:space="preserve">distribución de la varianza espacial y </w:t>
      </w:r>
      <w:r w:rsidR="00C8435E">
        <w:t xml:space="preserve">la </w:t>
      </w:r>
      <w:r w:rsidR="005F21F7">
        <w:t>significancia de la prueba local de Moran para determinar autocorrelación espacial.</w:t>
      </w:r>
    </w:p>
    <w:p w14:paraId="055E4777" w14:textId="64BCAA34" w:rsidR="007B77D5" w:rsidRDefault="00C039C9" w:rsidP="00C039C9">
      <w:r>
        <w:t xml:space="preserve">Los fosfatos en marea alta presentaron un mínimo de concentración de 0.06 </w:t>
      </w:r>
      <w:proofErr w:type="spellStart"/>
      <w:r>
        <w:t>μM</w:t>
      </w:r>
      <w:proofErr w:type="spellEnd"/>
      <w:r>
        <w:t xml:space="preserve">, una mediana de 0.19 </w:t>
      </w:r>
      <w:proofErr w:type="spellStart"/>
      <w:r>
        <w:t>μM</w:t>
      </w:r>
      <w:proofErr w:type="spellEnd"/>
      <w:r>
        <w:t xml:space="preserve"> y un máximo de concentración de 0.42 </w:t>
      </w:r>
      <w:proofErr w:type="spellStart"/>
      <w:r>
        <w:t>μM</w:t>
      </w:r>
      <w:proofErr w:type="spellEnd"/>
      <w:r>
        <w:t xml:space="preserve">. Para la marea baja, el mínimo de </w:t>
      </w:r>
      <w:r>
        <w:lastRenderedPageBreak/>
        <w:t xml:space="preserve">concentración fue de 0.06 </w:t>
      </w:r>
      <w:proofErr w:type="spellStart"/>
      <w:r>
        <w:t>μM</w:t>
      </w:r>
      <w:proofErr w:type="spellEnd"/>
      <w:r>
        <w:t xml:space="preserve">, una mediana de 0.32 </w:t>
      </w:r>
      <w:proofErr w:type="spellStart"/>
      <w:r>
        <w:t>μM</w:t>
      </w:r>
      <w:proofErr w:type="spellEnd"/>
      <w:r>
        <w:t xml:space="preserve"> y un máximo de concentración de 0.91 </w:t>
      </w:r>
      <w:proofErr w:type="spellStart"/>
      <w:r>
        <w:t>μM</w:t>
      </w:r>
      <w:proofErr w:type="spellEnd"/>
      <w:r>
        <w:t xml:space="preserve">. Espacialmente la mayor concentración se encontró en la bocana </w:t>
      </w:r>
      <w:proofErr w:type="spellStart"/>
      <w:r>
        <w:t>Sanquianga</w:t>
      </w:r>
      <w:proofErr w:type="spellEnd"/>
      <w:r>
        <w:t xml:space="preserve"> durante la marea baja</w:t>
      </w:r>
      <w:r w:rsidR="000565EC">
        <w:t xml:space="preserve"> presentando una correlación espacial positiva y significativa (I de Moran = 0.</w:t>
      </w:r>
      <w:r w:rsidR="001322AD">
        <w:t>30</w:t>
      </w:r>
      <w:r w:rsidR="000565EC">
        <w:t xml:space="preserve"> p &lt;0.01)   pero la distribución de estos en marea alta no presentó una estructura espacial (I de Moran = 0.0</w:t>
      </w:r>
      <w:r w:rsidR="001322AD">
        <w:t>9</w:t>
      </w:r>
      <w:r w:rsidR="000565EC">
        <w:t xml:space="preserve"> p =0.1) </w:t>
      </w:r>
      <w:r>
        <w:t>(</w:t>
      </w:r>
      <w:r w:rsidR="00434626">
        <w:fldChar w:fldCharType="begin"/>
      </w:r>
      <w:r w:rsidR="00434626">
        <w:instrText xml:space="preserve"> REF _Ref134876908 \h </w:instrText>
      </w:r>
      <w:r w:rsidR="00434626">
        <w:fldChar w:fldCharType="separate"/>
      </w:r>
      <w:r w:rsidR="003551EA">
        <w:t xml:space="preserve">Figura </w:t>
      </w:r>
      <w:r w:rsidR="003551EA">
        <w:rPr>
          <w:noProof/>
        </w:rPr>
        <w:t>10</w:t>
      </w:r>
      <w:r w:rsidR="00434626">
        <w:fldChar w:fldCharType="end"/>
      </w:r>
      <w:r>
        <w:t xml:space="preserve">). </w:t>
      </w:r>
    </w:p>
    <w:p w14:paraId="227288C8" w14:textId="0DD739E4" w:rsidR="007B77D5" w:rsidRDefault="007B77D5">
      <w:pPr>
        <w:spacing w:before="0" w:after="0"/>
        <w:contextualSpacing w:val="0"/>
        <w:jc w:val="left"/>
      </w:pPr>
    </w:p>
    <w:p w14:paraId="4CCDB7E5" w14:textId="77777777" w:rsidR="005F21F7" w:rsidRDefault="005F21F7" w:rsidP="005F21F7">
      <w:pPr>
        <w:keepNext/>
        <w:spacing w:before="0" w:after="0"/>
        <w:contextualSpacing w:val="0"/>
        <w:jc w:val="center"/>
      </w:pPr>
      <w:r>
        <w:rPr>
          <w:noProof/>
        </w:rPr>
        <w:drawing>
          <wp:inline distT="0" distB="0" distL="0" distR="0" wp14:anchorId="417F21B6" wp14:editId="50823CFD">
            <wp:extent cx="4317630" cy="6480000"/>
            <wp:effectExtent l="0" t="0" r="6985" b="0"/>
            <wp:docPr id="25656258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A5D666C" w14:textId="0C9E27B8" w:rsidR="005F21F7" w:rsidRDefault="005F21F7" w:rsidP="00C8435E">
      <w:pPr>
        <w:pStyle w:val="Descripcin"/>
      </w:pPr>
      <w:bookmarkStart w:id="20" w:name="_Ref134876908"/>
      <w:r>
        <w:t xml:space="preserve">Figura </w:t>
      </w:r>
      <w:r>
        <w:fldChar w:fldCharType="begin"/>
      </w:r>
      <w:r>
        <w:instrText xml:space="preserve"> SEQ Figura \* ARABIC </w:instrText>
      </w:r>
      <w:r>
        <w:fldChar w:fldCharType="separate"/>
      </w:r>
      <w:r w:rsidR="003551EA">
        <w:rPr>
          <w:noProof/>
        </w:rPr>
        <w:t>10</w:t>
      </w:r>
      <w:r>
        <w:fldChar w:fldCharType="end"/>
      </w:r>
      <w:bookmarkEnd w:id="20"/>
      <w:r>
        <w:t>. Distribución de la concentración de fosfatos [PO</w:t>
      </w:r>
      <w:r w:rsidRPr="005F21F7">
        <w:rPr>
          <w:vertAlign w:val="subscript"/>
        </w:rPr>
        <w:t>4</w:t>
      </w:r>
      <w:r>
        <w:rPr>
          <w:vertAlign w:val="superscript"/>
        </w:rPr>
        <w:t>-3</w:t>
      </w:r>
      <w:r w:rsidRPr="005F21F7">
        <w:t>]</w:t>
      </w:r>
      <w:r>
        <w:t xml:space="preserve">[µM] en relación con </w:t>
      </w:r>
      <w:r w:rsidR="00C8435E">
        <w:t xml:space="preserve">la </w:t>
      </w:r>
      <w:r>
        <w:t xml:space="preserve">distribución de la varianza espacial y </w:t>
      </w:r>
      <w:r w:rsidR="00C8435E">
        <w:t xml:space="preserve">la </w:t>
      </w:r>
      <w:r>
        <w:t>significancia de la prueba local de Moran para determinar autocorrelación espacial.</w:t>
      </w:r>
    </w:p>
    <w:p w14:paraId="24A9502E" w14:textId="77777777" w:rsidR="005F21F7" w:rsidRDefault="005F21F7">
      <w:pPr>
        <w:spacing w:before="0" w:after="0"/>
        <w:contextualSpacing w:val="0"/>
        <w:jc w:val="left"/>
      </w:pPr>
    </w:p>
    <w:p w14:paraId="2B0ED745" w14:textId="77777777" w:rsidR="005F21F7" w:rsidRDefault="005F21F7">
      <w:pPr>
        <w:spacing w:before="0" w:after="0"/>
        <w:contextualSpacing w:val="0"/>
        <w:jc w:val="left"/>
      </w:pPr>
    </w:p>
    <w:p w14:paraId="7D529229" w14:textId="3A947517" w:rsidR="001322AD" w:rsidRDefault="00C039C9" w:rsidP="00C039C9">
      <w:r>
        <w:t xml:space="preserve">Los silicatos presentaron la mayor concentración durante la marea baja en la bocana Guascama durante la marea baja con un valor de 78.47 </w:t>
      </w:r>
      <w:proofErr w:type="spellStart"/>
      <w:r>
        <w:t>μM</w:t>
      </w:r>
      <w:proofErr w:type="spellEnd"/>
      <w:r>
        <w:t xml:space="preserve"> con una mediana de 27.64 </w:t>
      </w:r>
      <w:proofErr w:type="spellStart"/>
      <w:r>
        <w:t>μM</w:t>
      </w:r>
      <w:proofErr w:type="spellEnd"/>
      <w:r>
        <w:t xml:space="preserve"> y una mínima concentración de 6.86 </w:t>
      </w:r>
      <w:proofErr w:type="spellStart"/>
      <w:r>
        <w:t>μM</w:t>
      </w:r>
      <w:proofErr w:type="spellEnd"/>
      <w:r>
        <w:t xml:space="preserve">. En marea alta se registró una mediana de 11.49 </w:t>
      </w:r>
      <w:proofErr w:type="spellStart"/>
      <w:r>
        <w:t>μM</w:t>
      </w:r>
      <w:proofErr w:type="spellEnd"/>
      <w:r>
        <w:t xml:space="preserve">, un mínimo de 3.51 </w:t>
      </w:r>
      <w:proofErr w:type="spellStart"/>
      <w:r>
        <w:lastRenderedPageBreak/>
        <w:t>μM</w:t>
      </w:r>
      <w:proofErr w:type="spellEnd"/>
      <w:r>
        <w:t xml:space="preserve"> y un máximo de 44.44 </w:t>
      </w:r>
      <w:proofErr w:type="spellStart"/>
      <w:r>
        <w:t>μM</w:t>
      </w:r>
      <w:proofErr w:type="spellEnd"/>
      <w:r>
        <w:t xml:space="preserve">. </w:t>
      </w:r>
      <w:r w:rsidR="00105230">
        <w:t>Se encontró correlación espacial significativa en la distribución de los silicatos en marea baja (I de Moran = 0.</w:t>
      </w:r>
      <w:r w:rsidR="001322AD">
        <w:t>53</w:t>
      </w:r>
      <w:r w:rsidR="00105230">
        <w:t xml:space="preserve"> p &lt;0.01) pero no se encontró correlación espacial en la marea alta (I de Moran = -0.0</w:t>
      </w:r>
      <w:r w:rsidR="001322AD">
        <w:t>5</w:t>
      </w:r>
      <w:r w:rsidR="00105230">
        <w:t xml:space="preserve"> p = 0.</w:t>
      </w:r>
      <w:r w:rsidR="001322AD">
        <w:t>47</w:t>
      </w:r>
      <w:r w:rsidR="00105230">
        <w:t>).</w:t>
      </w:r>
    </w:p>
    <w:p w14:paraId="6B60D78A" w14:textId="77777777" w:rsidR="001322AD" w:rsidRDefault="001322AD" w:rsidP="00C039C9"/>
    <w:p w14:paraId="68C41656" w14:textId="77777777" w:rsidR="001322AD" w:rsidRDefault="001322AD" w:rsidP="001322AD">
      <w:pPr>
        <w:keepNext/>
        <w:jc w:val="center"/>
      </w:pPr>
      <w:r>
        <w:rPr>
          <w:noProof/>
        </w:rPr>
        <w:drawing>
          <wp:inline distT="0" distB="0" distL="0" distR="0" wp14:anchorId="3DB86326" wp14:editId="0AE215A1">
            <wp:extent cx="4317630" cy="6480000"/>
            <wp:effectExtent l="0" t="0" r="6985" b="0"/>
            <wp:docPr id="1120400046"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48F1455" w14:textId="63588380" w:rsidR="001322AD" w:rsidRDefault="001322AD" w:rsidP="001322AD">
      <w:pPr>
        <w:pStyle w:val="Descripcin"/>
        <w:jc w:val="both"/>
      </w:pPr>
      <w:r>
        <w:t xml:space="preserve">Figura </w:t>
      </w:r>
      <w:r>
        <w:fldChar w:fldCharType="begin"/>
      </w:r>
      <w:r>
        <w:instrText xml:space="preserve"> SEQ Figura \* ARABIC </w:instrText>
      </w:r>
      <w:r>
        <w:fldChar w:fldCharType="separate"/>
      </w:r>
      <w:r w:rsidR="003551EA">
        <w:rPr>
          <w:noProof/>
        </w:rPr>
        <w:t>11</w:t>
      </w:r>
      <w:r>
        <w:fldChar w:fldCharType="end"/>
      </w:r>
      <w:r>
        <w:t>. Distribución de la concentración de silicatos [SiO</w:t>
      </w:r>
      <w:r>
        <w:rPr>
          <w:vertAlign w:val="subscript"/>
        </w:rPr>
        <w:t>2</w:t>
      </w:r>
      <w:r w:rsidRPr="005F21F7">
        <w:t>]</w:t>
      </w:r>
      <w:r>
        <w:t xml:space="preserve">[µM] en relación con </w:t>
      </w:r>
      <w:r w:rsidR="00C8435E">
        <w:t xml:space="preserve">la </w:t>
      </w:r>
      <w:r>
        <w:t xml:space="preserve">distribución de la varianza espacial y </w:t>
      </w:r>
      <w:r w:rsidR="00C8435E">
        <w:t xml:space="preserve">la </w:t>
      </w:r>
      <w:r>
        <w:t>significancia de la prueba local de Moran para determinar autocorrelación espacial.</w:t>
      </w:r>
    </w:p>
    <w:p w14:paraId="5D83DA58" w14:textId="77777777" w:rsidR="00105230" w:rsidRDefault="00105230" w:rsidP="00C039C9"/>
    <w:p w14:paraId="29E015BD" w14:textId="099FC6AC" w:rsidR="009B2AD1" w:rsidRDefault="00105230" w:rsidP="00C8435E">
      <w:r>
        <w:lastRenderedPageBreak/>
        <w:t xml:space="preserve">  </w:t>
      </w:r>
      <w:r w:rsidR="00E82E6F">
        <w:rPr>
          <w:noProof/>
        </w:rPr>
        <w:drawing>
          <wp:inline distT="0" distB="0" distL="0" distR="0" wp14:anchorId="304FCB56" wp14:editId="0450D898">
            <wp:extent cx="5400675" cy="5400675"/>
            <wp:effectExtent l="0" t="0" r="9525" b="9525"/>
            <wp:docPr id="1708122605"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37DB48ED" w14:textId="77777777" w:rsidR="00C039C9" w:rsidRDefault="00C039C9" w:rsidP="00C039C9">
      <w:pPr>
        <w:pStyle w:val="Descripcin"/>
      </w:pPr>
    </w:p>
    <w:p w14:paraId="42F40656" w14:textId="69DAAF23" w:rsidR="00C039C9" w:rsidRDefault="009B2AD1" w:rsidP="00C039C9">
      <w:pPr>
        <w:pStyle w:val="Descripcin"/>
      </w:pPr>
      <w:bookmarkStart w:id="21" w:name="_Ref134713680"/>
      <w:r>
        <w:t xml:space="preserve">Figura </w:t>
      </w:r>
      <w:r w:rsidR="005B2713">
        <w:fldChar w:fldCharType="begin"/>
      </w:r>
      <w:r w:rsidR="005B2713">
        <w:instrText xml:space="preserve"> SEQ Figura \* ARABIC </w:instrText>
      </w:r>
      <w:r w:rsidR="005B2713">
        <w:fldChar w:fldCharType="separate"/>
      </w:r>
      <w:r w:rsidR="003551EA">
        <w:rPr>
          <w:noProof/>
        </w:rPr>
        <w:t>12</w:t>
      </w:r>
      <w:r w:rsidR="005B2713">
        <w:rPr>
          <w:noProof/>
        </w:rPr>
        <w:fldChar w:fldCharType="end"/>
      </w:r>
      <w:bookmarkEnd w:id="21"/>
      <w:r>
        <w:t>.</w:t>
      </w:r>
      <w:r w:rsidR="00C039C9">
        <w:t xml:space="preserve"> Diagrama de cajas y líneas mostrando la distribución de las concentraciones de</w:t>
      </w:r>
      <w:r w:rsidR="004414D8">
        <w:t>l pH</w:t>
      </w:r>
      <w:r w:rsidR="00C039C9">
        <w:t xml:space="preserve">, </w:t>
      </w:r>
      <w:r w:rsidR="004414D8">
        <w:t>el oxígeno disuelto en superficie</w:t>
      </w:r>
      <w:r w:rsidR="00C039C9">
        <w:t xml:space="preserve">, </w:t>
      </w:r>
      <w:r w:rsidR="004414D8">
        <w:t>la transparencia</w:t>
      </w:r>
      <w:r w:rsidR="00C039C9">
        <w:t xml:space="preserve"> y </w:t>
      </w:r>
      <w:r w:rsidR="004414D8">
        <w:t>los sólidos suspendidos totales</w:t>
      </w:r>
      <w:r w:rsidR="00C039C9">
        <w:t xml:space="preserve"> entre los períodos mareales, los sectores y los transectos de las bocanas de delta del río </w:t>
      </w:r>
      <w:proofErr w:type="spellStart"/>
      <w:r w:rsidR="00C039C9">
        <w:t>Sanquianga</w:t>
      </w:r>
      <w:proofErr w:type="spellEnd"/>
      <w:r w:rsidR="00C039C9">
        <w:t>.</w:t>
      </w:r>
    </w:p>
    <w:p w14:paraId="2690F2CB" w14:textId="26A3EB62" w:rsidR="009B2AD1" w:rsidRDefault="009B2AD1" w:rsidP="00AD08AA">
      <w:pPr>
        <w:pStyle w:val="Descripcin"/>
      </w:pPr>
    </w:p>
    <w:p w14:paraId="1A5699D1" w14:textId="54AF4C20" w:rsidR="007B77D5" w:rsidRDefault="007B77D5" w:rsidP="007B77D5">
      <w:r>
        <w:t xml:space="preserve">El pH </w:t>
      </w:r>
      <w:r w:rsidR="00C8435E">
        <w:t>más</w:t>
      </w:r>
      <w:r>
        <w:t xml:space="preserve"> básico registrado se dio tanto en marea alta como en marea baja con una mediana similar de 8.2. El valor más ácido registrado fue de 7.8. La mayor concentración de oxígeno disuelto se encontró en marea alta en el sector oceánico con un valor de 8.06 </w:t>
      </w:r>
      <w:proofErr w:type="gramStart"/>
      <w:r>
        <w:t>mg.L</w:t>
      </w:r>
      <w:proofErr w:type="gramEnd"/>
      <w:r w:rsidRPr="004E5025">
        <w:rPr>
          <w:vertAlign w:val="superscript"/>
        </w:rPr>
        <w:t>-1</w:t>
      </w:r>
      <w:r>
        <w:t xml:space="preserve"> y se presentó una tendencia a disminuir esta concentración hacia las bocanas (</w:t>
      </w:r>
      <w:r>
        <w:fldChar w:fldCharType="begin"/>
      </w:r>
      <w:r>
        <w:instrText xml:space="preserve"> REF _Ref134713680 \h </w:instrText>
      </w:r>
      <w:r>
        <w:fldChar w:fldCharType="separate"/>
      </w:r>
      <w:r w:rsidR="003551EA">
        <w:t xml:space="preserve">Figura </w:t>
      </w:r>
      <w:r w:rsidR="003551EA">
        <w:rPr>
          <w:noProof/>
        </w:rPr>
        <w:t>12</w:t>
      </w:r>
      <w:r>
        <w:fldChar w:fldCharType="end"/>
      </w:r>
      <w:r>
        <w:t>), alcanzando concentraciones de 6.08 mg.L</w:t>
      </w:r>
      <w:r w:rsidRPr="004E5025">
        <w:rPr>
          <w:vertAlign w:val="superscript"/>
        </w:rPr>
        <w:t>-1</w:t>
      </w:r>
      <w:r>
        <w:rPr>
          <w:vertAlign w:val="superscript"/>
        </w:rPr>
        <w:t xml:space="preserve"> </w:t>
      </w:r>
      <w:r>
        <w:t>en marea baja y 6.79 mg.L</w:t>
      </w:r>
      <w:r w:rsidRPr="004E5025">
        <w:rPr>
          <w:vertAlign w:val="superscript"/>
        </w:rPr>
        <w:t>-1</w:t>
      </w:r>
      <w:r>
        <w:t xml:space="preserve">  en marea alta. La mediana para la marea alta fue de 7.2 </w:t>
      </w:r>
      <w:proofErr w:type="gramStart"/>
      <w:r>
        <w:t>mg.L</w:t>
      </w:r>
      <w:proofErr w:type="gramEnd"/>
      <w:r w:rsidRPr="004E5025">
        <w:rPr>
          <w:vertAlign w:val="superscript"/>
        </w:rPr>
        <w:t>-1</w:t>
      </w:r>
      <w:r>
        <w:rPr>
          <w:vertAlign w:val="superscript"/>
        </w:rPr>
        <w:t xml:space="preserve"> </w:t>
      </w:r>
      <w:r>
        <w:t>y para marea baja fue de 6.435 mg.L</w:t>
      </w:r>
      <w:r w:rsidRPr="004E5025">
        <w:rPr>
          <w:vertAlign w:val="superscript"/>
        </w:rPr>
        <w:t>-1</w:t>
      </w:r>
      <w:r>
        <w:t xml:space="preserve">. </w:t>
      </w:r>
    </w:p>
    <w:p w14:paraId="15A5A13E" w14:textId="77777777" w:rsidR="00D9606C" w:rsidRDefault="00D9606C" w:rsidP="007B77D5"/>
    <w:p w14:paraId="1E2A63B5" w14:textId="0FFD3269" w:rsidR="00D9606C" w:rsidRDefault="00D9606C" w:rsidP="007B77D5">
      <w:r>
        <w:t>Para ambas mareas se encontró una estructura espacial agregada y muy significativa mareales (Marea Alta I de Moran= 0.34 p &lt;0.01; Marea Baja I de Moran = 0.55 p &lt;0.01) presentándose un fuerte descenso en la bocana guascama</w:t>
      </w:r>
      <w:r w:rsidR="00223DC5">
        <w:t>, ubicándose en esta área la mayor varianza y significancia de la prueba local de Moran (</w:t>
      </w:r>
      <w:r w:rsidR="00223DC5">
        <w:fldChar w:fldCharType="begin"/>
      </w:r>
      <w:r w:rsidR="00223DC5">
        <w:instrText xml:space="preserve"> REF _Ref134878969 \h </w:instrText>
      </w:r>
      <w:r w:rsidR="00223DC5">
        <w:fldChar w:fldCharType="separate"/>
      </w:r>
      <w:r w:rsidR="003551EA">
        <w:t xml:space="preserve">Figura </w:t>
      </w:r>
      <w:r w:rsidR="003551EA">
        <w:rPr>
          <w:noProof/>
        </w:rPr>
        <w:t>13</w:t>
      </w:r>
      <w:r w:rsidR="00223DC5">
        <w:fldChar w:fldCharType="end"/>
      </w:r>
      <w:r w:rsidR="00223DC5">
        <w:t>).</w:t>
      </w:r>
    </w:p>
    <w:p w14:paraId="5F2F8BC1" w14:textId="77777777" w:rsidR="00223DC5" w:rsidRDefault="00223DC5" w:rsidP="007B77D5"/>
    <w:p w14:paraId="28029A7D" w14:textId="77777777" w:rsidR="00C8435E" w:rsidRDefault="00C8435E" w:rsidP="00C8435E">
      <w:pPr>
        <w:keepNext/>
        <w:spacing w:before="0" w:after="0"/>
        <w:contextualSpacing w:val="0"/>
        <w:jc w:val="center"/>
      </w:pPr>
      <w:r>
        <w:rPr>
          <w:noProof/>
        </w:rPr>
        <w:lastRenderedPageBreak/>
        <w:drawing>
          <wp:inline distT="0" distB="0" distL="0" distR="0" wp14:anchorId="3D5A18B0" wp14:editId="104ED449">
            <wp:extent cx="4317630" cy="6480000"/>
            <wp:effectExtent l="0" t="0" r="6985" b="0"/>
            <wp:docPr id="11223607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06ED7DBD" w14:textId="5C3B03DD" w:rsidR="00C8435E" w:rsidRDefault="00C8435E" w:rsidP="00C8435E">
      <w:pPr>
        <w:pStyle w:val="Descripcin"/>
        <w:jc w:val="center"/>
      </w:pPr>
      <w:bookmarkStart w:id="22" w:name="_Ref134878969"/>
      <w:r>
        <w:t xml:space="preserve">Figura </w:t>
      </w:r>
      <w:r>
        <w:fldChar w:fldCharType="begin"/>
      </w:r>
      <w:r>
        <w:instrText xml:space="preserve"> SEQ Figura \* ARABIC </w:instrText>
      </w:r>
      <w:r>
        <w:fldChar w:fldCharType="separate"/>
      </w:r>
      <w:r w:rsidR="003551EA">
        <w:rPr>
          <w:noProof/>
        </w:rPr>
        <w:t>13</w:t>
      </w:r>
      <w:r>
        <w:fldChar w:fldCharType="end"/>
      </w:r>
      <w:bookmarkEnd w:id="22"/>
      <w:r>
        <w:t>. Distribución de la concentración del pH en relación con la distribución de la varianza espacial y la significancia de la prueba local de Moran para determinar autocorrelación espacial.</w:t>
      </w:r>
    </w:p>
    <w:p w14:paraId="0757AF4F" w14:textId="3973BC11" w:rsidR="007B77D5" w:rsidRDefault="007B77D5" w:rsidP="00C8435E">
      <w:pPr>
        <w:spacing w:before="0" w:after="0"/>
        <w:contextualSpacing w:val="0"/>
        <w:jc w:val="center"/>
      </w:pPr>
      <w:r>
        <w:br w:type="page"/>
      </w:r>
    </w:p>
    <w:p w14:paraId="5CE11664" w14:textId="5EB310E9" w:rsidR="00194A4C" w:rsidRDefault="007B77D5" w:rsidP="00194A4C">
      <w:pPr>
        <w:keepNext/>
      </w:pPr>
      <w:r>
        <w:lastRenderedPageBreak/>
        <w:t xml:space="preserve">La </w:t>
      </w:r>
      <w:r w:rsidR="000C0A8A">
        <w:t xml:space="preserve">transparencia </w:t>
      </w:r>
      <w:r>
        <w:t xml:space="preserve">con el alcance del disco Secchi mostró una tendencia similar a la encontrada con el oxígeno disuelto, a medida que las estaciones de muestreo se acercan a la costa la transparencia es mayor y esto a su vez se relaciona con los sólidos suspendidos. En la marea alta se obtuvo el mayor valor de profundidad de transparencia de aproximadamente 13 metros en el transecto de </w:t>
      </w:r>
      <w:proofErr w:type="spellStart"/>
      <w:r>
        <w:t>Amarales</w:t>
      </w:r>
      <w:proofErr w:type="spellEnd"/>
      <w:r>
        <w:t xml:space="preserve">, y una transparencia de aproximadamente de 0.6 metros en todo el sector costero. La mediana para la marea alta fue de 1.97 metros y para la marea baja 1.35 metros. </w:t>
      </w:r>
    </w:p>
    <w:p w14:paraId="1EE2CE22" w14:textId="77777777" w:rsidR="00194A4C" w:rsidRDefault="00194A4C" w:rsidP="00194A4C">
      <w:pPr>
        <w:keepNext/>
        <w:jc w:val="center"/>
      </w:pPr>
    </w:p>
    <w:p w14:paraId="3360D133" w14:textId="56963E4E" w:rsidR="00194A4C" w:rsidRDefault="00194A4C" w:rsidP="00194A4C">
      <w:pPr>
        <w:keepNext/>
        <w:jc w:val="center"/>
      </w:pPr>
      <w:r>
        <w:rPr>
          <w:noProof/>
        </w:rPr>
        <w:drawing>
          <wp:inline distT="0" distB="0" distL="0" distR="0" wp14:anchorId="53F9060B" wp14:editId="09F870FD">
            <wp:extent cx="4317630" cy="6480000"/>
            <wp:effectExtent l="0" t="0" r="6985" b="0"/>
            <wp:docPr id="91212455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0656AC0E" w14:textId="50D60D2E" w:rsidR="00194A4C" w:rsidRDefault="00194A4C" w:rsidP="00757589">
      <w:pPr>
        <w:pStyle w:val="Descripcin"/>
        <w:jc w:val="both"/>
      </w:pPr>
      <w:r>
        <w:t xml:space="preserve">Figura </w:t>
      </w:r>
      <w:r>
        <w:fldChar w:fldCharType="begin"/>
      </w:r>
      <w:r>
        <w:instrText xml:space="preserve"> SEQ Figura \* ARABIC </w:instrText>
      </w:r>
      <w:r>
        <w:fldChar w:fldCharType="separate"/>
      </w:r>
      <w:r w:rsidR="003551EA">
        <w:rPr>
          <w:noProof/>
        </w:rPr>
        <w:t>14</w:t>
      </w:r>
      <w:r>
        <w:fldChar w:fldCharType="end"/>
      </w:r>
      <w:r>
        <w:t xml:space="preserve">. Distribución </w:t>
      </w:r>
      <w:r w:rsidR="00DF5C41">
        <w:t>de la transparencia</w:t>
      </w:r>
      <w:r>
        <w:t xml:space="preserve"> en relación con la distribución de la varianza espacial y la significancia de la prueba local de Moran para determinar autocorrelación espacial.</w:t>
      </w:r>
    </w:p>
    <w:p w14:paraId="49ED2F02" w14:textId="46133947" w:rsidR="007B77D5" w:rsidRDefault="007B77D5" w:rsidP="00194A4C">
      <w:pPr>
        <w:pStyle w:val="Descripcin"/>
        <w:jc w:val="center"/>
      </w:pPr>
    </w:p>
    <w:p w14:paraId="40BDC526" w14:textId="122BAA43" w:rsidR="007B77D5" w:rsidRDefault="007B77D5">
      <w:pPr>
        <w:spacing w:before="0" w:after="0"/>
        <w:contextualSpacing w:val="0"/>
        <w:jc w:val="left"/>
      </w:pPr>
    </w:p>
    <w:p w14:paraId="0A9BBC3D" w14:textId="77777777" w:rsidR="007B77D5" w:rsidRPr="006246AB" w:rsidRDefault="007B77D5" w:rsidP="007B77D5"/>
    <w:p w14:paraId="3CB8D881" w14:textId="77777777" w:rsidR="007B77D5" w:rsidRPr="007B77D5" w:rsidRDefault="007B77D5" w:rsidP="007B77D5"/>
    <w:p w14:paraId="2BE79D98" w14:textId="5326171C" w:rsidR="00C831D1" w:rsidRDefault="00E82E6F" w:rsidP="00E7640A">
      <w:r>
        <w:rPr>
          <w:noProof/>
        </w:rPr>
        <w:lastRenderedPageBreak/>
        <w:drawing>
          <wp:inline distT="0" distB="0" distL="0" distR="0" wp14:anchorId="64DF0635" wp14:editId="5F93C109">
            <wp:extent cx="5400675" cy="5400675"/>
            <wp:effectExtent l="0" t="0" r="9525" b="9525"/>
            <wp:docPr id="178358935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0944ACEB" w14:textId="498BB21C" w:rsidR="00C831D1" w:rsidRDefault="00C831D1" w:rsidP="00AD08AA">
      <w:pPr>
        <w:pStyle w:val="Descripcin"/>
      </w:pPr>
      <w:bookmarkStart w:id="23" w:name="_Ref134887718"/>
      <w:r>
        <w:t xml:space="preserve">Figura </w:t>
      </w:r>
      <w:r w:rsidR="005B2713">
        <w:fldChar w:fldCharType="begin"/>
      </w:r>
      <w:r w:rsidR="005B2713">
        <w:instrText xml:space="preserve"> SEQ Figura \* ARABIC </w:instrText>
      </w:r>
      <w:r w:rsidR="005B2713">
        <w:fldChar w:fldCharType="separate"/>
      </w:r>
      <w:r w:rsidR="003551EA">
        <w:rPr>
          <w:noProof/>
        </w:rPr>
        <w:t>15</w:t>
      </w:r>
      <w:r w:rsidR="005B2713">
        <w:rPr>
          <w:noProof/>
        </w:rPr>
        <w:fldChar w:fldCharType="end"/>
      </w:r>
      <w:bookmarkEnd w:id="23"/>
      <w:r>
        <w:t>.</w:t>
      </w:r>
      <w:r w:rsidR="0066758C">
        <w:t xml:space="preserve"> Diagrama de cajas y líneas mostrando la distribución del TSI del disco Secchi, la mediana de la temperatura en profundidad, la mediana de la salinidad en profundidad y la mediana del oxígeno disuelto en profundidad entre los períodos mareales, los sectores y los transectos de las bocanas de delta del río </w:t>
      </w:r>
      <w:proofErr w:type="spellStart"/>
      <w:r w:rsidR="0066758C">
        <w:t>Sanquianga</w:t>
      </w:r>
      <w:proofErr w:type="spellEnd"/>
      <w:r w:rsidR="0066758C">
        <w:t>.</w:t>
      </w:r>
    </w:p>
    <w:p w14:paraId="1C5D9F55" w14:textId="77777777" w:rsidR="0066758C" w:rsidRDefault="0066758C" w:rsidP="0066758C"/>
    <w:p w14:paraId="3131FB0E" w14:textId="7DD937C9" w:rsidR="00194A4C" w:rsidRDefault="0066758C" w:rsidP="00194A4C">
      <w:r>
        <w:t>La mediana del TSI en marea alta fue de 47 con un máximo de 67 y un mínimo de 23, para la marea baja el máximo fue de 67 y el mínimo fue de 29</w:t>
      </w:r>
      <w:r w:rsidR="002209C5">
        <w:t xml:space="preserve"> con una mediana de 55 (</w:t>
      </w:r>
      <w:r w:rsidR="002209C5">
        <w:fldChar w:fldCharType="begin"/>
      </w:r>
      <w:r w:rsidR="002209C5">
        <w:instrText xml:space="preserve"> REF _Ref134887718 \h </w:instrText>
      </w:r>
      <w:r w:rsidR="002209C5">
        <w:fldChar w:fldCharType="separate"/>
      </w:r>
      <w:r w:rsidR="003551EA">
        <w:t xml:space="preserve">Figura </w:t>
      </w:r>
      <w:r w:rsidR="003551EA">
        <w:rPr>
          <w:noProof/>
        </w:rPr>
        <w:t>15</w:t>
      </w:r>
      <w:r w:rsidR="002209C5">
        <w:fldChar w:fldCharType="end"/>
      </w:r>
      <w:r w:rsidR="002209C5">
        <w:t>)</w:t>
      </w:r>
      <w:r>
        <w:t xml:space="preserve">. </w:t>
      </w:r>
      <w:r w:rsidR="00DF5C41">
        <w:t xml:space="preserve">La tendencia general del TSI fue la de presentar valores más altos en la costa que hacia la parte oceánica. </w:t>
      </w:r>
      <w:r w:rsidR="00194A4C">
        <w:t xml:space="preserve">El TSI presentó mayores valores hacia el sector costero sobre todo en marea baja. En ambas mareas se encontró una correlación espacial positiva y altamente significativa (Marea Alta I de Moran= 0.29 p &lt;0.01; Marea Baja I de Moran = 0.27 p &lt;0.01), la mayor fuente de variación en marea alta se encontró hacia la bocana de Guascama, sin </w:t>
      </w:r>
      <w:r>
        <w:t>embargo,</w:t>
      </w:r>
      <w:r w:rsidR="00194A4C">
        <w:t xml:space="preserve"> en la marea baja la mayor fuente de variación se encontró hacia el sector oceánico (</w:t>
      </w:r>
      <w:r>
        <w:fldChar w:fldCharType="begin"/>
      </w:r>
      <w:r>
        <w:instrText xml:space="preserve"> REF _Ref134881546 \h </w:instrText>
      </w:r>
      <w:r>
        <w:fldChar w:fldCharType="separate"/>
      </w:r>
      <w:r w:rsidR="003551EA">
        <w:t xml:space="preserve">Figura </w:t>
      </w:r>
      <w:r w:rsidR="003551EA">
        <w:rPr>
          <w:noProof/>
        </w:rPr>
        <w:t>16</w:t>
      </w:r>
      <w:r>
        <w:fldChar w:fldCharType="end"/>
      </w:r>
      <w:r w:rsidR="00194A4C">
        <w:t>).</w:t>
      </w:r>
    </w:p>
    <w:p w14:paraId="1CB0441E" w14:textId="77777777" w:rsidR="00194A4C" w:rsidRDefault="00194A4C" w:rsidP="00FA334F"/>
    <w:p w14:paraId="3913D403" w14:textId="4D2F429B" w:rsidR="0066758C" w:rsidRDefault="0066758C" w:rsidP="0066758C">
      <w:pPr>
        <w:jc w:val="center"/>
      </w:pPr>
      <w:r>
        <w:rPr>
          <w:noProof/>
        </w:rPr>
        <w:lastRenderedPageBreak/>
        <w:drawing>
          <wp:inline distT="0" distB="0" distL="0" distR="0" wp14:anchorId="368E1C8F" wp14:editId="697A46F7">
            <wp:extent cx="4317630" cy="6480000"/>
            <wp:effectExtent l="0" t="0" r="6985" b="0"/>
            <wp:docPr id="402288458"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DE80BF3" w14:textId="345B948F" w:rsidR="00FA334F" w:rsidRDefault="00FA334F" w:rsidP="00FA334F">
      <w:pPr>
        <w:pStyle w:val="Descripcin"/>
      </w:pPr>
      <w:bookmarkStart w:id="24" w:name="_Ref134881546"/>
      <w:r>
        <w:t xml:space="preserve">Figura </w:t>
      </w:r>
      <w:r>
        <w:fldChar w:fldCharType="begin"/>
      </w:r>
      <w:r>
        <w:instrText xml:space="preserve"> SEQ Figura \* ARABIC </w:instrText>
      </w:r>
      <w:r>
        <w:fldChar w:fldCharType="separate"/>
      </w:r>
      <w:r w:rsidR="003551EA">
        <w:rPr>
          <w:noProof/>
        </w:rPr>
        <w:t>16</w:t>
      </w:r>
      <w:r>
        <w:rPr>
          <w:noProof/>
        </w:rPr>
        <w:fldChar w:fldCharType="end"/>
      </w:r>
      <w:bookmarkEnd w:id="24"/>
      <w:r>
        <w:t>.</w:t>
      </w:r>
      <w:r w:rsidR="00DF5C41">
        <w:t xml:space="preserve"> </w:t>
      </w:r>
      <w:bookmarkStart w:id="25" w:name="_Hlk134893000"/>
      <w:r w:rsidR="00DF5C41">
        <w:t>Distribución del TSI en relación con la distribución de la varianza espacial y la significancia de la prueba local de Moran para determinar autocorrelación espacial.</w:t>
      </w:r>
      <w:bookmarkEnd w:id="25"/>
    </w:p>
    <w:p w14:paraId="059DD8BB" w14:textId="77777777" w:rsidR="00DF5C41" w:rsidRDefault="00DF5C41" w:rsidP="00DF5C41"/>
    <w:p w14:paraId="1FBB6430" w14:textId="131A45B1" w:rsidR="00DF5C41" w:rsidRDefault="00DF5C41" w:rsidP="00DF5C41">
      <w:r>
        <w:t xml:space="preserve">La mediana de la temperatura medida en la profundidad mostró una tendencia a aumentar hacia la parte costera, en la bocana de </w:t>
      </w:r>
      <w:proofErr w:type="spellStart"/>
      <w:r>
        <w:t>Amarales</w:t>
      </w:r>
      <w:proofErr w:type="spellEnd"/>
      <w:r>
        <w:t xml:space="preserve"> presentó una estabilización sobre todo en marea baja (</w:t>
      </w:r>
      <w:r>
        <w:fldChar w:fldCharType="begin"/>
      </w:r>
      <w:r>
        <w:instrText xml:space="preserve"> REF _Ref134887718 \h </w:instrText>
      </w:r>
      <w:r>
        <w:fldChar w:fldCharType="separate"/>
      </w:r>
      <w:r w:rsidR="003551EA">
        <w:t xml:space="preserve">Figura </w:t>
      </w:r>
      <w:r w:rsidR="003551EA">
        <w:rPr>
          <w:noProof/>
        </w:rPr>
        <w:t>15</w:t>
      </w:r>
      <w:r>
        <w:fldChar w:fldCharType="end"/>
      </w:r>
      <w:r>
        <w:t xml:space="preserve">). El valor mínimo </w:t>
      </w:r>
      <w:r w:rsidR="0092064B">
        <w:t>de la mediana en marea alta fue</w:t>
      </w:r>
      <w:r>
        <w:t xml:space="preserve"> 20.22 °C </w:t>
      </w:r>
      <w:r w:rsidR="0092064B">
        <w:t>con</w:t>
      </w:r>
      <w:r>
        <w:t xml:space="preserve"> un máximo de 2</w:t>
      </w:r>
      <w:r w:rsidR="0092064B">
        <w:t>8</w:t>
      </w:r>
      <w:r>
        <w:t>.</w:t>
      </w:r>
      <w:r w:rsidR="0092064B">
        <w:t>19</w:t>
      </w:r>
      <w:r>
        <w:t xml:space="preserve"> °C</w:t>
      </w:r>
      <w:r w:rsidR="0092064B">
        <w:t>, en marea baja, el valor máximo de la mediana fue de 27.9 °C y el mínimo de 21.58 °C.</w:t>
      </w:r>
      <w:r w:rsidR="00F754F3">
        <w:t xml:space="preserve"> esta variable presentó correlación espacial global positiva y significativa para ambos períodos mareales significativa (Marea Alta I de Moran= 0.44 p &lt;0.01; Marea Baja I de Moran = 0.34 p &lt;0.01), presentando la principal fuente de variación hacia el sector oceánico en ambas mareas </w:t>
      </w:r>
      <w:r w:rsidR="00D564A8">
        <w:t>(</w:t>
      </w:r>
      <w:r w:rsidR="00D564A8">
        <w:fldChar w:fldCharType="begin"/>
      </w:r>
      <w:r w:rsidR="00D564A8">
        <w:instrText xml:space="preserve"> REF _Ref134889577 \h </w:instrText>
      </w:r>
      <w:r w:rsidR="00D564A8">
        <w:fldChar w:fldCharType="separate"/>
      </w:r>
      <w:r w:rsidR="003551EA">
        <w:t xml:space="preserve">Figura </w:t>
      </w:r>
      <w:r w:rsidR="003551EA">
        <w:rPr>
          <w:noProof/>
        </w:rPr>
        <w:t>17</w:t>
      </w:r>
      <w:r w:rsidR="00D564A8">
        <w:fldChar w:fldCharType="end"/>
      </w:r>
      <w:r w:rsidR="00D564A8">
        <w:t>).</w:t>
      </w:r>
    </w:p>
    <w:p w14:paraId="33AA3E04" w14:textId="77777777" w:rsidR="00F754F3" w:rsidRDefault="00F754F3" w:rsidP="00F754F3">
      <w:pPr>
        <w:keepNext/>
        <w:jc w:val="center"/>
      </w:pPr>
      <w:r>
        <w:rPr>
          <w:noProof/>
        </w:rPr>
        <w:lastRenderedPageBreak/>
        <w:drawing>
          <wp:inline distT="0" distB="0" distL="0" distR="0" wp14:anchorId="3CAE3623" wp14:editId="0FBC03C2">
            <wp:extent cx="4317630" cy="6480000"/>
            <wp:effectExtent l="0" t="0" r="6985" b="0"/>
            <wp:docPr id="13219208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4CF6FE11" w14:textId="77777777" w:rsidR="00F754F3" w:rsidRDefault="00F754F3" w:rsidP="00F754F3">
      <w:pPr>
        <w:keepNext/>
        <w:jc w:val="center"/>
      </w:pPr>
    </w:p>
    <w:p w14:paraId="0E0D0B04" w14:textId="7B463A6B" w:rsidR="00F754F3" w:rsidRDefault="00F754F3" w:rsidP="00F754F3">
      <w:pPr>
        <w:pStyle w:val="Descripcin"/>
        <w:jc w:val="both"/>
      </w:pPr>
      <w:bookmarkStart w:id="26" w:name="_Ref134889577"/>
      <w:r>
        <w:t xml:space="preserve">Figura </w:t>
      </w:r>
      <w:r>
        <w:fldChar w:fldCharType="begin"/>
      </w:r>
      <w:r>
        <w:instrText xml:space="preserve"> SEQ Figura \* ARABIC </w:instrText>
      </w:r>
      <w:r>
        <w:fldChar w:fldCharType="separate"/>
      </w:r>
      <w:r w:rsidR="003551EA">
        <w:rPr>
          <w:noProof/>
        </w:rPr>
        <w:t>17</w:t>
      </w:r>
      <w:r>
        <w:fldChar w:fldCharType="end"/>
      </w:r>
      <w:bookmarkEnd w:id="26"/>
      <w:r>
        <w:t>.</w:t>
      </w:r>
      <w:r w:rsidRPr="00F754F3">
        <w:t xml:space="preserve"> </w:t>
      </w:r>
      <w:r>
        <w:t>Distribución de la mediana de la temperatura en profundidad en relación con la distribución de la varianza espacial y la significancia de la prueba local de Moran para determinar autocorrelación espacial.</w:t>
      </w:r>
    </w:p>
    <w:p w14:paraId="50786116" w14:textId="256C4FAD" w:rsidR="0092064B" w:rsidRPr="00DF5C41" w:rsidRDefault="0092064B" w:rsidP="00F754F3">
      <w:pPr>
        <w:pStyle w:val="Descripcin"/>
        <w:jc w:val="center"/>
      </w:pPr>
    </w:p>
    <w:p w14:paraId="58565B08" w14:textId="3252698E" w:rsidR="00D564A8" w:rsidRDefault="00D564A8" w:rsidP="00FA334F">
      <w:r>
        <w:t>La mediana de la salinidad presentó un máximo en marea alta de 34.5 PSU y un mínimo de 25.18 PSU y para la marea alta los valores de la salinidad estuvieron entre los 15.87 PSU y los 34.4 PSU con una tendencia a la disminución hacia el sector costero (</w:t>
      </w:r>
      <w:r>
        <w:fldChar w:fldCharType="begin"/>
      </w:r>
      <w:r>
        <w:instrText xml:space="preserve"> REF _Ref134887718 \h </w:instrText>
      </w:r>
      <w:r>
        <w:fldChar w:fldCharType="separate"/>
      </w:r>
      <w:r w:rsidR="003551EA">
        <w:t xml:space="preserve">Figura </w:t>
      </w:r>
      <w:r w:rsidR="003551EA">
        <w:rPr>
          <w:noProof/>
        </w:rPr>
        <w:t>15</w:t>
      </w:r>
      <w:r>
        <w:fldChar w:fldCharType="end"/>
      </w:r>
      <w:r>
        <w:t>). En marea alta no se presentó una correlación espacial significativa (I de Moran = 0.03 p = 0.21)</w:t>
      </w:r>
      <w:r w:rsidR="00EA3B9B">
        <w:t xml:space="preserve"> pero en la marea baja la correlación fue positiva y muy significativa mostrando una </w:t>
      </w:r>
      <w:r w:rsidR="009D6BC6">
        <w:t>fuente de variación significativa en la bocana de Guascama (</w:t>
      </w:r>
      <w:r w:rsidR="009D6BC6">
        <w:fldChar w:fldCharType="begin"/>
      </w:r>
      <w:r w:rsidR="009D6BC6">
        <w:instrText xml:space="preserve"> REF _Ref134890285 \h </w:instrText>
      </w:r>
      <w:r w:rsidR="009D6BC6">
        <w:fldChar w:fldCharType="separate"/>
      </w:r>
      <w:r w:rsidR="003551EA">
        <w:t xml:space="preserve">Figura </w:t>
      </w:r>
      <w:r w:rsidR="003551EA">
        <w:rPr>
          <w:noProof/>
        </w:rPr>
        <w:t>18</w:t>
      </w:r>
      <w:r w:rsidR="009D6BC6">
        <w:fldChar w:fldCharType="end"/>
      </w:r>
      <w:r w:rsidR="009D6BC6">
        <w:t>).</w:t>
      </w:r>
    </w:p>
    <w:p w14:paraId="6628653E" w14:textId="5EDA5E31" w:rsidR="00D564A8" w:rsidRDefault="009D6BC6" w:rsidP="00D564A8">
      <w:pPr>
        <w:keepNext/>
        <w:jc w:val="center"/>
      </w:pPr>
      <w:r>
        <w:rPr>
          <w:noProof/>
        </w:rPr>
        <w:lastRenderedPageBreak/>
        <w:drawing>
          <wp:inline distT="0" distB="0" distL="0" distR="0" wp14:anchorId="06FBE3D3" wp14:editId="063194B0">
            <wp:extent cx="4317630" cy="6480000"/>
            <wp:effectExtent l="0" t="0" r="6985" b="0"/>
            <wp:docPr id="16186647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681A8048" w14:textId="28E76319" w:rsidR="00D564A8" w:rsidRDefault="00D564A8" w:rsidP="00D564A8">
      <w:pPr>
        <w:pStyle w:val="Descripcin"/>
      </w:pPr>
      <w:bookmarkStart w:id="27" w:name="_Ref134890285"/>
      <w:r>
        <w:t xml:space="preserve">Figura </w:t>
      </w:r>
      <w:r>
        <w:fldChar w:fldCharType="begin"/>
      </w:r>
      <w:r>
        <w:instrText xml:space="preserve"> SEQ Figura \* ARABIC </w:instrText>
      </w:r>
      <w:r>
        <w:fldChar w:fldCharType="separate"/>
      </w:r>
      <w:r w:rsidR="003551EA">
        <w:rPr>
          <w:noProof/>
        </w:rPr>
        <w:t>18</w:t>
      </w:r>
      <w:r>
        <w:fldChar w:fldCharType="end"/>
      </w:r>
      <w:bookmarkEnd w:id="27"/>
      <w:r>
        <w:t>. Distribución de la mediana de la salinidad en profundidad en relación con la distribución de la varianza espacial y la significancia de la prueba local de Moran para determinar autocorrelación espacial.</w:t>
      </w:r>
    </w:p>
    <w:p w14:paraId="36C0E540" w14:textId="5BB82F4F" w:rsidR="00D564A8" w:rsidRDefault="00D564A8" w:rsidP="004D2440">
      <w:pPr>
        <w:pStyle w:val="Descripcin"/>
      </w:pPr>
    </w:p>
    <w:p w14:paraId="1847AC9E" w14:textId="5AC48296" w:rsidR="004D2440" w:rsidRPr="004D2440" w:rsidRDefault="004D2440" w:rsidP="004D2440">
      <w:r>
        <w:t>La mediana del oxígeno en profundidad presentó un valor máximo de 5.45 mg O</w:t>
      </w:r>
      <w:r w:rsidRPr="004D2440">
        <w:rPr>
          <w:vertAlign w:val="subscript"/>
        </w:rPr>
        <w:t>2</w:t>
      </w:r>
      <w:r>
        <w:t>. L</w:t>
      </w:r>
      <w:r w:rsidRPr="004D2440">
        <w:rPr>
          <w:vertAlign w:val="superscript"/>
        </w:rPr>
        <w:t>-1</w:t>
      </w:r>
      <w:r>
        <w:t xml:space="preserve"> y un mínimo de 3.8 mg O</w:t>
      </w:r>
      <w:r w:rsidRPr="004D2440">
        <w:rPr>
          <w:vertAlign w:val="subscript"/>
        </w:rPr>
        <w:t>2</w:t>
      </w:r>
      <w:r>
        <w:t>. L</w:t>
      </w:r>
      <w:r w:rsidRPr="004D2440">
        <w:rPr>
          <w:vertAlign w:val="superscript"/>
        </w:rPr>
        <w:t>-1</w:t>
      </w:r>
      <w:r>
        <w:t xml:space="preserve"> para la marea alta. Para la marea baja los valores se presentaron entre 4.2 y 5.3 mg O</w:t>
      </w:r>
      <w:r w:rsidRPr="004D2440">
        <w:rPr>
          <w:vertAlign w:val="subscript"/>
        </w:rPr>
        <w:t>2</w:t>
      </w:r>
      <w:r>
        <w:t>. L</w:t>
      </w:r>
      <w:r w:rsidRPr="004D2440">
        <w:rPr>
          <w:vertAlign w:val="superscript"/>
        </w:rPr>
        <w:t>-1</w:t>
      </w:r>
      <w:r>
        <w:t xml:space="preserve">. La mayor concentración se presentó en marea alta en la bocana </w:t>
      </w:r>
      <w:proofErr w:type="spellStart"/>
      <w:r>
        <w:t>Sanquianga</w:t>
      </w:r>
      <w:proofErr w:type="spellEnd"/>
      <w:r>
        <w:t xml:space="preserve"> seguida de la bocana Guascama en el sector oceánico (</w:t>
      </w:r>
      <w:r>
        <w:fldChar w:fldCharType="begin"/>
      </w:r>
      <w:r>
        <w:instrText xml:space="preserve"> REF _Ref134890285 \h </w:instrText>
      </w:r>
      <w:r>
        <w:fldChar w:fldCharType="separate"/>
      </w:r>
      <w:r w:rsidR="003551EA">
        <w:t xml:space="preserve">Figura </w:t>
      </w:r>
      <w:r w:rsidR="003551EA">
        <w:rPr>
          <w:noProof/>
        </w:rPr>
        <w:t>18</w:t>
      </w:r>
      <w:r>
        <w:fldChar w:fldCharType="end"/>
      </w:r>
      <w:r>
        <w:t xml:space="preserve">). En marea alta no se presentó una correlación espacial significativa (I de Moran = 0.12 p = 0.06) y en marea baja la correlación fue positiva y significativa (I de Moran = 0.47 p &lt;0.05) </w:t>
      </w:r>
      <w:r w:rsidR="00757589">
        <w:t xml:space="preserve">presentándose una fuente de oxigenación en la columna de agua hacia el sector oceánico de la bocana </w:t>
      </w:r>
      <w:proofErr w:type="spellStart"/>
      <w:r w:rsidR="00757589">
        <w:t>Amarales</w:t>
      </w:r>
      <w:proofErr w:type="spellEnd"/>
      <w:r w:rsidR="00757589">
        <w:t xml:space="preserve"> (</w:t>
      </w:r>
      <w:r w:rsidR="00757589">
        <w:fldChar w:fldCharType="begin"/>
      </w:r>
      <w:r w:rsidR="00757589">
        <w:instrText xml:space="preserve"> REF _Ref134890844 \h </w:instrText>
      </w:r>
      <w:r w:rsidR="00757589">
        <w:fldChar w:fldCharType="separate"/>
      </w:r>
      <w:r w:rsidR="003551EA">
        <w:t xml:space="preserve">Figura </w:t>
      </w:r>
      <w:r w:rsidR="003551EA">
        <w:rPr>
          <w:noProof/>
        </w:rPr>
        <w:t>19</w:t>
      </w:r>
      <w:r w:rsidR="00757589">
        <w:fldChar w:fldCharType="end"/>
      </w:r>
      <w:r w:rsidR="00757589">
        <w:t>).</w:t>
      </w:r>
    </w:p>
    <w:p w14:paraId="7E201420" w14:textId="77777777" w:rsidR="004D2440" w:rsidRDefault="004D2440" w:rsidP="00D564A8">
      <w:pPr>
        <w:jc w:val="center"/>
      </w:pPr>
    </w:p>
    <w:p w14:paraId="356E7890" w14:textId="77777777" w:rsidR="004D2440" w:rsidRDefault="004D2440">
      <w:pPr>
        <w:spacing w:before="0" w:after="0"/>
        <w:contextualSpacing w:val="0"/>
        <w:jc w:val="left"/>
      </w:pPr>
      <w:r>
        <w:br w:type="page"/>
      </w:r>
    </w:p>
    <w:p w14:paraId="481C844E" w14:textId="77777777" w:rsidR="004D2440" w:rsidRDefault="004D2440" w:rsidP="004D2440">
      <w:pPr>
        <w:keepNext/>
        <w:jc w:val="center"/>
      </w:pPr>
      <w:r>
        <w:rPr>
          <w:noProof/>
        </w:rPr>
        <w:lastRenderedPageBreak/>
        <w:drawing>
          <wp:inline distT="0" distB="0" distL="0" distR="0" wp14:anchorId="1C0F3E08" wp14:editId="6681F1D1">
            <wp:extent cx="4317630" cy="6480000"/>
            <wp:effectExtent l="0" t="0" r="6985" b="0"/>
            <wp:docPr id="871177826"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429C0784" w14:textId="77777777" w:rsidR="00757589" w:rsidRDefault="00757589" w:rsidP="004D2440">
      <w:pPr>
        <w:keepNext/>
        <w:jc w:val="center"/>
      </w:pPr>
    </w:p>
    <w:p w14:paraId="090C9110" w14:textId="1FF51D8A" w:rsidR="004D2440" w:rsidRDefault="004D2440" w:rsidP="00757589">
      <w:pPr>
        <w:pStyle w:val="Descripcin"/>
        <w:jc w:val="both"/>
      </w:pPr>
      <w:bookmarkStart w:id="28" w:name="_Ref134890844"/>
      <w:r>
        <w:t xml:space="preserve">Figura </w:t>
      </w:r>
      <w:r>
        <w:fldChar w:fldCharType="begin"/>
      </w:r>
      <w:r>
        <w:instrText xml:space="preserve"> SEQ Figura \* ARABIC </w:instrText>
      </w:r>
      <w:r>
        <w:fldChar w:fldCharType="separate"/>
      </w:r>
      <w:r w:rsidR="003551EA">
        <w:rPr>
          <w:noProof/>
        </w:rPr>
        <w:t>19</w:t>
      </w:r>
      <w:r>
        <w:fldChar w:fldCharType="end"/>
      </w:r>
      <w:bookmarkEnd w:id="28"/>
      <w:r>
        <w:t xml:space="preserve">. </w:t>
      </w:r>
      <w:r w:rsidR="00757589">
        <w:t>Distribución de la mediana del oxígeno disuelto en la columna de agua en relación con la distribución de la varianza espacial y la significancia de la prueba local de Moran para determinar autocorrelación espacial.</w:t>
      </w:r>
    </w:p>
    <w:p w14:paraId="07023D9E" w14:textId="77777777" w:rsidR="00757589" w:rsidRDefault="00757589" w:rsidP="00757589"/>
    <w:p w14:paraId="0A1F32A3" w14:textId="76D93CE6" w:rsidR="00FA334F" w:rsidRDefault="00FA334F" w:rsidP="00757589">
      <w:r>
        <w:br w:type="page"/>
      </w:r>
    </w:p>
    <w:p w14:paraId="1CF3EE95" w14:textId="243BFEE4" w:rsidR="00C831D1" w:rsidRDefault="00C831D1" w:rsidP="00AD08AA"/>
    <w:p w14:paraId="694E56A0" w14:textId="4BE2E7B3" w:rsidR="00C831D1" w:rsidRDefault="00E82E6F" w:rsidP="00AD08AA">
      <w:pPr>
        <w:pStyle w:val="Descripcin"/>
      </w:pPr>
      <w:r>
        <w:rPr>
          <w:noProof/>
        </w:rPr>
        <w:drawing>
          <wp:inline distT="0" distB="0" distL="0" distR="0" wp14:anchorId="4F8F1FA3" wp14:editId="4E8E8075">
            <wp:extent cx="5400675" cy="5400675"/>
            <wp:effectExtent l="0" t="0" r="9525" b="9525"/>
            <wp:docPr id="58574010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604ABC79" w14:textId="2D7BD714" w:rsidR="004F235D" w:rsidRDefault="00C831D1" w:rsidP="00AD08AA">
      <w:pPr>
        <w:pStyle w:val="Descripcin"/>
      </w:pPr>
      <w:bookmarkStart w:id="29" w:name="_Ref134892261"/>
      <w:r>
        <w:t xml:space="preserve">Figura </w:t>
      </w:r>
      <w:r w:rsidR="005B2713">
        <w:fldChar w:fldCharType="begin"/>
      </w:r>
      <w:r w:rsidR="005B2713">
        <w:instrText xml:space="preserve"> SEQ Figura \* ARABIC </w:instrText>
      </w:r>
      <w:r w:rsidR="005B2713">
        <w:fldChar w:fldCharType="separate"/>
      </w:r>
      <w:r w:rsidR="003551EA">
        <w:rPr>
          <w:noProof/>
        </w:rPr>
        <w:t>20</w:t>
      </w:r>
      <w:r w:rsidR="005B2713">
        <w:rPr>
          <w:noProof/>
        </w:rPr>
        <w:fldChar w:fldCharType="end"/>
      </w:r>
      <w:bookmarkEnd w:id="29"/>
      <w:r>
        <w:t>.</w:t>
      </w:r>
      <w:r w:rsidR="007D4079">
        <w:t xml:space="preserve"> Diagrama de cajas y líneas mostrando la distribución de la mediana de la densidad en la profundidad de la columna de agua, el rango intercuartílico de la temperatura medida en profundidad de la columna de agua, el rango intercuartílico de la salinidad medida en profundidad de la columna de agua y el rango intercuartílico del oxígeno disuelto medido en profundidad de la columna de agua entre los períodos mareales, los sectores y los transectos de las bocanas de delta del río </w:t>
      </w:r>
      <w:proofErr w:type="spellStart"/>
      <w:r w:rsidR="007D4079">
        <w:t>Sanquianga</w:t>
      </w:r>
      <w:proofErr w:type="spellEnd"/>
      <w:r w:rsidR="007D4079">
        <w:t>.</w:t>
      </w:r>
    </w:p>
    <w:p w14:paraId="4A9002E9" w14:textId="77777777" w:rsidR="007D4079" w:rsidRDefault="007D4079">
      <w:pPr>
        <w:spacing w:before="0" w:after="0"/>
        <w:contextualSpacing w:val="0"/>
        <w:jc w:val="left"/>
      </w:pPr>
    </w:p>
    <w:p w14:paraId="68567BF9" w14:textId="0BAF0FCE" w:rsidR="00014A37" w:rsidRPr="0064248E" w:rsidRDefault="00014A37">
      <w:pPr>
        <w:spacing w:before="0" w:after="0"/>
        <w:contextualSpacing w:val="0"/>
        <w:jc w:val="left"/>
      </w:pPr>
      <w:r>
        <w:t xml:space="preserve">La mediana de la densidad medida en la profundidad de la columna de </w:t>
      </w:r>
      <w:r w:rsidR="0064248E">
        <w:t xml:space="preserve">agua en la marea alta </w:t>
      </w:r>
      <w:r>
        <w:t xml:space="preserve">presentó un </w:t>
      </w:r>
      <w:r w:rsidR="0064248E">
        <w:t>mínimo</w:t>
      </w:r>
      <w:r>
        <w:t xml:space="preserve"> de 1.016 </w:t>
      </w:r>
      <w:r w:rsidR="0064248E">
        <w:t>kg.m</w:t>
      </w:r>
      <w:r w:rsidR="0064248E" w:rsidRPr="0064248E">
        <w:rPr>
          <w:vertAlign w:val="superscript"/>
        </w:rPr>
        <w:t>-3</w:t>
      </w:r>
      <w:r w:rsidR="0064248E">
        <w:t xml:space="preserve"> y un máximo de 1.024 kg.m</w:t>
      </w:r>
      <w:r w:rsidR="0064248E" w:rsidRPr="0064248E">
        <w:rPr>
          <w:vertAlign w:val="superscript"/>
        </w:rPr>
        <w:t>-3</w:t>
      </w:r>
      <w:r w:rsidR="0064248E">
        <w:t>, para la marea baja el valor mínimo de la mediana fue de 1.008 kg.m</w:t>
      </w:r>
      <w:r w:rsidR="0064248E" w:rsidRPr="0064248E">
        <w:rPr>
          <w:vertAlign w:val="superscript"/>
        </w:rPr>
        <w:t>-3</w:t>
      </w:r>
      <w:r w:rsidR="0064248E">
        <w:rPr>
          <w:vertAlign w:val="superscript"/>
        </w:rPr>
        <w:t xml:space="preserve"> </w:t>
      </w:r>
      <w:r w:rsidR="0064248E">
        <w:t>y un máximo de 1.024 kg.m</w:t>
      </w:r>
      <w:r w:rsidR="0064248E" w:rsidRPr="0064248E">
        <w:rPr>
          <w:vertAlign w:val="superscript"/>
        </w:rPr>
        <w:t>-3</w:t>
      </w:r>
      <w:r w:rsidR="0064248E">
        <w:t>. La tendencia general de la mediana en la columna de agua fue la disminuir hacia el sector costero (</w:t>
      </w:r>
      <w:r w:rsidR="0064248E">
        <w:fldChar w:fldCharType="begin"/>
      </w:r>
      <w:r w:rsidR="0064248E">
        <w:instrText xml:space="preserve"> REF _Ref134892261 \h </w:instrText>
      </w:r>
      <w:r w:rsidR="0064248E">
        <w:fldChar w:fldCharType="separate"/>
      </w:r>
      <w:r w:rsidR="003551EA">
        <w:t xml:space="preserve">Figura </w:t>
      </w:r>
      <w:r w:rsidR="003551EA">
        <w:rPr>
          <w:noProof/>
        </w:rPr>
        <w:t>20</w:t>
      </w:r>
      <w:r w:rsidR="0064248E">
        <w:fldChar w:fldCharType="end"/>
      </w:r>
      <w:r w:rsidR="0064248E">
        <w:t>). Para ambos períodos mareales se presentó una correlación espacial significativa (Marea Alta I de Moran= 0.</w:t>
      </w:r>
      <w:r w:rsidR="00D00420">
        <w:t>21</w:t>
      </w:r>
      <w:r w:rsidR="0064248E">
        <w:t xml:space="preserve"> p &lt;0.01; Marea Baja I de Moran = 0.</w:t>
      </w:r>
      <w:r w:rsidR="00D00420">
        <w:t>47</w:t>
      </w:r>
      <w:r w:rsidR="0064248E">
        <w:t xml:space="preserve"> p &lt;0.01</w:t>
      </w:r>
      <w:proofErr w:type="gramStart"/>
      <w:r w:rsidR="0064248E">
        <w:t>),  con</w:t>
      </w:r>
      <w:proofErr w:type="gramEnd"/>
      <w:r w:rsidR="0064248E">
        <w:t xml:space="preserve"> unas fuentes de variación en el sector oceánico en la marea alta y una fuente de variación en la bocana de Guascama en la marea baja (</w:t>
      </w:r>
      <w:r w:rsidR="0064248E">
        <w:fldChar w:fldCharType="begin"/>
      </w:r>
      <w:r w:rsidR="0064248E">
        <w:instrText xml:space="preserve"> REF _Ref134892389 \h </w:instrText>
      </w:r>
      <w:r w:rsidR="0064248E">
        <w:fldChar w:fldCharType="separate"/>
      </w:r>
      <w:r w:rsidR="003551EA">
        <w:t xml:space="preserve">Figura </w:t>
      </w:r>
      <w:r w:rsidR="003551EA">
        <w:rPr>
          <w:noProof/>
        </w:rPr>
        <w:t>21</w:t>
      </w:r>
      <w:r w:rsidR="0064248E">
        <w:fldChar w:fldCharType="end"/>
      </w:r>
      <w:r w:rsidR="0064248E">
        <w:t>).</w:t>
      </w:r>
    </w:p>
    <w:p w14:paraId="15305C71" w14:textId="77777777" w:rsidR="00014A37" w:rsidRDefault="00014A37" w:rsidP="00014A37">
      <w:pPr>
        <w:keepNext/>
        <w:spacing w:before="0" w:after="0"/>
        <w:contextualSpacing w:val="0"/>
        <w:jc w:val="center"/>
      </w:pPr>
      <w:r>
        <w:rPr>
          <w:noProof/>
        </w:rPr>
        <w:lastRenderedPageBreak/>
        <w:drawing>
          <wp:inline distT="0" distB="0" distL="0" distR="0" wp14:anchorId="005207E9" wp14:editId="75282030">
            <wp:extent cx="4317630" cy="6480000"/>
            <wp:effectExtent l="0" t="0" r="6985" b="0"/>
            <wp:docPr id="18858617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01CCE11" w14:textId="77777777" w:rsidR="0064248E" w:rsidRDefault="0064248E" w:rsidP="00014A37">
      <w:pPr>
        <w:keepNext/>
        <w:spacing w:before="0" w:after="0"/>
        <w:contextualSpacing w:val="0"/>
        <w:jc w:val="center"/>
      </w:pPr>
    </w:p>
    <w:p w14:paraId="7B570CCD" w14:textId="6D1D9A39" w:rsidR="00014A37" w:rsidRDefault="00014A37" w:rsidP="0064248E">
      <w:pPr>
        <w:pStyle w:val="Descripcin"/>
        <w:jc w:val="both"/>
      </w:pPr>
      <w:bookmarkStart w:id="30" w:name="_Ref134892389"/>
      <w:r>
        <w:t xml:space="preserve">Figura </w:t>
      </w:r>
      <w:r>
        <w:fldChar w:fldCharType="begin"/>
      </w:r>
      <w:r>
        <w:instrText xml:space="preserve"> SEQ Figura \* ARABIC </w:instrText>
      </w:r>
      <w:r>
        <w:fldChar w:fldCharType="separate"/>
      </w:r>
      <w:r w:rsidR="003551EA">
        <w:rPr>
          <w:noProof/>
        </w:rPr>
        <w:t>21</w:t>
      </w:r>
      <w:r>
        <w:fldChar w:fldCharType="end"/>
      </w:r>
      <w:bookmarkEnd w:id="30"/>
      <w:r>
        <w:t>.</w:t>
      </w:r>
      <w:r w:rsidR="008F3DB9">
        <w:t xml:space="preserve"> Distribución de la mediana de la densidad en la columna de agua en relación con la distribución de la varianza espacial y la significancia de la prueba local de Moran para determinar autocorrelación espacial.</w:t>
      </w:r>
    </w:p>
    <w:p w14:paraId="4613B3A0" w14:textId="77777777" w:rsidR="00CF101F" w:rsidRDefault="00CF101F" w:rsidP="00CF101F">
      <w:pPr>
        <w:spacing w:before="0" w:after="0"/>
        <w:contextualSpacing w:val="0"/>
      </w:pPr>
    </w:p>
    <w:p w14:paraId="3EB4FE83" w14:textId="00CCCB4B" w:rsidR="004F235D" w:rsidRDefault="00CF101F" w:rsidP="00CF101F">
      <w:pPr>
        <w:spacing w:before="0" w:after="0"/>
        <w:contextualSpacing w:val="0"/>
      </w:pPr>
      <w:r>
        <w:t xml:space="preserve">El rango intercuartílico de la temperatura medida en la profundidad de la columna de agua presentó el mayor valor en el sector oceánico de la bocana de </w:t>
      </w:r>
      <w:proofErr w:type="spellStart"/>
      <w:r>
        <w:t>Sanquianga</w:t>
      </w:r>
      <w:proofErr w:type="spellEnd"/>
      <w:r>
        <w:t xml:space="preserve"> durante la marea alta (9.3 °C), seguido de la bocana Guascama en marea baja (</w:t>
      </w:r>
      <w:r>
        <w:fldChar w:fldCharType="begin"/>
      </w:r>
      <w:r>
        <w:instrText xml:space="preserve"> REF _Ref134892261 \h </w:instrText>
      </w:r>
      <w:r>
        <w:fldChar w:fldCharType="separate"/>
      </w:r>
      <w:r w:rsidR="003551EA">
        <w:t xml:space="preserve">Figura </w:t>
      </w:r>
      <w:r w:rsidR="003551EA">
        <w:rPr>
          <w:noProof/>
        </w:rPr>
        <w:t>20</w:t>
      </w:r>
      <w:r>
        <w:fldChar w:fldCharType="end"/>
      </w:r>
      <w:r>
        <w:t>). Para ambas mareas el rango intercuartílico de la temperatura presentó una correlación espacial positiva y significativa (Marea Alta I de Moran= 0.33 p &lt;0.01; Marea Baja I de Moran = 0.45 p &lt;0.01), con una fuente de variación muy marcada hacia los sectores oceánicos de todos los transectos (</w:t>
      </w:r>
      <w:r w:rsidR="005C495C">
        <w:fldChar w:fldCharType="begin"/>
      </w:r>
      <w:r w:rsidR="005C495C">
        <w:instrText xml:space="preserve"> REF _Ref134893044 \h </w:instrText>
      </w:r>
      <w:r w:rsidR="005C495C">
        <w:fldChar w:fldCharType="separate"/>
      </w:r>
      <w:r w:rsidR="003551EA">
        <w:t xml:space="preserve">Figura </w:t>
      </w:r>
      <w:r w:rsidR="003551EA">
        <w:rPr>
          <w:noProof/>
        </w:rPr>
        <w:t>22</w:t>
      </w:r>
      <w:r w:rsidR="005C495C">
        <w:fldChar w:fldCharType="end"/>
      </w:r>
      <w:r>
        <w:t>).</w:t>
      </w:r>
    </w:p>
    <w:p w14:paraId="5538D1DC" w14:textId="77777777" w:rsidR="00CF101F" w:rsidRDefault="00CF101F" w:rsidP="00CF101F">
      <w:pPr>
        <w:keepNext/>
        <w:spacing w:before="0" w:after="0"/>
        <w:contextualSpacing w:val="0"/>
        <w:jc w:val="center"/>
      </w:pPr>
      <w:r>
        <w:rPr>
          <w:noProof/>
        </w:rPr>
        <w:lastRenderedPageBreak/>
        <w:drawing>
          <wp:inline distT="0" distB="0" distL="0" distR="0" wp14:anchorId="66656EC9" wp14:editId="43BD6F5E">
            <wp:extent cx="4317630" cy="6480000"/>
            <wp:effectExtent l="0" t="0" r="6985" b="0"/>
            <wp:docPr id="54969848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73795F75" w14:textId="77777777" w:rsidR="00CF101F" w:rsidRDefault="00CF101F" w:rsidP="00CF101F">
      <w:pPr>
        <w:keepNext/>
        <w:spacing w:before="0" w:after="0"/>
        <w:contextualSpacing w:val="0"/>
        <w:jc w:val="center"/>
      </w:pPr>
    </w:p>
    <w:p w14:paraId="14D7BF34" w14:textId="13AF1D55" w:rsidR="00CF101F" w:rsidRDefault="00CF101F" w:rsidP="00CF101F">
      <w:pPr>
        <w:pStyle w:val="Descripcin"/>
        <w:jc w:val="both"/>
      </w:pPr>
      <w:bookmarkStart w:id="31" w:name="_Ref134893044"/>
      <w:r>
        <w:t xml:space="preserve">Figura </w:t>
      </w:r>
      <w:r>
        <w:fldChar w:fldCharType="begin"/>
      </w:r>
      <w:r>
        <w:instrText xml:space="preserve"> SEQ Figura \* ARABIC </w:instrText>
      </w:r>
      <w:r>
        <w:fldChar w:fldCharType="separate"/>
      </w:r>
      <w:r w:rsidR="003551EA">
        <w:rPr>
          <w:noProof/>
        </w:rPr>
        <w:t>22</w:t>
      </w:r>
      <w:r>
        <w:fldChar w:fldCharType="end"/>
      </w:r>
      <w:bookmarkEnd w:id="31"/>
      <w:r>
        <w:t>. Distribución del rango intercualtílico de la temperatura medida en profundidad en relación con la distribución de la varianza espacial y la significancia de la prueba local de Moran para determinar autocorrelación espacial.</w:t>
      </w:r>
    </w:p>
    <w:p w14:paraId="61C25EBE" w14:textId="77777777" w:rsidR="005C495C" w:rsidRDefault="005C495C" w:rsidP="005C495C"/>
    <w:p w14:paraId="08E32358" w14:textId="1E15528D" w:rsidR="005C495C" w:rsidRDefault="005C495C" w:rsidP="005C495C">
      <w:r>
        <w:t>El rango intercuartílico medido en la profundidad para la salinidad no presentó una tendencia clara entre las estaciones (</w:t>
      </w:r>
      <w:r>
        <w:fldChar w:fldCharType="begin"/>
      </w:r>
      <w:r>
        <w:instrText xml:space="preserve"> REF _Ref134892261 \h </w:instrText>
      </w:r>
      <w:r>
        <w:fldChar w:fldCharType="separate"/>
      </w:r>
      <w:r w:rsidR="003551EA">
        <w:t xml:space="preserve">Figura </w:t>
      </w:r>
      <w:r w:rsidR="003551EA">
        <w:rPr>
          <w:noProof/>
        </w:rPr>
        <w:t>20</w:t>
      </w:r>
      <w:r>
        <w:fldChar w:fldCharType="end"/>
      </w:r>
      <w:r>
        <w:t xml:space="preserve">) y el </w:t>
      </w:r>
      <w:proofErr w:type="spellStart"/>
      <w:r>
        <w:t>mayo</w:t>
      </w:r>
      <w:proofErr w:type="spellEnd"/>
      <w:r>
        <w:t xml:space="preserve"> rango fue de 3.3 PSU en marea alta y de 3.6 PSU en marea baja. </w:t>
      </w:r>
      <w:r w:rsidR="00420FDC">
        <w:t>Tampoco se presentó una correlación espacial en el rango intercuartílico de la salinidad en la columna de agua para ninguno de los dos períodos mareales (Marea Alta I de Moran= -0.09 p =0.60; Marea Baja I de Moran = 0.08 p = 0.11), mostrando una variación aleatoria en toda la zona (</w:t>
      </w:r>
      <w:r w:rsidR="00420FDC">
        <w:fldChar w:fldCharType="begin"/>
      </w:r>
      <w:r w:rsidR="00420FDC">
        <w:instrText xml:space="preserve"> REF _Ref134893448 \h </w:instrText>
      </w:r>
      <w:r w:rsidR="00420FDC">
        <w:fldChar w:fldCharType="separate"/>
      </w:r>
      <w:r w:rsidR="003551EA">
        <w:t xml:space="preserve">Figura </w:t>
      </w:r>
      <w:r w:rsidR="003551EA">
        <w:rPr>
          <w:noProof/>
        </w:rPr>
        <w:t>23</w:t>
      </w:r>
      <w:r w:rsidR="00420FDC">
        <w:fldChar w:fldCharType="end"/>
      </w:r>
      <w:r w:rsidR="00420FDC">
        <w:t>).</w:t>
      </w:r>
    </w:p>
    <w:p w14:paraId="16B3A7A9" w14:textId="77777777" w:rsidR="005C495C" w:rsidRDefault="005C495C" w:rsidP="005C495C">
      <w:pPr>
        <w:keepNext/>
        <w:jc w:val="center"/>
      </w:pPr>
      <w:r>
        <w:rPr>
          <w:noProof/>
        </w:rPr>
        <w:lastRenderedPageBreak/>
        <w:drawing>
          <wp:inline distT="0" distB="0" distL="0" distR="0" wp14:anchorId="5641D377" wp14:editId="2907003D">
            <wp:extent cx="4317630" cy="6480000"/>
            <wp:effectExtent l="0" t="0" r="6985" b="0"/>
            <wp:docPr id="1105507885"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8E47311" w14:textId="77777777" w:rsidR="005C495C" w:rsidRDefault="005C495C" w:rsidP="005C495C">
      <w:pPr>
        <w:keepNext/>
        <w:jc w:val="center"/>
      </w:pPr>
    </w:p>
    <w:p w14:paraId="7FA35957" w14:textId="11F2D9EF" w:rsidR="005C495C" w:rsidRDefault="005C495C" w:rsidP="005C495C">
      <w:pPr>
        <w:pStyle w:val="Descripcin"/>
        <w:jc w:val="both"/>
      </w:pPr>
      <w:bookmarkStart w:id="32" w:name="_Ref134893448"/>
      <w:r>
        <w:t xml:space="preserve">Figura </w:t>
      </w:r>
      <w:r>
        <w:fldChar w:fldCharType="begin"/>
      </w:r>
      <w:r>
        <w:instrText xml:space="preserve"> SEQ Figura \* ARABIC </w:instrText>
      </w:r>
      <w:r>
        <w:fldChar w:fldCharType="separate"/>
      </w:r>
      <w:r w:rsidR="003551EA">
        <w:rPr>
          <w:noProof/>
        </w:rPr>
        <w:t>23</w:t>
      </w:r>
      <w:r>
        <w:fldChar w:fldCharType="end"/>
      </w:r>
      <w:bookmarkEnd w:id="32"/>
      <w:r>
        <w:t>. Distribución del rango intercuartílico de la salinidad en la columna de agua en relación con la distribución de la varianza espacial y la significancia de la prueba local de Moran para determinar autocorrelación espacial.</w:t>
      </w:r>
    </w:p>
    <w:p w14:paraId="4EBA1705" w14:textId="77777777" w:rsidR="00E838FC" w:rsidRDefault="00E838FC" w:rsidP="00E838FC"/>
    <w:p w14:paraId="536A3A18" w14:textId="5BF27A26" w:rsidR="008D35B6" w:rsidRDefault="00E838FC" w:rsidP="00E838FC">
      <w:r>
        <w:t>El rango intercuartílico para el oxígeno disuelto presentó un valor máximo de 3.4 mg O</w:t>
      </w:r>
      <w:proofErr w:type="gramStart"/>
      <w:r w:rsidRPr="00E838FC">
        <w:rPr>
          <w:vertAlign w:val="subscript"/>
        </w:rPr>
        <w:t>2</w:t>
      </w:r>
      <w:r>
        <w:t xml:space="preserve"> .L</w:t>
      </w:r>
      <w:proofErr w:type="gramEnd"/>
      <w:r w:rsidRPr="00E838FC">
        <w:rPr>
          <w:vertAlign w:val="superscript"/>
        </w:rPr>
        <w:t>-1</w:t>
      </w:r>
      <w:r>
        <w:t xml:space="preserve">, </w:t>
      </w:r>
      <w:r w:rsidR="008D35B6">
        <w:t>para la marea alta y un valor máximo de 1.76 mg O</w:t>
      </w:r>
      <w:r w:rsidR="008D35B6" w:rsidRPr="00E838FC">
        <w:rPr>
          <w:vertAlign w:val="subscript"/>
        </w:rPr>
        <w:t>2</w:t>
      </w:r>
      <w:r w:rsidR="008D35B6">
        <w:t xml:space="preserve"> .L</w:t>
      </w:r>
      <w:r w:rsidR="008D35B6" w:rsidRPr="00E838FC">
        <w:rPr>
          <w:vertAlign w:val="superscript"/>
        </w:rPr>
        <w:t>-1</w:t>
      </w:r>
      <w:r w:rsidR="008D35B6">
        <w:t xml:space="preserve"> para la marea baja (</w:t>
      </w:r>
      <w:r w:rsidR="008D35B6">
        <w:fldChar w:fldCharType="begin"/>
      </w:r>
      <w:r w:rsidR="008D35B6">
        <w:instrText xml:space="preserve"> REF _Ref134892261 \h </w:instrText>
      </w:r>
      <w:r w:rsidR="008D35B6">
        <w:fldChar w:fldCharType="separate"/>
      </w:r>
      <w:r w:rsidR="003551EA">
        <w:t xml:space="preserve">Figura </w:t>
      </w:r>
      <w:r w:rsidR="003551EA">
        <w:rPr>
          <w:noProof/>
        </w:rPr>
        <w:t>20</w:t>
      </w:r>
      <w:r w:rsidR="008D35B6">
        <w:fldChar w:fldCharType="end"/>
      </w:r>
      <w:r w:rsidR="008D35B6">
        <w:t>). Para ambos períodos mareales se presentó una correlación espacial muy significativa (Marea Alta I de Moran= 0.20 p &lt;0.01; Marea Baja I de Moran = 0.35 p &lt;0.01)</w:t>
      </w:r>
      <w:r w:rsidR="000808DD">
        <w:t xml:space="preserve">, presentando una fuente de </w:t>
      </w:r>
      <w:proofErr w:type="gramStart"/>
      <w:r w:rsidR="000808DD">
        <w:t xml:space="preserve">variación </w:t>
      </w:r>
      <w:r w:rsidR="008D35B6">
        <w:t xml:space="preserve"> </w:t>
      </w:r>
      <w:r w:rsidR="000808DD">
        <w:t>hacia</w:t>
      </w:r>
      <w:proofErr w:type="gramEnd"/>
      <w:r w:rsidR="000808DD">
        <w:t xml:space="preserve"> el sector oceánico del transecto de la bocana Guascama </w:t>
      </w:r>
      <w:r w:rsidR="008D35B6">
        <w:t>(</w:t>
      </w:r>
      <w:r w:rsidR="008D35B6">
        <w:fldChar w:fldCharType="begin"/>
      </w:r>
      <w:r w:rsidR="008D35B6">
        <w:instrText xml:space="preserve"> REF _Ref134894156 \h </w:instrText>
      </w:r>
      <w:r w:rsidR="008D35B6">
        <w:fldChar w:fldCharType="separate"/>
      </w:r>
      <w:r w:rsidR="003551EA">
        <w:t xml:space="preserve">Figura </w:t>
      </w:r>
      <w:r w:rsidR="003551EA">
        <w:rPr>
          <w:noProof/>
        </w:rPr>
        <w:t>24</w:t>
      </w:r>
      <w:r w:rsidR="008D35B6">
        <w:fldChar w:fldCharType="end"/>
      </w:r>
      <w:r w:rsidR="008D35B6">
        <w:t>).</w:t>
      </w:r>
    </w:p>
    <w:p w14:paraId="2B7A67F1" w14:textId="77777777" w:rsidR="008D35B6" w:rsidRDefault="008D35B6">
      <w:pPr>
        <w:spacing w:before="0" w:after="0"/>
        <w:contextualSpacing w:val="0"/>
        <w:jc w:val="left"/>
      </w:pPr>
      <w:r>
        <w:br w:type="page"/>
      </w:r>
    </w:p>
    <w:p w14:paraId="1D42FAF4" w14:textId="77777777" w:rsidR="008D35B6" w:rsidRDefault="008D35B6" w:rsidP="008D35B6">
      <w:pPr>
        <w:keepNext/>
        <w:spacing w:before="0" w:after="0"/>
        <w:contextualSpacing w:val="0"/>
        <w:jc w:val="center"/>
      </w:pPr>
      <w:r>
        <w:rPr>
          <w:noProof/>
        </w:rPr>
        <w:lastRenderedPageBreak/>
        <w:drawing>
          <wp:inline distT="0" distB="0" distL="0" distR="0" wp14:anchorId="764C766D" wp14:editId="1980AEA6">
            <wp:extent cx="4317630" cy="6480000"/>
            <wp:effectExtent l="0" t="0" r="6985" b="0"/>
            <wp:docPr id="136434941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132AF917" w14:textId="77777777" w:rsidR="008D35B6" w:rsidRDefault="008D35B6" w:rsidP="008D35B6">
      <w:pPr>
        <w:keepNext/>
        <w:spacing w:before="0" w:after="0"/>
        <w:contextualSpacing w:val="0"/>
        <w:jc w:val="center"/>
      </w:pPr>
    </w:p>
    <w:p w14:paraId="2DA22268" w14:textId="2D3CFC75" w:rsidR="008D35B6" w:rsidRDefault="008D35B6" w:rsidP="008D35B6">
      <w:pPr>
        <w:pStyle w:val="Descripcin"/>
        <w:jc w:val="both"/>
      </w:pPr>
      <w:bookmarkStart w:id="33" w:name="_Ref134894156"/>
      <w:r>
        <w:t xml:space="preserve">Figura </w:t>
      </w:r>
      <w:r>
        <w:fldChar w:fldCharType="begin"/>
      </w:r>
      <w:r>
        <w:instrText xml:space="preserve"> SEQ Figura \* ARABIC </w:instrText>
      </w:r>
      <w:r>
        <w:fldChar w:fldCharType="separate"/>
      </w:r>
      <w:r w:rsidR="003551EA">
        <w:rPr>
          <w:noProof/>
        </w:rPr>
        <w:t>24</w:t>
      </w:r>
      <w:r>
        <w:fldChar w:fldCharType="end"/>
      </w:r>
      <w:bookmarkEnd w:id="33"/>
      <w:r>
        <w:t>. Distribución del rango intercuartílico del oxígeno disuelto medido en la columna de agua en relación con la distribución de la varianza espacial y la significancia de la prueba local de Moran para determinar autocorrelación espacial.</w:t>
      </w:r>
    </w:p>
    <w:p w14:paraId="5DA0A3A0" w14:textId="05B8CAA6" w:rsidR="008D35B6" w:rsidRDefault="008D35B6" w:rsidP="008D35B6">
      <w:pPr>
        <w:spacing w:before="0" w:after="0"/>
        <w:contextualSpacing w:val="0"/>
        <w:jc w:val="center"/>
      </w:pPr>
      <w:r>
        <w:br w:type="page"/>
      </w:r>
    </w:p>
    <w:p w14:paraId="183744B7" w14:textId="77777777" w:rsidR="00E838FC" w:rsidRPr="00E838FC" w:rsidRDefault="00E838FC" w:rsidP="00E838FC"/>
    <w:p w14:paraId="4294CF00" w14:textId="72F86A2B" w:rsidR="004F235D" w:rsidRDefault="00E82E6F" w:rsidP="004F235D">
      <w:pPr>
        <w:pStyle w:val="Descripcin"/>
        <w:keepNext/>
      </w:pPr>
      <w:r>
        <w:rPr>
          <w:noProof/>
        </w:rPr>
        <w:drawing>
          <wp:inline distT="0" distB="0" distL="0" distR="0" wp14:anchorId="28503BF8" wp14:editId="549854C2">
            <wp:extent cx="5400675" cy="5400675"/>
            <wp:effectExtent l="0" t="0" r="9525" b="9525"/>
            <wp:docPr id="687091018"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181AA67E" w14:textId="77777777" w:rsidR="004F235D" w:rsidRDefault="004F235D" w:rsidP="004F235D">
      <w:pPr>
        <w:pStyle w:val="Descripcin"/>
      </w:pPr>
    </w:p>
    <w:p w14:paraId="0BF354E9" w14:textId="29E4CF3F" w:rsidR="00C831D1" w:rsidRDefault="004F235D" w:rsidP="004F235D">
      <w:pPr>
        <w:pStyle w:val="Descripcin"/>
      </w:pPr>
      <w:bookmarkStart w:id="34" w:name="_Ref134894733"/>
      <w:r>
        <w:t xml:space="preserve">Figura </w:t>
      </w:r>
      <w:r>
        <w:fldChar w:fldCharType="begin"/>
      </w:r>
      <w:r>
        <w:instrText xml:space="preserve"> SEQ Figura \* ARABIC </w:instrText>
      </w:r>
      <w:r>
        <w:fldChar w:fldCharType="separate"/>
      </w:r>
      <w:r w:rsidR="003551EA">
        <w:rPr>
          <w:noProof/>
        </w:rPr>
        <w:t>25</w:t>
      </w:r>
      <w:r>
        <w:fldChar w:fldCharType="end"/>
      </w:r>
      <w:bookmarkEnd w:id="34"/>
      <w:r>
        <w:t>.</w:t>
      </w:r>
      <w:r w:rsidR="001D4096">
        <w:t xml:space="preserve"> Diagrama de cajas y líneas mostrando la distribución del rango intercuartílico de la densidad medido en la columna de agua, la temperatura superficial de mar, la </w:t>
      </w:r>
      <w:r w:rsidR="009527C2">
        <w:t>salinidad y la densidad superficiales</w:t>
      </w:r>
      <w:r w:rsidR="001D4096">
        <w:t xml:space="preserve">, entre los períodos mareales, los sectores y los transectos de las bocanas de delta del río </w:t>
      </w:r>
      <w:proofErr w:type="spellStart"/>
      <w:r w:rsidR="001D4096">
        <w:t>Sanquianga</w:t>
      </w:r>
      <w:proofErr w:type="spellEnd"/>
      <w:r w:rsidR="001D4096">
        <w:t>.</w:t>
      </w:r>
    </w:p>
    <w:p w14:paraId="1346F5AC" w14:textId="77777777" w:rsidR="00FA334F" w:rsidRDefault="00FA334F" w:rsidP="00AD08AA"/>
    <w:p w14:paraId="244B7EC9" w14:textId="7EE5B63A" w:rsidR="00FA334F" w:rsidRDefault="00FA334F" w:rsidP="00FA334F">
      <w:pPr>
        <w:pStyle w:val="Descripcin"/>
        <w:jc w:val="center"/>
      </w:pPr>
    </w:p>
    <w:p w14:paraId="0113DCEC" w14:textId="0EF3B2EA" w:rsidR="009527C2" w:rsidRDefault="009527C2">
      <w:pPr>
        <w:spacing w:before="0" w:after="0"/>
        <w:contextualSpacing w:val="0"/>
        <w:jc w:val="left"/>
      </w:pPr>
      <w:r>
        <w:t>Existe una tendencia del rango intercuartílico de la densidad a disminuir hacia el sector costero y esta tendencia es más marcada en la marea baja (</w:t>
      </w:r>
      <w:r>
        <w:fldChar w:fldCharType="begin"/>
      </w:r>
      <w:r>
        <w:instrText xml:space="preserve"> REF _Ref134894733 \h </w:instrText>
      </w:r>
      <w:r>
        <w:fldChar w:fldCharType="separate"/>
      </w:r>
      <w:r w:rsidR="003551EA">
        <w:t xml:space="preserve">Figura </w:t>
      </w:r>
      <w:r w:rsidR="003551EA">
        <w:rPr>
          <w:noProof/>
        </w:rPr>
        <w:t>25</w:t>
      </w:r>
      <w:r>
        <w:fldChar w:fldCharType="end"/>
      </w:r>
      <w:r>
        <w:t>). El valor máximo de este rango fue de 0.005 kg.m</w:t>
      </w:r>
      <w:r w:rsidRPr="009527C2">
        <w:rPr>
          <w:vertAlign w:val="superscript"/>
        </w:rPr>
        <w:t>-3</w:t>
      </w:r>
      <w:r>
        <w:t xml:space="preserve"> para ambas mareas</w:t>
      </w:r>
      <w:r w:rsidR="00E54F7D">
        <w:t xml:space="preserve"> (Marea Alta I de Moran= 0.19 p &lt;0.01; Marea Baja I de Moran = 0.0.42 p &lt;0.01),</w:t>
      </w:r>
      <w:r>
        <w:t xml:space="preserve"> presentando una correlación espacial muy significativa también en ambos períodos mareales (</w:t>
      </w:r>
      <w:r>
        <w:fldChar w:fldCharType="begin"/>
      </w:r>
      <w:r>
        <w:instrText xml:space="preserve"> REF _Ref134894982 \h </w:instrText>
      </w:r>
      <w:r>
        <w:fldChar w:fldCharType="separate"/>
      </w:r>
      <w:r w:rsidR="003551EA">
        <w:t xml:space="preserve">Figura </w:t>
      </w:r>
      <w:r w:rsidR="003551EA">
        <w:rPr>
          <w:noProof/>
        </w:rPr>
        <w:t>26</w:t>
      </w:r>
      <w:r>
        <w:fldChar w:fldCharType="end"/>
      </w:r>
      <w:r>
        <w:t>).</w:t>
      </w:r>
    </w:p>
    <w:p w14:paraId="0462395C" w14:textId="7EBA3954" w:rsidR="009527C2" w:rsidRDefault="009527C2">
      <w:pPr>
        <w:spacing w:before="0" w:after="0"/>
        <w:contextualSpacing w:val="0"/>
        <w:jc w:val="left"/>
      </w:pPr>
    </w:p>
    <w:p w14:paraId="41E71052" w14:textId="77777777" w:rsidR="009527C2" w:rsidRDefault="009527C2">
      <w:pPr>
        <w:spacing w:before="0" w:after="0"/>
        <w:contextualSpacing w:val="0"/>
        <w:jc w:val="left"/>
      </w:pPr>
    </w:p>
    <w:p w14:paraId="7189721E" w14:textId="40EBDE63" w:rsidR="009527C2" w:rsidRDefault="009527C2">
      <w:pPr>
        <w:spacing w:before="0" w:after="0"/>
        <w:contextualSpacing w:val="0"/>
        <w:jc w:val="left"/>
      </w:pPr>
      <w:r>
        <w:br w:type="page"/>
      </w:r>
    </w:p>
    <w:p w14:paraId="7D5B1C3D" w14:textId="77777777" w:rsidR="009527C2" w:rsidRDefault="009527C2" w:rsidP="009527C2">
      <w:pPr>
        <w:keepNext/>
        <w:spacing w:before="0" w:after="0"/>
        <w:contextualSpacing w:val="0"/>
        <w:jc w:val="center"/>
      </w:pPr>
      <w:r>
        <w:rPr>
          <w:noProof/>
        </w:rPr>
        <w:lastRenderedPageBreak/>
        <w:drawing>
          <wp:inline distT="0" distB="0" distL="0" distR="0" wp14:anchorId="437A9A68" wp14:editId="10C09633">
            <wp:extent cx="4317630" cy="6480000"/>
            <wp:effectExtent l="0" t="0" r="6985" b="0"/>
            <wp:docPr id="56576609"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B1FB892" w14:textId="77777777" w:rsidR="009527C2" w:rsidRDefault="009527C2" w:rsidP="009527C2">
      <w:pPr>
        <w:pStyle w:val="Descripcin"/>
      </w:pPr>
    </w:p>
    <w:p w14:paraId="6E4EEEF8" w14:textId="5C7C7D27" w:rsidR="009527C2" w:rsidRDefault="009527C2" w:rsidP="009527C2">
      <w:pPr>
        <w:pStyle w:val="Descripcin"/>
        <w:jc w:val="both"/>
      </w:pPr>
      <w:bookmarkStart w:id="35" w:name="_Ref134894982"/>
      <w:r>
        <w:t xml:space="preserve">Figura </w:t>
      </w:r>
      <w:r>
        <w:fldChar w:fldCharType="begin"/>
      </w:r>
      <w:r>
        <w:instrText xml:space="preserve"> SEQ Figura \* ARABIC </w:instrText>
      </w:r>
      <w:r>
        <w:fldChar w:fldCharType="separate"/>
      </w:r>
      <w:r w:rsidR="003551EA">
        <w:rPr>
          <w:noProof/>
        </w:rPr>
        <w:t>26</w:t>
      </w:r>
      <w:r>
        <w:fldChar w:fldCharType="end"/>
      </w:r>
      <w:bookmarkEnd w:id="35"/>
      <w:r>
        <w:t>. Distribución del rango intercuartílico de la densidad medido en la columna de agua en relación con la distribución de la varianza espacial y la significancia de la prueba local de Moran para determinar autocorrelación espacial.</w:t>
      </w:r>
    </w:p>
    <w:p w14:paraId="2B575469" w14:textId="65329701" w:rsidR="009527C2" w:rsidRDefault="009527C2" w:rsidP="009527C2">
      <w:pPr>
        <w:pStyle w:val="Descripcin"/>
      </w:pPr>
    </w:p>
    <w:p w14:paraId="28C85936" w14:textId="15103E8C" w:rsidR="006B032A" w:rsidRDefault="00B136F7" w:rsidP="00E54F7D">
      <w:pPr>
        <w:spacing w:before="0" w:after="0"/>
        <w:contextualSpacing w:val="0"/>
      </w:pPr>
      <w:r>
        <w:t xml:space="preserve">Durante el período de marea baja en el sector oceánico del transecto </w:t>
      </w:r>
      <w:proofErr w:type="spellStart"/>
      <w:r>
        <w:t>Amarales</w:t>
      </w:r>
      <w:proofErr w:type="spellEnd"/>
      <w:r>
        <w:t>, se registró una temperatura superficial máxima de 30.02 °C y una temperatura superficial mínima de 24.6 °C, sin embargo, no se observó una clara tendencia en los valores de la temperatura superficial (</w:t>
      </w:r>
      <w:r>
        <w:fldChar w:fldCharType="begin"/>
      </w:r>
      <w:r>
        <w:instrText xml:space="preserve"> REF _Ref134894733 \h </w:instrText>
      </w:r>
      <w:r>
        <w:fldChar w:fldCharType="separate"/>
      </w:r>
      <w:r w:rsidR="003551EA">
        <w:t xml:space="preserve">Figura </w:t>
      </w:r>
      <w:r w:rsidR="003551EA">
        <w:rPr>
          <w:noProof/>
        </w:rPr>
        <w:t>25</w:t>
      </w:r>
      <w:r>
        <w:fldChar w:fldCharType="end"/>
      </w:r>
      <w:r>
        <w:t xml:space="preserve">). No se presentaron correlaciones significativas para la temperatura superficial </w:t>
      </w:r>
      <w:r w:rsidR="001644F9">
        <w:t xml:space="preserve">del agua </w:t>
      </w:r>
      <w:r>
        <w:t xml:space="preserve">en ninguno de los dos períodos mareales </w:t>
      </w:r>
      <w:r w:rsidR="00433B89">
        <w:t>(Marea Alta I de Moran= 0.04 p = 0.17; Marea Baja I de Moran = 0.04 p = 0.16)</w:t>
      </w:r>
      <w:r w:rsidR="008F6279">
        <w:t xml:space="preserve"> (</w:t>
      </w:r>
      <w:r w:rsidR="008F6279">
        <w:fldChar w:fldCharType="begin"/>
      </w:r>
      <w:r w:rsidR="008F6279">
        <w:instrText xml:space="preserve"> REF _Ref134896961 \h </w:instrText>
      </w:r>
      <w:r w:rsidR="008F6279">
        <w:fldChar w:fldCharType="separate"/>
      </w:r>
      <w:r w:rsidR="003551EA">
        <w:t xml:space="preserve">Figura </w:t>
      </w:r>
      <w:r w:rsidR="003551EA">
        <w:rPr>
          <w:noProof/>
        </w:rPr>
        <w:t>27</w:t>
      </w:r>
      <w:r w:rsidR="008F6279">
        <w:fldChar w:fldCharType="end"/>
      </w:r>
      <w:r w:rsidR="008F6279">
        <w:t>)</w:t>
      </w:r>
      <w:r w:rsidR="001644F9">
        <w:t>.</w:t>
      </w:r>
    </w:p>
    <w:p w14:paraId="63CD84D0" w14:textId="77777777" w:rsidR="006B032A" w:rsidRDefault="006B032A" w:rsidP="00E54F7D">
      <w:pPr>
        <w:spacing w:before="0" w:after="0"/>
        <w:contextualSpacing w:val="0"/>
      </w:pPr>
    </w:p>
    <w:p w14:paraId="16C82929" w14:textId="77777777" w:rsidR="006B032A" w:rsidRDefault="006B032A">
      <w:pPr>
        <w:spacing w:before="0" w:after="0"/>
        <w:contextualSpacing w:val="0"/>
        <w:jc w:val="left"/>
      </w:pPr>
      <w:r>
        <w:br w:type="page"/>
      </w:r>
    </w:p>
    <w:p w14:paraId="00E984AF" w14:textId="77777777" w:rsidR="006B032A" w:rsidRDefault="006B032A" w:rsidP="006B032A">
      <w:pPr>
        <w:keepNext/>
        <w:spacing w:before="0" w:after="0"/>
        <w:contextualSpacing w:val="0"/>
        <w:jc w:val="center"/>
      </w:pPr>
      <w:r>
        <w:rPr>
          <w:noProof/>
        </w:rPr>
        <w:lastRenderedPageBreak/>
        <w:drawing>
          <wp:inline distT="0" distB="0" distL="0" distR="0" wp14:anchorId="425AA014" wp14:editId="48A8B225">
            <wp:extent cx="4317630" cy="6480000"/>
            <wp:effectExtent l="0" t="0" r="6985" b="0"/>
            <wp:docPr id="11172227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7BD7E91E" w14:textId="77777777" w:rsidR="006B032A" w:rsidRDefault="006B032A" w:rsidP="006B032A">
      <w:pPr>
        <w:keepNext/>
        <w:spacing w:before="0" w:after="0"/>
        <w:contextualSpacing w:val="0"/>
        <w:jc w:val="center"/>
      </w:pPr>
    </w:p>
    <w:p w14:paraId="1993EA7E" w14:textId="3608BA31" w:rsidR="006B032A" w:rsidRDefault="006B032A" w:rsidP="006B032A">
      <w:pPr>
        <w:pStyle w:val="Descripcin"/>
        <w:jc w:val="both"/>
      </w:pPr>
      <w:bookmarkStart w:id="36" w:name="_Ref134896961"/>
      <w:r>
        <w:t xml:space="preserve">Figura </w:t>
      </w:r>
      <w:r>
        <w:fldChar w:fldCharType="begin"/>
      </w:r>
      <w:r>
        <w:instrText xml:space="preserve"> SEQ Figura \* ARABIC </w:instrText>
      </w:r>
      <w:r>
        <w:fldChar w:fldCharType="separate"/>
      </w:r>
      <w:r w:rsidR="003551EA">
        <w:rPr>
          <w:noProof/>
        </w:rPr>
        <w:t>27</w:t>
      </w:r>
      <w:r>
        <w:fldChar w:fldCharType="end"/>
      </w:r>
      <w:bookmarkEnd w:id="36"/>
      <w:r>
        <w:t xml:space="preserve">. </w:t>
      </w:r>
      <w:r w:rsidRPr="006B032A">
        <w:t xml:space="preserve">Distribución de la </w:t>
      </w:r>
      <w:r>
        <w:t xml:space="preserve">temperatura superficial del agua </w:t>
      </w:r>
      <w:r w:rsidRPr="006B032A">
        <w:t>en relación con la distribución de la varianza espacial y la significancia de la prueba local de Moran para determinar autocorrelación espacial.</w:t>
      </w:r>
    </w:p>
    <w:p w14:paraId="0F849741" w14:textId="77777777" w:rsidR="00694B4A" w:rsidRDefault="00694B4A" w:rsidP="00694B4A">
      <w:pPr>
        <w:spacing w:before="0" w:after="0"/>
        <w:contextualSpacing w:val="0"/>
      </w:pPr>
    </w:p>
    <w:p w14:paraId="4E1E8205" w14:textId="067AC917" w:rsidR="00694B4A" w:rsidRDefault="00694B4A" w:rsidP="00694B4A">
      <w:pPr>
        <w:spacing w:before="0" w:after="0"/>
        <w:contextualSpacing w:val="0"/>
      </w:pPr>
      <w:r>
        <w:t xml:space="preserve">Para la salinidad </w:t>
      </w:r>
      <w:r w:rsidR="00480914">
        <w:t>superficial no</w:t>
      </w:r>
      <w:r>
        <w:t xml:space="preserve"> se encontró un patrón claro de distribución en la marea baja</w:t>
      </w:r>
      <w:r w:rsidR="00D11700">
        <w:t xml:space="preserve"> (</w:t>
      </w:r>
      <w:r w:rsidR="00480914">
        <w:fldChar w:fldCharType="begin"/>
      </w:r>
      <w:r w:rsidR="00480914">
        <w:instrText xml:space="preserve"> REF _Ref134894733 \h </w:instrText>
      </w:r>
      <w:r w:rsidR="00480914">
        <w:fldChar w:fldCharType="separate"/>
      </w:r>
      <w:r w:rsidR="003551EA">
        <w:t xml:space="preserve">Figura </w:t>
      </w:r>
      <w:r w:rsidR="003551EA">
        <w:rPr>
          <w:noProof/>
        </w:rPr>
        <w:t>25</w:t>
      </w:r>
      <w:r w:rsidR="00480914">
        <w:fldChar w:fldCharType="end"/>
      </w:r>
      <w:r w:rsidR="00D11700">
        <w:t>)</w:t>
      </w:r>
      <w:r>
        <w:t xml:space="preserve">, sin embargo, </w:t>
      </w:r>
      <w:r w:rsidR="00480914">
        <w:t xml:space="preserve">para la marea alta, la tendencia fue a disminuir desde el sector oceánico al sector costero sobre todo en la bocana </w:t>
      </w:r>
      <w:proofErr w:type="spellStart"/>
      <w:r w:rsidR="00480914">
        <w:t>Sanquianga</w:t>
      </w:r>
      <w:proofErr w:type="spellEnd"/>
      <w:r w:rsidR="00480914">
        <w:t xml:space="preserve"> (</w:t>
      </w:r>
      <w:r w:rsidR="00480914">
        <w:fldChar w:fldCharType="begin"/>
      </w:r>
      <w:r w:rsidR="00480914">
        <w:instrText xml:space="preserve"> REF _Ref134894733 \h </w:instrText>
      </w:r>
      <w:r w:rsidR="00480914">
        <w:fldChar w:fldCharType="separate"/>
      </w:r>
      <w:r w:rsidR="003551EA">
        <w:t xml:space="preserve">Figura </w:t>
      </w:r>
      <w:r w:rsidR="003551EA">
        <w:rPr>
          <w:noProof/>
        </w:rPr>
        <w:t>25</w:t>
      </w:r>
      <w:r w:rsidR="00480914">
        <w:fldChar w:fldCharType="end"/>
      </w:r>
      <w:r w:rsidR="00480914">
        <w:t>). La distribución de la salinidad presentó una autocorrelación espacial global para la marea alta pero no para la marea baja (Marea Alta I de Moran= 0.16 p &lt;0.01; Marea Baja I de Moran = 0.1 p =0.09)</w:t>
      </w:r>
      <w:r w:rsidR="0094137E">
        <w:t xml:space="preserve">, encontrándose una fuente de variación muy significativa en la bocana del </w:t>
      </w:r>
      <w:proofErr w:type="spellStart"/>
      <w:r w:rsidR="0094137E">
        <w:t>Sanquianga</w:t>
      </w:r>
      <w:proofErr w:type="spellEnd"/>
      <w:r w:rsidR="0094137E">
        <w:t xml:space="preserve"> (</w:t>
      </w:r>
      <w:r w:rsidR="0094137E">
        <w:fldChar w:fldCharType="begin"/>
      </w:r>
      <w:r w:rsidR="0094137E">
        <w:instrText xml:space="preserve"> REF _Ref134897621 \h </w:instrText>
      </w:r>
      <w:r w:rsidR="0094137E">
        <w:fldChar w:fldCharType="separate"/>
      </w:r>
      <w:r w:rsidR="003551EA">
        <w:t xml:space="preserve">Figura </w:t>
      </w:r>
      <w:r w:rsidR="003551EA">
        <w:rPr>
          <w:noProof/>
        </w:rPr>
        <w:t>28</w:t>
      </w:r>
      <w:r w:rsidR="0094137E">
        <w:fldChar w:fldCharType="end"/>
      </w:r>
      <w:r w:rsidR="0094137E">
        <w:t>).</w:t>
      </w:r>
    </w:p>
    <w:p w14:paraId="50752647" w14:textId="77777777" w:rsidR="00694B4A" w:rsidRDefault="00694B4A" w:rsidP="00694B4A">
      <w:pPr>
        <w:spacing w:before="0" w:after="0"/>
        <w:contextualSpacing w:val="0"/>
      </w:pPr>
    </w:p>
    <w:p w14:paraId="719ABF27" w14:textId="77777777" w:rsidR="00694B4A" w:rsidRDefault="00694B4A" w:rsidP="00694B4A">
      <w:pPr>
        <w:spacing w:before="0" w:after="0"/>
        <w:contextualSpacing w:val="0"/>
      </w:pPr>
    </w:p>
    <w:p w14:paraId="2BA6C9F4" w14:textId="389E58ED" w:rsidR="00694B4A" w:rsidRDefault="00694B4A">
      <w:pPr>
        <w:spacing w:before="0" w:after="0"/>
        <w:contextualSpacing w:val="0"/>
        <w:jc w:val="left"/>
      </w:pPr>
      <w:r>
        <w:br w:type="page"/>
      </w:r>
    </w:p>
    <w:p w14:paraId="6EBC8A57" w14:textId="77777777" w:rsidR="00694B4A" w:rsidRDefault="00694B4A" w:rsidP="00694B4A">
      <w:pPr>
        <w:keepNext/>
        <w:spacing w:before="0" w:after="0"/>
        <w:contextualSpacing w:val="0"/>
        <w:jc w:val="center"/>
      </w:pPr>
      <w:r>
        <w:rPr>
          <w:noProof/>
        </w:rPr>
        <w:lastRenderedPageBreak/>
        <w:drawing>
          <wp:inline distT="0" distB="0" distL="0" distR="0" wp14:anchorId="0244D331" wp14:editId="7A319E09">
            <wp:extent cx="4317630" cy="6480000"/>
            <wp:effectExtent l="0" t="0" r="6985" b="0"/>
            <wp:docPr id="127537015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16D87742" w14:textId="77777777" w:rsidR="00694B4A" w:rsidRDefault="00694B4A" w:rsidP="00694B4A">
      <w:pPr>
        <w:pStyle w:val="Descripcin"/>
      </w:pPr>
    </w:p>
    <w:p w14:paraId="51A57790" w14:textId="32D763F3" w:rsidR="0094137E" w:rsidRDefault="00694B4A" w:rsidP="0094137E">
      <w:pPr>
        <w:pStyle w:val="Descripcin"/>
        <w:jc w:val="both"/>
      </w:pPr>
      <w:bookmarkStart w:id="37" w:name="_Ref134897621"/>
      <w:r>
        <w:t xml:space="preserve">Figura </w:t>
      </w:r>
      <w:r>
        <w:fldChar w:fldCharType="begin"/>
      </w:r>
      <w:r>
        <w:instrText xml:space="preserve"> SEQ Figura \* ARABIC </w:instrText>
      </w:r>
      <w:r>
        <w:fldChar w:fldCharType="separate"/>
      </w:r>
      <w:r w:rsidR="003551EA">
        <w:rPr>
          <w:noProof/>
        </w:rPr>
        <w:t>28</w:t>
      </w:r>
      <w:r>
        <w:fldChar w:fldCharType="end"/>
      </w:r>
      <w:bookmarkEnd w:id="37"/>
      <w:r>
        <w:t>.</w:t>
      </w:r>
      <w:r w:rsidR="0094137E">
        <w:t xml:space="preserve"> Distribución de la salinidad superficial en relación con la distribución de la varianza espacial y la significancia de la prueba local de Moran para determinar autocorrelación espacial.</w:t>
      </w:r>
    </w:p>
    <w:p w14:paraId="2DC65A49" w14:textId="53E8BE95" w:rsidR="00694B4A" w:rsidRDefault="00694B4A" w:rsidP="00694B4A">
      <w:pPr>
        <w:pStyle w:val="Descripcin"/>
      </w:pPr>
    </w:p>
    <w:p w14:paraId="024E94A7" w14:textId="1128412F" w:rsidR="00694B4A" w:rsidRDefault="0094137E">
      <w:pPr>
        <w:spacing w:before="0" w:after="0"/>
        <w:contextualSpacing w:val="0"/>
        <w:jc w:val="left"/>
        <w:rPr>
          <w:bCs w:val="0"/>
        </w:rPr>
      </w:pPr>
      <w:r>
        <w:t xml:space="preserve">La densidad superficial </w:t>
      </w:r>
      <w:r w:rsidR="0042449D">
        <w:t xml:space="preserve">está muy relacionada con la salinidad superficial y los patrones para ambas variables prácticamente son los mismos (ver </w:t>
      </w:r>
      <w:r w:rsidR="0042449D">
        <w:fldChar w:fldCharType="begin"/>
      </w:r>
      <w:r w:rsidR="0042449D">
        <w:instrText xml:space="preserve"> REF _Ref134897621 \h </w:instrText>
      </w:r>
      <w:r w:rsidR="0042449D">
        <w:fldChar w:fldCharType="separate"/>
      </w:r>
      <w:r w:rsidR="003551EA">
        <w:t xml:space="preserve">Figura </w:t>
      </w:r>
      <w:r w:rsidR="003551EA">
        <w:rPr>
          <w:noProof/>
        </w:rPr>
        <w:t>28</w:t>
      </w:r>
      <w:r w:rsidR="0042449D">
        <w:fldChar w:fldCharType="end"/>
      </w:r>
      <w:r w:rsidR="0042449D">
        <w:t xml:space="preserve"> y </w:t>
      </w:r>
      <w:r w:rsidR="0042449D">
        <w:fldChar w:fldCharType="begin"/>
      </w:r>
      <w:r w:rsidR="0042449D">
        <w:instrText xml:space="preserve"> REF _Ref134898031 \h </w:instrText>
      </w:r>
      <w:r w:rsidR="0042449D">
        <w:fldChar w:fldCharType="separate"/>
      </w:r>
      <w:r w:rsidR="003551EA">
        <w:t xml:space="preserve">Figura </w:t>
      </w:r>
      <w:r w:rsidR="003551EA">
        <w:rPr>
          <w:noProof/>
        </w:rPr>
        <w:t>29</w:t>
      </w:r>
      <w:r w:rsidR="0042449D">
        <w:fldChar w:fldCharType="end"/>
      </w:r>
      <w:r w:rsidR="0042449D">
        <w:t>). Ambas variables presentaron una correlación espacial solamente en la marea alta pero no en marea baja (Marea Alta I de Moran= 0.16 p &lt;0.01; Marea Baja I de Moran = 0.1 p =0.08).</w:t>
      </w:r>
      <w:r w:rsidR="00694B4A">
        <w:br w:type="page"/>
      </w:r>
    </w:p>
    <w:p w14:paraId="27DC4818" w14:textId="77777777" w:rsidR="00694B4A" w:rsidRDefault="00694B4A" w:rsidP="00694B4A">
      <w:pPr>
        <w:pStyle w:val="Descripcin"/>
        <w:keepNext/>
        <w:jc w:val="center"/>
      </w:pPr>
      <w:r>
        <w:rPr>
          <w:noProof/>
        </w:rPr>
        <w:lastRenderedPageBreak/>
        <w:drawing>
          <wp:inline distT="0" distB="0" distL="0" distR="0" wp14:anchorId="5CA7C000" wp14:editId="3A018422">
            <wp:extent cx="4317630" cy="6480000"/>
            <wp:effectExtent l="0" t="0" r="6985" b="0"/>
            <wp:docPr id="159060096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4C637660" w14:textId="77777777" w:rsidR="00694B4A" w:rsidRDefault="00694B4A" w:rsidP="00694B4A">
      <w:pPr>
        <w:pStyle w:val="Descripcin"/>
      </w:pPr>
    </w:p>
    <w:p w14:paraId="7EDDE7C5" w14:textId="146A30AF" w:rsidR="0042449D" w:rsidRDefault="00694B4A" w:rsidP="0042449D">
      <w:pPr>
        <w:pStyle w:val="Descripcin"/>
        <w:jc w:val="both"/>
      </w:pPr>
      <w:bookmarkStart w:id="38" w:name="_Ref134898031"/>
      <w:r>
        <w:t xml:space="preserve">Figura </w:t>
      </w:r>
      <w:r>
        <w:fldChar w:fldCharType="begin"/>
      </w:r>
      <w:r>
        <w:instrText xml:space="preserve"> SEQ Figura \* ARABIC </w:instrText>
      </w:r>
      <w:r>
        <w:fldChar w:fldCharType="separate"/>
      </w:r>
      <w:r w:rsidR="003551EA">
        <w:rPr>
          <w:noProof/>
        </w:rPr>
        <w:t>29</w:t>
      </w:r>
      <w:r>
        <w:fldChar w:fldCharType="end"/>
      </w:r>
      <w:bookmarkEnd w:id="38"/>
      <w:r>
        <w:t>.</w:t>
      </w:r>
      <w:r w:rsidR="0042449D">
        <w:t xml:space="preserve"> Distribución de la densidad superficial en relación con la distribución de la varianza espacial y la significancia de la prueba local de Moran para determinar autocorrelación espacial.</w:t>
      </w:r>
    </w:p>
    <w:p w14:paraId="587A4C1F" w14:textId="221179FD" w:rsidR="00694B4A" w:rsidRDefault="00694B4A" w:rsidP="00694B4A">
      <w:pPr>
        <w:pStyle w:val="Descripcin"/>
      </w:pPr>
    </w:p>
    <w:p w14:paraId="64CA36DD" w14:textId="0C9DBD55" w:rsidR="00DB7B4A" w:rsidRDefault="00CF4FEC">
      <w:pPr>
        <w:spacing w:before="0" w:after="0"/>
        <w:contextualSpacing w:val="0"/>
        <w:jc w:val="left"/>
        <w:rPr>
          <w:bCs w:val="0"/>
        </w:rPr>
      </w:pPr>
      <w:r>
        <w:t>En resumen, 65% (13) de las 20 variables consideradas presentaron correlación espacial positiva y significativa en la marea alta</w:t>
      </w:r>
      <w:r w:rsidR="005E062B">
        <w:t xml:space="preserve"> (</w:t>
      </w:r>
      <w:r w:rsidR="005E062B">
        <w:fldChar w:fldCharType="begin"/>
      </w:r>
      <w:r w:rsidR="005E062B">
        <w:instrText xml:space="preserve"> REF _Ref134968962 \h </w:instrText>
      </w:r>
      <w:r w:rsidR="005E062B">
        <w:fldChar w:fldCharType="separate"/>
      </w:r>
      <w:r w:rsidR="003551EA">
        <w:t xml:space="preserve">Tabla </w:t>
      </w:r>
      <w:r w:rsidR="003551EA">
        <w:rPr>
          <w:noProof/>
        </w:rPr>
        <w:t>1</w:t>
      </w:r>
      <w:r w:rsidR="005E062B">
        <w:fldChar w:fldCharType="end"/>
      </w:r>
      <w:r w:rsidR="005E062B">
        <w:t>)</w:t>
      </w:r>
      <w:r>
        <w:t xml:space="preserve"> y el 80% (16) </w:t>
      </w:r>
      <w:r w:rsidR="009245C0">
        <w:t xml:space="preserve">de las </w:t>
      </w:r>
      <w:r>
        <w:t>variables en marea baja (</w:t>
      </w:r>
      <w:r w:rsidR="005E062B">
        <w:fldChar w:fldCharType="begin"/>
      </w:r>
      <w:r w:rsidR="005E062B">
        <w:instrText xml:space="preserve"> REF _Ref134968962 \h </w:instrText>
      </w:r>
      <w:r w:rsidR="005E062B">
        <w:fldChar w:fldCharType="separate"/>
      </w:r>
      <w:r w:rsidR="003551EA">
        <w:t xml:space="preserve">Tabla </w:t>
      </w:r>
      <w:r w:rsidR="003551EA">
        <w:rPr>
          <w:noProof/>
        </w:rPr>
        <w:t>1</w:t>
      </w:r>
      <w:r w:rsidR="005E062B">
        <w:fldChar w:fldCharType="end"/>
      </w:r>
      <w:r>
        <w:fldChar w:fldCharType="begin"/>
      </w:r>
      <w:r>
        <w:instrText xml:space="preserve"> REF _Ref134898196 \h </w:instrText>
      </w:r>
      <w:r>
        <w:fldChar w:fldCharType="separate"/>
      </w:r>
      <w:r w:rsidR="003551EA">
        <w:rPr>
          <w:b/>
          <w:bCs w:val="0"/>
          <w:lang w:val="es-ES"/>
        </w:rPr>
        <w:t>¡Error! No se encuentra el origen de la referencia.</w:t>
      </w:r>
      <w:r>
        <w:fldChar w:fldCharType="end"/>
      </w:r>
      <w:r>
        <w:t xml:space="preserve">). </w:t>
      </w:r>
      <w:r w:rsidR="005E062B">
        <w:t xml:space="preserve">Se realizaron análisis de comparaciones no paramétricos para evaluar las diferencias de las variables entre los transectos, los sectores y las mareas, sin embargo y debido a que se encontró una </w:t>
      </w:r>
      <w:proofErr w:type="spellStart"/>
      <w:r w:rsidR="005E062B">
        <w:t>indicencia</w:t>
      </w:r>
      <w:proofErr w:type="spellEnd"/>
      <w:r w:rsidR="005E062B">
        <w:t xml:space="preserve"> alta de autocorrelación espacial en estas variables, el supuesto de independencia entre muestras no se cumple, por lo </w:t>
      </w:r>
      <w:proofErr w:type="gramStart"/>
      <w:r w:rsidR="005E062B">
        <w:t>tanto</w:t>
      </w:r>
      <w:proofErr w:type="gramEnd"/>
      <w:r w:rsidR="005E062B">
        <w:t xml:space="preserve"> no se puede confiar en los resultados de estas pruebas. Solo se exponen aquí como </w:t>
      </w:r>
      <w:proofErr w:type="gramStart"/>
      <w:r w:rsidR="005E062B">
        <w:t>referencias</w:t>
      </w:r>
      <w:proofErr w:type="gramEnd"/>
      <w:r w:rsidR="005E062B">
        <w:t xml:space="preserve"> pero no se pueden extraer conclusiones a partir de estas pruebas porque la distribución de la mayoría de variables la explica la autocorrelación espacial. Sol</w:t>
      </w:r>
      <w:r w:rsidR="00796B7D">
        <w:t xml:space="preserve">o las pruebas usadas para la Temperatura en superficie y el rango intercuartílico son </w:t>
      </w:r>
      <w:proofErr w:type="spellStart"/>
      <w:r w:rsidR="00796B7D">
        <w:t>validas</w:t>
      </w:r>
      <w:proofErr w:type="spellEnd"/>
      <w:r w:rsidR="00796B7D">
        <w:t xml:space="preserve"> en este caso.</w:t>
      </w:r>
    </w:p>
    <w:p w14:paraId="2C7776D6" w14:textId="77777777" w:rsidR="00DB7B4A" w:rsidRPr="00DB7B4A" w:rsidRDefault="00DB7B4A" w:rsidP="00DB7B4A"/>
    <w:p w14:paraId="0E41304C" w14:textId="77777777" w:rsidR="004D7B95" w:rsidRDefault="004D7B95" w:rsidP="00FA334F">
      <w:pPr>
        <w:pStyle w:val="Descripcin"/>
        <w:sectPr w:rsidR="004D7B95" w:rsidSect="00BB04F4">
          <w:headerReference w:type="default" r:id="rId38"/>
          <w:footerReference w:type="even" r:id="rId39"/>
          <w:footerReference w:type="default" r:id="rId40"/>
          <w:footerReference w:type="first" r:id="rId41"/>
          <w:pgSz w:w="11906" w:h="16838"/>
          <w:pgMar w:top="1417" w:right="1701" w:bottom="1417" w:left="1701" w:header="708" w:footer="708" w:gutter="0"/>
          <w:cols w:space="708"/>
          <w:docGrid w:linePitch="360"/>
        </w:sectPr>
      </w:pPr>
    </w:p>
    <w:p w14:paraId="580D0BFE" w14:textId="45D1DC65" w:rsidR="004D7B95" w:rsidRDefault="004D7B95" w:rsidP="004D7B95">
      <w:pPr>
        <w:pStyle w:val="Descripcin"/>
        <w:keepNext/>
      </w:pPr>
      <w:bookmarkStart w:id="39" w:name="_Ref134968962"/>
      <w:r>
        <w:lastRenderedPageBreak/>
        <w:t xml:space="preserve">Tabla </w:t>
      </w:r>
      <w:r>
        <w:fldChar w:fldCharType="begin"/>
      </w:r>
      <w:r>
        <w:instrText xml:space="preserve"> SEQ Tabla \* ARABIC </w:instrText>
      </w:r>
      <w:r>
        <w:fldChar w:fldCharType="separate"/>
      </w:r>
      <w:r w:rsidR="003551EA">
        <w:rPr>
          <w:noProof/>
        </w:rPr>
        <w:t>1</w:t>
      </w:r>
      <w:r>
        <w:fldChar w:fldCharType="end"/>
      </w:r>
      <w:bookmarkEnd w:id="39"/>
      <w:r>
        <w:t>.</w:t>
      </w:r>
      <w:r w:rsidR="00F108E5">
        <w:t xml:space="preserve"> Resultados de las pruebas de comparación </w:t>
      </w:r>
      <w:r w:rsidR="005E062B">
        <w:t xml:space="preserve">de las variables entre transectos, sectores y mareas. </w:t>
      </w:r>
    </w:p>
    <w:p w14:paraId="59AEF024" w14:textId="77777777" w:rsidR="004D7B95" w:rsidRDefault="004D7B95">
      <w:pPr>
        <w:spacing w:before="0" w:after="0"/>
        <w:contextualSpacing w:val="0"/>
        <w:jc w:val="left"/>
      </w:pPr>
    </w:p>
    <w:p w14:paraId="66933315" w14:textId="77777777" w:rsidR="00602F4A" w:rsidRDefault="003561B5">
      <w:pPr>
        <w:spacing w:before="0" w:after="0"/>
        <w:contextualSpacing w:val="0"/>
        <w:jc w:val="left"/>
        <w:rPr>
          <w:rFonts w:asciiTheme="minorHAnsi" w:eastAsiaTheme="minorHAnsi" w:hAnsiTheme="minorHAnsi" w:cstheme="minorBidi"/>
          <w:bCs w:val="0"/>
          <w:sz w:val="24"/>
          <w:szCs w:val="24"/>
          <w:lang w:val="es-CO"/>
        </w:rPr>
      </w:pPr>
      <w:r>
        <w:fldChar w:fldCharType="begin"/>
      </w:r>
      <w:r>
        <w:instrText xml:space="preserve"> LINK </w:instrText>
      </w:r>
      <w:r w:rsidR="00AD37E9">
        <w:instrText xml:space="preserve">Excel.Sheet.12 E:\\Expedicion_Pacifico\\2021\\Ictioplancton\\Analisis_Exp_Pac\\Ictioplancton_ExPacifico2021\\informe_Final\\Tablas.xlsx "Tabla 2!F1C1:F23C12" </w:instrText>
      </w:r>
      <w:r>
        <w:instrText xml:space="preserve">\a \f 4 \h  \* MERGEFORMAT </w:instrText>
      </w:r>
      <w:r w:rsidR="00602F4A">
        <w:fldChar w:fldCharType="separate"/>
      </w:r>
    </w:p>
    <w:tbl>
      <w:tblPr>
        <w:tblW w:w="15167" w:type="dxa"/>
        <w:tblCellMar>
          <w:left w:w="70" w:type="dxa"/>
          <w:right w:w="70" w:type="dxa"/>
        </w:tblCellMar>
        <w:tblLook w:val="04A0" w:firstRow="1" w:lastRow="0" w:firstColumn="1" w:lastColumn="0" w:noHBand="0" w:noVBand="1"/>
      </w:tblPr>
      <w:tblGrid>
        <w:gridCol w:w="2639"/>
        <w:gridCol w:w="1224"/>
        <w:gridCol w:w="1224"/>
        <w:gridCol w:w="970"/>
        <w:gridCol w:w="1198"/>
        <w:gridCol w:w="1079"/>
        <w:gridCol w:w="1198"/>
        <w:gridCol w:w="1080"/>
        <w:gridCol w:w="1459"/>
        <w:gridCol w:w="818"/>
        <w:gridCol w:w="1459"/>
        <w:gridCol w:w="819"/>
      </w:tblGrid>
      <w:tr w:rsidR="00602F4A" w:rsidRPr="00602F4A" w14:paraId="49347BF7" w14:textId="77777777" w:rsidTr="00602F4A">
        <w:trPr>
          <w:divId w:val="1501893686"/>
          <w:trHeight w:val="313"/>
        </w:trPr>
        <w:tc>
          <w:tcPr>
            <w:tcW w:w="2639" w:type="dxa"/>
            <w:tcBorders>
              <w:top w:val="nil"/>
              <w:left w:val="nil"/>
              <w:bottom w:val="nil"/>
              <w:right w:val="nil"/>
            </w:tcBorders>
            <w:shd w:val="clear" w:color="auto" w:fill="auto"/>
            <w:noWrap/>
            <w:vAlign w:val="bottom"/>
            <w:hideMark/>
          </w:tcPr>
          <w:p w14:paraId="67728DA2" w14:textId="0159A172" w:rsidR="00602F4A" w:rsidRPr="00602F4A" w:rsidRDefault="00602F4A" w:rsidP="00602F4A">
            <w:pPr>
              <w:spacing w:before="0" w:after="0"/>
              <w:contextualSpacing w:val="0"/>
              <w:jc w:val="left"/>
              <w:rPr>
                <w:rFonts w:ascii="Times New Roman" w:hAnsi="Times New Roman"/>
                <w:bCs w:val="0"/>
                <w:lang w:val="es-CO" w:eastAsia="es-CO"/>
              </w:rPr>
            </w:pPr>
          </w:p>
        </w:tc>
        <w:tc>
          <w:tcPr>
            <w:tcW w:w="341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B05C9D"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Kruskal-Wallis</w:t>
            </w:r>
          </w:p>
        </w:tc>
        <w:tc>
          <w:tcPr>
            <w:tcW w:w="4555" w:type="dxa"/>
            <w:gridSpan w:val="4"/>
            <w:tcBorders>
              <w:top w:val="single" w:sz="4" w:space="0" w:color="auto"/>
              <w:left w:val="nil"/>
              <w:bottom w:val="single" w:sz="4" w:space="0" w:color="auto"/>
              <w:right w:val="single" w:sz="4" w:space="0" w:color="auto"/>
            </w:tcBorders>
            <w:shd w:val="clear" w:color="auto" w:fill="auto"/>
            <w:noWrap/>
            <w:vAlign w:val="bottom"/>
            <w:hideMark/>
          </w:tcPr>
          <w:p w14:paraId="78DDC7ED"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Wilcoxon</w:t>
            </w:r>
          </w:p>
        </w:tc>
        <w:tc>
          <w:tcPr>
            <w:tcW w:w="4555" w:type="dxa"/>
            <w:gridSpan w:val="4"/>
            <w:tcBorders>
              <w:top w:val="single" w:sz="4" w:space="0" w:color="auto"/>
              <w:left w:val="nil"/>
              <w:bottom w:val="single" w:sz="4" w:space="0" w:color="auto"/>
              <w:right w:val="single" w:sz="4" w:space="0" w:color="auto"/>
            </w:tcBorders>
            <w:shd w:val="clear" w:color="auto" w:fill="auto"/>
            <w:noWrap/>
            <w:vAlign w:val="bottom"/>
            <w:hideMark/>
          </w:tcPr>
          <w:p w14:paraId="6F4BC794"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Autocorrelación Espacial</w:t>
            </w:r>
          </w:p>
        </w:tc>
      </w:tr>
      <w:tr w:rsidR="00602F4A" w:rsidRPr="00602F4A" w14:paraId="035C1592" w14:textId="77777777" w:rsidTr="00602F4A">
        <w:trPr>
          <w:divId w:val="1501893686"/>
          <w:trHeight w:val="313"/>
        </w:trPr>
        <w:tc>
          <w:tcPr>
            <w:tcW w:w="2639" w:type="dxa"/>
            <w:tcBorders>
              <w:top w:val="nil"/>
              <w:left w:val="nil"/>
              <w:bottom w:val="nil"/>
              <w:right w:val="nil"/>
            </w:tcBorders>
            <w:shd w:val="clear" w:color="auto" w:fill="auto"/>
            <w:noWrap/>
            <w:vAlign w:val="bottom"/>
            <w:hideMark/>
          </w:tcPr>
          <w:p w14:paraId="7D848EAA" w14:textId="77777777" w:rsidR="00602F4A" w:rsidRPr="00602F4A" w:rsidRDefault="00602F4A" w:rsidP="00602F4A">
            <w:pPr>
              <w:spacing w:before="0" w:after="0"/>
              <w:contextualSpacing w:val="0"/>
              <w:jc w:val="center"/>
              <w:rPr>
                <w:rFonts w:ascii="Calibri" w:hAnsi="Calibri" w:cs="Calibri"/>
                <w:b/>
                <w:color w:val="000000"/>
                <w:lang w:val="es-CO" w:eastAsia="es-CO"/>
              </w:rPr>
            </w:pPr>
          </w:p>
        </w:tc>
        <w:tc>
          <w:tcPr>
            <w:tcW w:w="341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620B17"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Transectos</w:t>
            </w:r>
          </w:p>
        </w:tc>
        <w:tc>
          <w:tcPr>
            <w:tcW w:w="2277" w:type="dxa"/>
            <w:gridSpan w:val="2"/>
            <w:tcBorders>
              <w:top w:val="single" w:sz="4" w:space="0" w:color="auto"/>
              <w:left w:val="nil"/>
              <w:bottom w:val="single" w:sz="4" w:space="0" w:color="auto"/>
              <w:right w:val="single" w:sz="4" w:space="0" w:color="auto"/>
            </w:tcBorders>
            <w:shd w:val="clear" w:color="auto" w:fill="auto"/>
            <w:noWrap/>
            <w:vAlign w:val="bottom"/>
            <w:hideMark/>
          </w:tcPr>
          <w:p w14:paraId="09504A99"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Sectores</w:t>
            </w:r>
          </w:p>
        </w:tc>
        <w:tc>
          <w:tcPr>
            <w:tcW w:w="2278" w:type="dxa"/>
            <w:gridSpan w:val="2"/>
            <w:tcBorders>
              <w:top w:val="single" w:sz="4" w:space="0" w:color="auto"/>
              <w:left w:val="nil"/>
              <w:bottom w:val="single" w:sz="4" w:space="0" w:color="auto"/>
              <w:right w:val="single" w:sz="4" w:space="0" w:color="auto"/>
            </w:tcBorders>
            <w:shd w:val="clear" w:color="auto" w:fill="auto"/>
            <w:noWrap/>
            <w:vAlign w:val="bottom"/>
            <w:hideMark/>
          </w:tcPr>
          <w:p w14:paraId="684A8FDE"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Mareas</w:t>
            </w:r>
          </w:p>
        </w:tc>
        <w:tc>
          <w:tcPr>
            <w:tcW w:w="2277"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0F7E3202"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Marea Alta</w:t>
            </w:r>
          </w:p>
        </w:tc>
        <w:tc>
          <w:tcPr>
            <w:tcW w:w="2278"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775141F4"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Marea Baja</w:t>
            </w:r>
          </w:p>
        </w:tc>
      </w:tr>
      <w:tr w:rsidR="00602F4A" w:rsidRPr="00602F4A" w14:paraId="378C1EA2" w14:textId="77777777" w:rsidTr="00602F4A">
        <w:trPr>
          <w:divId w:val="1501893686"/>
          <w:trHeight w:val="313"/>
        </w:trPr>
        <w:tc>
          <w:tcPr>
            <w:tcW w:w="26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B4331D"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Variable</w:t>
            </w:r>
          </w:p>
        </w:tc>
        <w:tc>
          <w:tcPr>
            <w:tcW w:w="1224" w:type="dxa"/>
            <w:tcBorders>
              <w:top w:val="nil"/>
              <w:left w:val="nil"/>
              <w:bottom w:val="single" w:sz="4" w:space="0" w:color="auto"/>
              <w:right w:val="single" w:sz="4" w:space="0" w:color="auto"/>
            </w:tcBorders>
            <w:shd w:val="clear" w:color="auto" w:fill="auto"/>
            <w:noWrap/>
            <w:vAlign w:val="bottom"/>
            <w:hideMark/>
          </w:tcPr>
          <w:p w14:paraId="6219DEC3"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cs="Calibri"/>
                <w:b/>
                <w:color w:val="000000"/>
                <w:lang w:val="es-CO" w:eastAsia="es-CO"/>
              </w:rPr>
              <w:t>X2</w:t>
            </w:r>
          </w:p>
        </w:tc>
        <w:tc>
          <w:tcPr>
            <w:tcW w:w="1224" w:type="dxa"/>
            <w:tcBorders>
              <w:top w:val="nil"/>
              <w:left w:val="nil"/>
              <w:bottom w:val="single" w:sz="4" w:space="0" w:color="auto"/>
              <w:right w:val="single" w:sz="4" w:space="0" w:color="auto"/>
            </w:tcBorders>
            <w:shd w:val="clear" w:color="auto" w:fill="auto"/>
            <w:noWrap/>
            <w:vAlign w:val="bottom"/>
            <w:hideMark/>
          </w:tcPr>
          <w:p w14:paraId="1583C92A" w14:textId="77777777" w:rsidR="00602F4A" w:rsidRPr="00602F4A" w:rsidRDefault="00602F4A" w:rsidP="00602F4A">
            <w:pPr>
              <w:spacing w:before="0" w:after="0"/>
              <w:contextualSpacing w:val="0"/>
              <w:jc w:val="center"/>
              <w:rPr>
                <w:rFonts w:ascii="Calibri" w:hAnsi="Calibri" w:cs="Calibri"/>
                <w:b/>
                <w:color w:val="000000"/>
                <w:lang w:val="es-CO" w:eastAsia="es-CO"/>
              </w:rPr>
            </w:pPr>
            <w:proofErr w:type="spellStart"/>
            <w:r w:rsidRPr="00602F4A">
              <w:rPr>
                <w:rFonts w:ascii="Calibri" w:hAnsi="Calibri" w:cs="Calibri"/>
                <w:b/>
                <w:color w:val="000000"/>
                <w:lang w:val="es-CO" w:eastAsia="es-CO"/>
              </w:rPr>
              <w:t>gl</w:t>
            </w:r>
            <w:proofErr w:type="spellEnd"/>
          </w:p>
        </w:tc>
        <w:tc>
          <w:tcPr>
            <w:tcW w:w="969" w:type="dxa"/>
            <w:tcBorders>
              <w:top w:val="nil"/>
              <w:left w:val="nil"/>
              <w:bottom w:val="single" w:sz="4" w:space="0" w:color="auto"/>
              <w:right w:val="single" w:sz="4" w:space="0" w:color="auto"/>
            </w:tcBorders>
            <w:shd w:val="clear" w:color="auto" w:fill="auto"/>
            <w:noWrap/>
            <w:vAlign w:val="bottom"/>
            <w:hideMark/>
          </w:tcPr>
          <w:p w14:paraId="7BC9206E"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P</w:t>
            </w:r>
          </w:p>
        </w:tc>
        <w:tc>
          <w:tcPr>
            <w:tcW w:w="1198" w:type="dxa"/>
            <w:tcBorders>
              <w:top w:val="nil"/>
              <w:left w:val="nil"/>
              <w:bottom w:val="single" w:sz="4" w:space="0" w:color="auto"/>
              <w:right w:val="single" w:sz="4" w:space="0" w:color="auto"/>
            </w:tcBorders>
            <w:shd w:val="clear" w:color="auto" w:fill="auto"/>
            <w:noWrap/>
            <w:vAlign w:val="bottom"/>
            <w:hideMark/>
          </w:tcPr>
          <w:p w14:paraId="6DEE036F"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w</w:t>
            </w:r>
          </w:p>
        </w:tc>
        <w:tc>
          <w:tcPr>
            <w:tcW w:w="1078" w:type="dxa"/>
            <w:tcBorders>
              <w:top w:val="nil"/>
              <w:left w:val="nil"/>
              <w:bottom w:val="single" w:sz="4" w:space="0" w:color="auto"/>
              <w:right w:val="single" w:sz="4" w:space="0" w:color="auto"/>
            </w:tcBorders>
            <w:shd w:val="clear" w:color="auto" w:fill="auto"/>
            <w:noWrap/>
            <w:vAlign w:val="bottom"/>
            <w:hideMark/>
          </w:tcPr>
          <w:p w14:paraId="5F06B3AE"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P</w:t>
            </w:r>
          </w:p>
        </w:tc>
        <w:tc>
          <w:tcPr>
            <w:tcW w:w="1198" w:type="dxa"/>
            <w:tcBorders>
              <w:top w:val="nil"/>
              <w:left w:val="nil"/>
              <w:bottom w:val="single" w:sz="4" w:space="0" w:color="auto"/>
              <w:right w:val="single" w:sz="4" w:space="0" w:color="auto"/>
            </w:tcBorders>
            <w:shd w:val="clear" w:color="auto" w:fill="auto"/>
            <w:noWrap/>
            <w:vAlign w:val="bottom"/>
            <w:hideMark/>
          </w:tcPr>
          <w:p w14:paraId="1F280BE1"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w</w:t>
            </w:r>
          </w:p>
        </w:tc>
        <w:tc>
          <w:tcPr>
            <w:tcW w:w="1079" w:type="dxa"/>
            <w:tcBorders>
              <w:top w:val="nil"/>
              <w:left w:val="nil"/>
              <w:bottom w:val="single" w:sz="4" w:space="0" w:color="auto"/>
              <w:right w:val="single" w:sz="4" w:space="0" w:color="auto"/>
            </w:tcBorders>
            <w:shd w:val="clear" w:color="auto" w:fill="auto"/>
            <w:noWrap/>
            <w:vAlign w:val="bottom"/>
            <w:hideMark/>
          </w:tcPr>
          <w:p w14:paraId="5E5C7F44"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P</w:t>
            </w:r>
          </w:p>
        </w:tc>
        <w:tc>
          <w:tcPr>
            <w:tcW w:w="1459" w:type="dxa"/>
            <w:tcBorders>
              <w:top w:val="nil"/>
              <w:left w:val="nil"/>
              <w:bottom w:val="single" w:sz="4" w:space="0" w:color="auto"/>
              <w:right w:val="single" w:sz="4" w:space="0" w:color="auto"/>
            </w:tcBorders>
            <w:shd w:val="clear" w:color="auto" w:fill="auto"/>
            <w:noWrap/>
            <w:vAlign w:val="bottom"/>
            <w:hideMark/>
          </w:tcPr>
          <w:p w14:paraId="1D8B4D50"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I de Moran</w:t>
            </w:r>
          </w:p>
        </w:tc>
        <w:tc>
          <w:tcPr>
            <w:tcW w:w="818" w:type="dxa"/>
            <w:tcBorders>
              <w:top w:val="nil"/>
              <w:left w:val="nil"/>
              <w:bottom w:val="single" w:sz="4" w:space="0" w:color="auto"/>
              <w:right w:val="single" w:sz="4" w:space="0" w:color="auto"/>
            </w:tcBorders>
            <w:shd w:val="clear" w:color="auto" w:fill="auto"/>
            <w:noWrap/>
            <w:vAlign w:val="bottom"/>
            <w:hideMark/>
          </w:tcPr>
          <w:p w14:paraId="0421C856"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P</w:t>
            </w:r>
          </w:p>
        </w:tc>
        <w:tc>
          <w:tcPr>
            <w:tcW w:w="1459" w:type="dxa"/>
            <w:tcBorders>
              <w:top w:val="nil"/>
              <w:left w:val="nil"/>
              <w:bottom w:val="single" w:sz="4" w:space="0" w:color="auto"/>
              <w:right w:val="single" w:sz="4" w:space="0" w:color="auto"/>
            </w:tcBorders>
            <w:shd w:val="clear" w:color="auto" w:fill="auto"/>
            <w:noWrap/>
            <w:vAlign w:val="bottom"/>
            <w:hideMark/>
          </w:tcPr>
          <w:p w14:paraId="1F0F4FA7"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I de Moran</w:t>
            </w:r>
          </w:p>
        </w:tc>
        <w:tc>
          <w:tcPr>
            <w:tcW w:w="819" w:type="dxa"/>
            <w:tcBorders>
              <w:top w:val="nil"/>
              <w:left w:val="nil"/>
              <w:bottom w:val="single" w:sz="4" w:space="0" w:color="auto"/>
              <w:right w:val="single" w:sz="4" w:space="0" w:color="auto"/>
            </w:tcBorders>
            <w:shd w:val="clear" w:color="auto" w:fill="auto"/>
            <w:noWrap/>
            <w:vAlign w:val="bottom"/>
            <w:hideMark/>
          </w:tcPr>
          <w:p w14:paraId="296F8D4A" w14:textId="77777777" w:rsidR="00602F4A" w:rsidRPr="00602F4A" w:rsidRDefault="00602F4A" w:rsidP="00602F4A">
            <w:pPr>
              <w:spacing w:before="0" w:after="0"/>
              <w:contextualSpacing w:val="0"/>
              <w:jc w:val="center"/>
              <w:rPr>
                <w:rFonts w:ascii="Calibri" w:hAnsi="Calibri" w:cs="Calibri"/>
                <w:b/>
                <w:color w:val="000000"/>
                <w:lang w:val="es-CO" w:eastAsia="es-CO"/>
              </w:rPr>
            </w:pPr>
            <w:r w:rsidRPr="00602F4A">
              <w:rPr>
                <w:rFonts w:ascii="Calibri" w:hAnsi="Calibri" w:cs="Calibri"/>
                <w:b/>
                <w:color w:val="000000"/>
                <w:lang w:val="es-CO" w:eastAsia="es-CO"/>
              </w:rPr>
              <w:t>P</w:t>
            </w:r>
          </w:p>
        </w:tc>
      </w:tr>
      <w:tr w:rsidR="00602F4A" w:rsidRPr="00602F4A" w14:paraId="5A2F46E3"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15800306"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Nitritos</w:t>
            </w:r>
          </w:p>
        </w:tc>
        <w:tc>
          <w:tcPr>
            <w:tcW w:w="1224" w:type="dxa"/>
            <w:tcBorders>
              <w:top w:val="nil"/>
              <w:left w:val="nil"/>
              <w:bottom w:val="single" w:sz="4" w:space="0" w:color="auto"/>
              <w:right w:val="single" w:sz="4" w:space="0" w:color="auto"/>
            </w:tcBorders>
            <w:shd w:val="clear" w:color="auto" w:fill="auto"/>
            <w:noWrap/>
            <w:vAlign w:val="bottom"/>
            <w:hideMark/>
          </w:tcPr>
          <w:p w14:paraId="6B00AC4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5.70</w:t>
            </w:r>
          </w:p>
        </w:tc>
        <w:tc>
          <w:tcPr>
            <w:tcW w:w="1224" w:type="dxa"/>
            <w:tcBorders>
              <w:top w:val="nil"/>
              <w:left w:val="nil"/>
              <w:bottom w:val="single" w:sz="4" w:space="0" w:color="auto"/>
              <w:right w:val="single" w:sz="4" w:space="0" w:color="auto"/>
            </w:tcBorders>
            <w:shd w:val="clear" w:color="auto" w:fill="auto"/>
            <w:noWrap/>
            <w:vAlign w:val="bottom"/>
            <w:hideMark/>
          </w:tcPr>
          <w:p w14:paraId="13DF363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6</w:t>
            </w:r>
          </w:p>
        </w:tc>
        <w:tc>
          <w:tcPr>
            <w:tcW w:w="969" w:type="dxa"/>
            <w:tcBorders>
              <w:top w:val="nil"/>
              <w:left w:val="nil"/>
              <w:bottom w:val="single" w:sz="4" w:space="0" w:color="auto"/>
              <w:right w:val="single" w:sz="4" w:space="0" w:color="auto"/>
            </w:tcBorders>
            <w:shd w:val="clear" w:color="auto" w:fill="auto"/>
            <w:noWrap/>
            <w:vAlign w:val="bottom"/>
            <w:hideMark/>
          </w:tcPr>
          <w:p w14:paraId="752F4B1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9</w:t>
            </w:r>
          </w:p>
        </w:tc>
        <w:tc>
          <w:tcPr>
            <w:tcW w:w="1198" w:type="dxa"/>
            <w:tcBorders>
              <w:top w:val="nil"/>
              <w:left w:val="nil"/>
              <w:bottom w:val="single" w:sz="4" w:space="0" w:color="auto"/>
              <w:right w:val="single" w:sz="4" w:space="0" w:color="auto"/>
            </w:tcBorders>
            <w:shd w:val="clear" w:color="auto" w:fill="auto"/>
            <w:noWrap/>
            <w:vAlign w:val="bottom"/>
            <w:hideMark/>
          </w:tcPr>
          <w:p w14:paraId="3261C31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39.00</w:t>
            </w:r>
          </w:p>
        </w:tc>
        <w:tc>
          <w:tcPr>
            <w:tcW w:w="1078" w:type="dxa"/>
            <w:tcBorders>
              <w:top w:val="nil"/>
              <w:left w:val="nil"/>
              <w:bottom w:val="single" w:sz="4" w:space="0" w:color="auto"/>
              <w:right w:val="single" w:sz="4" w:space="0" w:color="auto"/>
            </w:tcBorders>
            <w:shd w:val="clear" w:color="auto" w:fill="auto"/>
            <w:noWrap/>
            <w:vAlign w:val="bottom"/>
            <w:hideMark/>
          </w:tcPr>
          <w:p w14:paraId="6B87549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198" w:type="dxa"/>
            <w:tcBorders>
              <w:top w:val="nil"/>
              <w:left w:val="nil"/>
              <w:bottom w:val="single" w:sz="4" w:space="0" w:color="auto"/>
              <w:right w:val="single" w:sz="4" w:space="0" w:color="auto"/>
            </w:tcBorders>
            <w:shd w:val="clear" w:color="auto" w:fill="auto"/>
            <w:noWrap/>
            <w:vAlign w:val="bottom"/>
            <w:hideMark/>
          </w:tcPr>
          <w:p w14:paraId="41C577B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67.00</w:t>
            </w:r>
          </w:p>
        </w:tc>
        <w:tc>
          <w:tcPr>
            <w:tcW w:w="1079" w:type="dxa"/>
            <w:tcBorders>
              <w:top w:val="nil"/>
              <w:left w:val="nil"/>
              <w:bottom w:val="single" w:sz="4" w:space="0" w:color="auto"/>
              <w:right w:val="single" w:sz="4" w:space="0" w:color="auto"/>
            </w:tcBorders>
            <w:shd w:val="clear" w:color="auto" w:fill="auto"/>
            <w:noWrap/>
            <w:vAlign w:val="bottom"/>
            <w:hideMark/>
          </w:tcPr>
          <w:p w14:paraId="4F8E13A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1893B5C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3</w:t>
            </w:r>
          </w:p>
        </w:tc>
        <w:tc>
          <w:tcPr>
            <w:tcW w:w="818" w:type="dxa"/>
            <w:tcBorders>
              <w:top w:val="nil"/>
              <w:left w:val="nil"/>
              <w:bottom w:val="single" w:sz="4" w:space="0" w:color="auto"/>
              <w:right w:val="single" w:sz="4" w:space="0" w:color="auto"/>
            </w:tcBorders>
            <w:shd w:val="clear" w:color="auto" w:fill="auto"/>
            <w:noWrap/>
            <w:vAlign w:val="bottom"/>
            <w:hideMark/>
          </w:tcPr>
          <w:p w14:paraId="75B2105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4B29295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5</w:t>
            </w:r>
          </w:p>
        </w:tc>
        <w:tc>
          <w:tcPr>
            <w:tcW w:w="819" w:type="dxa"/>
            <w:tcBorders>
              <w:top w:val="nil"/>
              <w:left w:val="nil"/>
              <w:bottom w:val="single" w:sz="4" w:space="0" w:color="auto"/>
              <w:right w:val="single" w:sz="4" w:space="0" w:color="auto"/>
            </w:tcBorders>
            <w:shd w:val="clear" w:color="auto" w:fill="auto"/>
            <w:noWrap/>
            <w:vAlign w:val="bottom"/>
            <w:hideMark/>
          </w:tcPr>
          <w:p w14:paraId="05243C7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3D4A5C7D"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62BF6720"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Nitratos</w:t>
            </w:r>
          </w:p>
        </w:tc>
        <w:tc>
          <w:tcPr>
            <w:tcW w:w="1224" w:type="dxa"/>
            <w:tcBorders>
              <w:top w:val="nil"/>
              <w:left w:val="nil"/>
              <w:bottom w:val="single" w:sz="4" w:space="0" w:color="auto"/>
              <w:right w:val="single" w:sz="4" w:space="0" w:color="auto"/>
            </w:tcBorders>
            <w:shd w:val="clear" w:color="auto" w:fill="auto"/>
            <w:noWrap/>
            <w:vAlign w:val="bottom"/>
            <w:hideMark/>
          </w:tcPr>
          <w:p w14:paraId="63E42FB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8.19</w:t>
            </w:r>
          </w:p>
        </w:tc>
        <w:tc>
          <w:tcPr>
            <w:tcW w:w="1224" w:type="dxa"/>
            <w:tcBorders>
              <w:top w:val="nil"/>
              <w:left w:val="nil"/>
              <w:bottom w:val="single" w:sz="4" w:space="0" w:color="auto"/>
              <w:right w:val="single" w:sz="4" w:space="0" w:color="auto"/>
            </w:tcBorders>
            <w:shd w:val="clear" w:color="auto" w:fill="auto"/>
            <w:noWrap/>
            <w:vAlign w:val="bottom"/>
            <w:hideMark/>
          </w:tcPr>
          <w:p w14:paraId="440720F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0</w:t>
            </w:r>
          </w:p>
        </w:tc>
        <w:tc>
          <w:tcPr>
            <w:tcW w:w="969" w:type="dxa"/>
            <w:tcBorders>
              <w:top w:val="nil"/>
              <w:left w:val="nil"/>
              <w:bottom w:val="single" w:sz="4" w:space="0" w:color="auto"/>
              <w:right w:val="single" w:sz="4" w:space="0" w:color="auto"/>
            </w:tcBorders>
            <w:shd w:val="clear" w:color="auto" w:fill="auto"/>
            <w:noWrap/>
            <w:vAlign w:val="bottom"/>
            <w:hideMark/>
          </w:tcPr>
          <w:p w14:paraId="6088D1B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56</w:t>
            </w:r>
          </w:p>
        </w:tc>
        <w:tc>
          <w:tcPr>
            <w:tcW w:w="1198" w:type="dxa"/>
            <w:tcBorders>
              <w:top w:val="nil"/>
              <w:left w:val="nil"/>
              <w:bottom w:val="single" w:sz="4" w:space="0" w:color="auto"/>
              <w:right w:val="single" w:sz="4" w:space="0" w:color="auto"/>
            </w:tcBorders>
            <w:shd w:val="clear" w:color="auto" w:fill="auto"/>
            <w:noWrap/>
            <w:vAlign w:val="bottom"/>
            <w:hideMark/>
          </w:tcPr>
          <w:p w14:paraId="7BE22A7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32.00</w:t>
            </w:r>
          </w:p>
        </w:tc>
        <w:tc>
          <w:tcPr>
            <w:tcW w:w="1078" w:type="dxa"/>
            <w:tcBorders>
              <w:top w:val="nil"/>
              <w:left w:val="nil"/>
              <w:bottom w:val="single" w:sz="4" w:space="0" w:color="auto"/>
              <w:right w:val="single" w:sz="4" w:space="0" w:color="auto"/>
            </w:tcBorders>
            <w:shd w:val="clear" w:color="auto" w:fill="auto"/>
            <w:noWrap/>
            <w:vAlign w:val="bottom"/>
            <w:hideMark/>
          </w:tcPr>
          <w:p w14:paraId="2E8471B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198" w:type="dxa"/>
            <w:tcBorders>
              <w:top w:val="nil"/>
              <w:left w:val="nil"/>
              <w:bottom w:val="single" w:sz="4" w:space="0" w:color="auto"/>
              <w:right w:val="single" w:sz="4" w:space="0" w:color="auto"/>
            </w:tcBorders>
            <w:shd w:val="clear" w:color="auto" w:fill="auto"/>
            <w:noWrap/>
            <w:vAlign w:val="bottom"/>
            <w:hideMark/>
          </w:tcPr>
          <w:p w14:paraId="2A0B932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96.00</w:t>
            </w:r>
          </w:p>
        </w:tc>
        <w:tc>
          <w:tcPr>
            <w:tcW w:w="1079" w:type="dxa"/>
            <w:tcBorders>
              <w:top w:val="nil"/>
              <w:left w:val="nil"/>
              <w:bottom w:val="single" w:sz="4" w:space="0" w:color="auto"/>
              <w:right w:val="single" w:sz="4" w:space="0" w:color="auto"/>
            </w:tcBorders>
            <w:shd w:val="clear" w:color="auto" w:fill="auto"/>
            <w:noWrap/>
            <w:vAlign w:val="bottom"/>
            <w:hideMark/>
          </w:tcPr>
          <w:p w14:paraId="19195447"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7BC2ED1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5</w:t>
            </w:r>
          </w:p>
        </w:tc>
        <w:tc>
          <w:tcPr>
            <w:tcW w:w="818" w:type="dxa"/>
            <w:tcBorders>
              <w:top w:val="nil"/>
              <w:left w:val="nil"/>
              <w:bottom w:val="single" w:sz="4" w:space="0" w:color="auto"/>
              <w:right w:val="single" w:sz="4" w:space="0" w:color="auto"/>
            </w:tcBorders>
            <w:shd w:val="clear" w:color="auto" w:fill="auto"/>
            <w:noWrap/>
            <w:vAlign w:val="bottom"/>
            <w:hideMark/>
          </w:tcPr>
          <w:p w14:paraId="000ED8F7"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9</w:t>
            </w:r>
          </w:p>
        </w:tc>
        <w:tc>
          <w:tcPr>
            <w:tcW w:w="1459" w:type="dxa"/>
            <w:tcBorders>
              <w:top w:val="nil"/>
              <w:left w:val="nil"/>
              <w:bottom w:val="single" w:sz="4" w:space="0" w:color="auto"/>
              <w:right w:val="single" w:sz="4" w:space="0" w:color="auto"/>
            </w:tcBorders>
            <w:shd w:val="clear" w:color="auto" w:fill="auto"/>
            <w:noWrap/>
            <w:vAlign w:val="bottom"/>
            <w:hideMark/>
          </w:tcPr>
          <w:p w14:paraId="54A61907"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55</w:t>
            </w:r>
          </w:p>
        </w:tc>
        <w:tc>
          <w:tcPr>
            <w:tcW w:w="819" w:type="dxa"/>
            <w:tcBorders>
              <w:top w:val="nil"/>
              <w:left w:val="nil"/>
              <w:bottom w:val="single" w:sz="4" w:space="0" w:color="auto"/>
              <w:right w:val="single" w:sz="4" w:space="0" w:color="auto"/>
            </w:tcBorders>
            <w:shd w:val="clear" w:color="auto" w:fill="auto"/>
            <w:noWrap/>
            <w:vAlign w:val="bottom"/>
            <w:hideMark/>
          </w:tcPr>
          <w:p w14:paraId="031AFC3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741CCE92"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68CAFC14"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Fosfatos</w:t>
            </w:r>
          </w:p>
        </w:tc>
        <w:tc>
          <w:tcPr>
            <w:tcW w:w="1224" w:type="dxa"/>
            <w:tcBorders>
              <w:top w:val="nil"/>
              <w:left w:val="nil"/>
              <w:bottom w:val="single" w:sz="4" w:space="0" w:color="auto"/>
              <w:right w:val="single" w:sz="4" w:space="0" w:color="auto"/>
            </w:tcBorders>
            <w:shd w:val="clear" w:color="auto" w:fill="auto"/>
            <w:noWrap/>
            <w:vAlign w:val="bottom"/>
            <w:hideMark/>
          </w:tcPr>
          <w:p w14:paraId="4E3585D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4.99</w:t>
            </w:r>
          </w:p>
        </w:tc>
        <w:tc>
          <w:tcPr>
            <w:tcW w:w="1224" w:type="dxa"/>
            <w:tcBorders>
              <w:top w:val="nil"/>
              <w:left w:val="nil"/>
              <w:bottom w:val="single" w:sz="4" w:space="0" w:color="auto"/>
              <w:right w:val="single" w:sz="4" w:space="0" w:color="auto"/>
            </w:tcBorders>
            <w:shd w:val="clear" w:color="auto" w:fill="auto"/>
            <w:noWrap/>
            <w:vAlign w:val="bottom"/>
            <w:hideMark/>
          </w:tcPr>
          <w:p w14:paraId="765CB5F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2.00</w:t>
            </w:r>
          </w:p>
        </w:tc>
        <w:tc>
          <w:tcPr>
            <w:tcW w:w="969" w:type="dxa"/>
            <w:tcBorders>
              <w:top w:val="nil"/>
              <w:left w:val="nil"/>
              <w:bottom w:val="single" w:sz="4" w:space="0" w:color="auto"/>
              <w:right w:val="single" w:sz="4" w:space="0" w:color="auto"/>
            </w:tcBorders>
            <w:shd w:val="clear" w:color="auto" w:fill="auto"/>
            <w:noWrap/>
            <w:vAlign w:val="bottom"/>
            <w:hideMark/>
          </w:tcPr>
          <w:p w14:paraId="5DBDA04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86</w:t>
            </w:r>
          </w:p>
        </w:tc>
        <w:tc>
          <w:tcPr>
            <w:tcW w:w="1198" w:type="dxa"/>
            <w:tcBorders>
              <w:top w:val="nil"/>
              <w:left w:val="nil"/>
              <w:bottom w:val="single" w:sz="4" w:space="0" w:color="auto"/>
              <w:right w:val="single" w:sz="4" w:space="0" w:color="auto"/>
            </w:tcBorders>
            <w:shd w:val="clear" w:color="auto" w:fill="auto"/>
            <w:noWrap/>
            <w:vAlign w:val="bottom"/>
            <w:hideMark/>
          </w:tcPr>
          <w:p w14:paraId="4EBB35E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80.00</w:t>
            </w:r>
          </w:p>
        </w:tc>
        <w:tc>
          <w:tcPr>
            <w:tcW w:w="1078" w:type="dxa"/>
            <w:tcBorders>
              <w:top w:val="nil"/>
              <w:left w:val="nil"/>
              <w:bottom w:val="single" w:sz="4" w:space="0" w:color="auto"/>
              <w:right w:val="single" w:sz="4" w:space="0" w:color="auto"/>
            </w:tcBorders>
            <w:shd w:val="clear" w:color="auto" w:fill="auto"/>
            <w:noWrap/>
            <w:vAlign w:val="bottom"/>
            <w:hideMark/>
          </w:tcPr>
          <w:p w14:paraId="7F0F1AB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01816CE7"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11.00</w:t>
            </w:r>
          </w:p>
        </w:tc>
        <w:tc>
          <w:tcPr>
            <w:tcW w:w="1079" w:type="dxa"/>
            <w:tcBorders>
              <w:top w:val="nil"/>
              <w:left w:val="nil"/>
              <w:bottom w:val="single" w:sz="4" w:space="0" w:color="auto"/>
              <w:right w:val="single" w:sz="4" w:space="0" w:color="auto"/>
            </w:tcBorders>
            <w:shd w:val="clear" w:color="auto" w:fill="auto"/>
            <w:noWrap/>
            <w:vAlign w:val="bottom"/>
            <w:hideMark/>
          </w:tcPr>
          <w:p w14:paraId="5D3B7BD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0</w:t>
            </w:r>
          </w:p>
        </w:tc>
        <w:tc>
          <w:tcPr>
            <w:tcW w:w="1459" w:type="dxa"/>
            <w:tcBorders>
              <w:top w:val="nil"/>
              <w:left w:val="nil"/>
              <w:bottom w:val="single" w:sz="4" w:space="0" w:color="auto"/>
              <w:right w:val="single" w:sz="4" w:space="0" w:color="auto"/>
            </w:tcBorders>
            <w:shd w:val="clear" w:color="auto" w:fill="auto"/>
            <w:noWrap/>
            <w:vAlign w:val="bottom"/>
            <w:hideMark/>
          </w:tcPr>
          <w:p w14:paraId="4E0B8BA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9</w:t>
            </w:r>
          </w:p>
        </w:tc>
        <w:tc>
          <w:tcPr>
            <w:tcW w:w="818" w:type="dxa"/>
            <w:tcBorders>
              <w:top w:val="nil"/>
              <w:left w:val="nil"/>
              <w:bottom w:val="single" w:sz="4" w:space="0" w:color="auto"/>
              <w:right w:val="single" w:sz="4" w:space="0" w:color="auto"/>
            </w:tcBorders>
            <w:shd w:val="clear" w:color="auto" w:fill="auto"/>
            <w:noWrap/>
            <w:vAlign w:val="bottom"/>
            <w:hideMark/>
          </w:tcPr>
          <w:p w14:paraId="2BF8633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9</w:t>
            </w:r>
          </w:p>
        </w:tc>
        <w:tc>
          <w:tcPr>
            <w:tcW w:w="1459" w:type="dxa"/>
            <w:tcBorders>
              <w:top w:val="nil"/>
              <w:left w:val="nil"/>
              <w:bottom w:val="single" w:sz="4" w:space="0" w:color="auto"/>
              <w:right w:val="single" w:sz="4" w:space="0" w:color="auto"/>
            </w:tcBorders>
            <w:shd w:val="clear" w:color="auto" w:fill="auto"/>
            <w:noWrap/>
            <w:vAlign w:val="bottom"/>
            <w:hideMark/>
          </w:tcPr>
          <w:p w14:paraId="7303635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0</w:t>
            </w:r>
          </w:p>
        </w:tc>
        <w:tc>
          <w:tcPr>
            <w:tcW w:w="819" w:type="dxa"/>
            <w:tcBorders>
              <w:top w:val="nil"/>
              <w:left w:val="nil"/>
              <w:bottom w:val="single" w:sz="4" w:space="0" w:color="auto"/>
              <w:right w:val="single" w:sz="4" w:space="0" w:color="auto"/>
            </w:tcBorders>
            <w:shd w:val="clear" w:color="auto" w:fill="auto"/>
            <w:noWrap/>
            <w:vAlign w:val="bottom"/>
            <w:hideMark/>
          </w:tcPr>
          <w:p w14:paraId="6406CE1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74950066"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102DBA2B"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Silicatos</w:t>
            </w:r>
          </w:p>
        </w:tc>
        <w:tc>
          <w:tcPr>
            <w:tcW w:w="1224" w:type="dxa"/>
            <w:tcBorders>
              <w:top w:val="nil"/>
              <w:left w:val="nil"/>
              <w:bottom w:val="single" w:sz="4" w:space="0" w:color="auto"/>
              <w:right w:val="single" w:sz="4" w:space="0" w:color="auto"/>
            </w:tcBorders>
            <w:shd w:val="clear" w:color="auto" w:fill="auto"/>
            <w:noWrap/>
            <w:vAlign w:val="bottom"/>
            <w:hideMark/>
          </w:tcPr>
          <w:p w14:paraId="454BB24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0404140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2B814B8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1A3A4A1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23.00</w:t>
            </w:r>
          </w:p>
        </w:tc>
        <w:tc>
          <w:tcPr>
            <w:tcW w:w="1078" w:type="dxa"/>
            <w:tcBorders>
              <w:top w:val="nil"/>
              <w:left w:val="nil"/>
              <w:bottom w:val="single" w:sz="4" w:space="0" w:color="auto"/>
              <w:right w:val="single" w:sz="4" w:space="0" w:color="auto"/>
            </w:tcBorders>
            <w:shd w:val="clear" w:color="auto" w:fill="auto"/>
            <w:noWrap/>
            <w:vAlign w:val="bottom"/>
            <w:hideMark/>
          </w:tcPr>
          <w:p w14:paraId="493A017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6</w:t>
            </w:r>
          </w:p>
        </w:tc>
        <w:tc>
          <w:tcPr>
            <w:tcW w:w="1198" w:type="dxa"/>
            <w:tcBorders>
              <w:top w:val="nil"/>
              <w:left w:val="nil"/>
              <w:bottom w:val="single" w:sz="4" w:space="0" w:color="auto"/>
              <w:right w:val="single" w:sz="4" w:space="0" w:color="auto"/>
            </w:tcBorders>
            <w:shd w:val="clear" w:color="auto" w:fill="auto"/>
            <w:noWrap/>
            <w:vAlign w:val="bottom"/>
            <w:hideMark/>
          </w:tcPr>
          <w:p w14:paraId="5158192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55.00</w:t>
            </w:r>
          </w:p>
        </w:tc>
        <w:tc>
          <w:tcPr>
            <w:tcW w:w="1079" w:type="dxa"/>
            <w:tcBorders>
              <w:top w:val="nil"/>
              <w:left w:val="nil"/>
              <w:bottom w:val="single" w:sz="4" w:space="0" w:color="auto"/>
              <w:right w:val="single" w:sz="4" w:space="0" w:color="auto"/>
            </w:tcBorders>
            <w:shd w:val="clear" w:color="auto" w:fill="auto"/>
            <w:noWrap/>
            <w:vAlign w:val="bottom"/>
            <w:hideMark/>
          </w:tcPr>
          <w:p w14:paraId="3BC92FC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303BAE61"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5</w:t>
            </w:r>
          </w:p>
        </w:tc>
        <w:tc>
          <w:tcPr>
            <w:tcW w:w="818" w:type="dxa"/>
            <w:tcBorders>
              <w:top w:val="nil"/>
              <w:left w:val="nil"/>
              <w:bottom w:val="single" w:sz="4" w:space="0" w:color="auto"/>
              <w:right w:val="single" w:sz="4" w:space="0" w:color="auto"/>
            </w:tcBorders>
            <w:shd w:val="clear" w:color="auto" w:fill="auto"/>
            <w:noWrap/>
            <w:vAlign w:val="bottom"/>
            <w:hideMark/>
          </w:tcPr>
          <w:p w14:paraId="7C9D901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7</w:t>
            </w:r>
          </w:p>
        </w:tc>
        <w:tc>
          <w:tcPr>
            <w:tcW w:w="1459" w:type="dxa"/>
            <w:tcBorders>
              <w:top w:val="nil"/>
              <w:left w:val="nil"/>
              <w:bottom w:val="single" w:sz="4" w:space="0" w:color="auto"/>
              <w:right w:val="single" w:sz="4" w:space="0" w:color="auto"/>
            </w:tcBorders>
            <w:shd w:val="clear" w:color="auto" w:fill="auto"/>
            <w:noWrap/>
            <w:vAlign w:val="bottom"/>
            <w:hideMark/>
          </w:tcPr>
          <w:p w14:paraId="43AD757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53</w:t>
            </w:r>
          </w:p>
        </w:tc>
        <w:tc>
          <w:tcPr>
            <w:tcW w:w="819" w:type="dxa"/>
            <w:tcBorders>
              <w:top w:val="nil"/>
              <w:left w:val="nil"/>
              <w:bottom w:val="single" w:sz="4" w:space="0" w:color="auto"/>
              <w:right w:val="single" w:sz="4" w:space="0" w:color="auto"/>
            </w:tcBorders>
            <w:shd w:val="clear" w:color="auto" w:fill="auto"/>
            <w:noWrap/>
            <w:vAlign w:val="bottom"/>
            <w:hideMark/>
          </w:tcPr>
          <w:p w14:paraId="707FDED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r>
      <w:tr w:rsidR="00602F4A" w:rsidRPr="00602F4A" w14:paraId="2841AAB4"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133D33AE"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pH</w:t>
            </w:r>
          </w:p>
        </w:tc>
        <w:tc>
          <w:tcPr>
            <w:tcW w:w="1224" w:type="dxa"/>
            <w:tcBorders>
              <w:top w:val="nil"/>
              <w:left w:val="nil"/>
              <w:bottom w:val="single" w:sz="4" w:space="0" w:color="auto"/>
              <w:right w:val="single" w:sz="4" w:space="0" w:color="auto"/>
            </w:tcBorders>
            <w:shd w:val="clear" w:color="auto" w:fill="auto"/>
            <w:noWrap/>
            <w:vAlign w:val="bottom"/>
            <w:hideMark/>
          </w:tcPr>
          <w:p w14:paraId="2DF45FF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3.82</w:t>
            </w:r>
          </w:p>
        </w:tc>
        <w:tc>
          <w:tcPr>
            <w:tcW w:w="1224" w:type="dxa"/>
            <w:tcBorders>
              <w:top w:val="nil"/>
              <w:left w:val="nil"/>
              <w:bottom w:val="single" w:sz="4" w:space="0" w:color="auto"/>
              <w:right w:val="single" w:sz="4" w:space="0" w:color="auto"/>
            </w:tcBorders>
            <w:shd w:val="clear" w:color="auto" w:fill="auto"/>
            <w:noWrap/>
            <w:vAlign w:val="bottom"/>
            <w:hideMark/>
          </w:tcPr>
          <w:p w14:paraId="13128B0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1.00</w:t>
            </w:r>
          </w:p>
        </w:tc>
        <w:tc>
          <w:tcPr>
            <w:tcW w:w="969" w:type="dxa"/>
            <w:tcBorders>
              <w:top w:val="nil"/>
              <w:left w:val="nil"/>
              <w:bottom w:val="single" w:sz="4" w:space="0" w:color="auto"/>
              <w:right w:val="single" w:sz="4" w:space="0" w:color="auto"/>
            </w:tcBorders>
            <w:shd w:val="clear" w:color="auto" w:fill="auto"/>
            <w:noWrap/>
            <w:vAlign w:val="bottom"/>
            <w:hideMark/>
          </w:tcPr>
          <w:p w14:paraId="496D6962"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0</w:t>
            </w:r>
          </w:p>
        </w:tc>
        <w:tc>
          <w:tcPr>
            <w:tcW w:w="1198" w:type="dxa"/>
            <w:tcBorders>
              <w:top w:val="nil"/>
              <w:left w:val="nil"/>
              <w:bottom w:val="single" w:sz="4" w:space="0" w:color="auto"/>
              <w:right w:val="single" w:sz="4" w:space="0" w:color="auto"/>
            </w:tcBorders>
            <w:shd w:val="clear" w:color="auto" w:fill="auto"/>
            <w:noWrap/>
            <w:vAlign w:val="bottom"/>
            <w:hideMark/>
          </w:tcPr>
          <w:p w14:paraId="0570B18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2.00</w:t>
            </w:r>
          </w:p>
        </w:tc>
        <w:tc>
          <w:tcPr>
            <w:tcW w:w="1078" w:type="dxa"/>
            <w:tcBorders>
              <w:top w:val="nil"/>
              <w:left w:val="nil"/>
              <w:bottom w:val="single" w:sz="4" w:space="0" w:color="auto"/>
              <w:right w:val="single" w:sz="4" w:space="0" w:color="auto"/>
            </w:tcBorders>
            <w:shd w:val="clear" w:color="auto" w:fill="auto"/>
            <w:noWrap/>
            <w:vAlign w:val="bottom"/>
            <w:hideMark/>
          </w:tcPr>
          <w:p w14:paraId="4F56D16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50ACE61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07.00</w:t>
            </w:r>
          </w:p>
        </w:tc>
        <w:tc>
          <w:tcPr>
            <w:tcW w:w="1079" w:type="dxa"/>
            <w:tcBorders>
              <w:top w:val="nil"/>
              <w:left w:val="nil"/>
              <w:bottom w:val="single" w:sz="4" w:space="0" w:color="auto"/>
              <w:right w:val="single" w:sz="4" w:space="0" w:color="auto"/>
            </w:tcBorders>
            <w:shd w:val="clear" w:color="auto" w:fill="auto"/>
            <w:noWrap/>
            <w:vAlign w:val="bottom"/>
            <w:hideMark/>
          </w:tcPr>
          <w:p w14:paraId="1404C42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0</w:t>
            </w:r>
          </w:p>
        </w:tc>
        <w:tc>
          <w:tcPr>
            <w:tcW w:w="1459" w:type="dxa"/>
            <w:tcBorders>
              <w:top w:val="nil"/>
              <w:left w:val="nil"/>
              <w:bottom w:val="single" w:sz="4" w:space="0" w:color="auto"/>
              <w:right w:val="single" w:sz="4" w:space="0" w:color="auto"/>
            </w:tcBorders>
            <w:shd w:val="clear" w:color="auto" w:fill="auto"/>
            <w:noWrap/>
            <w:vAlign w:val="bottom"/>
            <w:hideMark/>
          </w:tcPr>
          <w:p w14:paraId="15E4AE1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4</w:t>
            </w:r>
          </w:p>
        </w:tc>
        <w:tc>
          <w:tcPr>
            <w:tcW w:w="818" w:type="dxa"/>
            <w:tcBorders>
              <w:top w:val="nil"/>
              <w:left w:val="nil"/>
              <w:bottom w:val="single" w:sz="4" w:space="0" w:color="auto"/>
              <w:right w:val="single" w:sz="4" w:space="0" w:color="auto"/>
            </w:tcBorders>
            <w:shd w:val="clear" w:color="auto" w:fill="auto"/>
            <w:noWrap/>
            <w:vAlign w:val="bottom"/>
            <w:hideMark/>
          </w:tcPr>
          <w:p w14:paraId="00F726C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2497A79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55</w:t>
            </w:r>
          </w:p>
        </w:tc>
        <w:tc>
          <w:tcPr>
            <w:tcW w:w="819" w:type="dxa"/>
            <w:tcBorders>
              <w:top w:val="nil"/>
              <w:left w:val="nil"/>
              <w:bottom w:val="single" w:sz="4" w:space="0" w:color="auto"/>
              <w:right w:val="single" w:sz="4" w:space="0" w:color="auto"/>
            </w:tcBorders>
            <w:shd w:val="clear" w:color="auto" w:fill="auto"/>
            <w:noWrap/>
            <w:vAlign w:val="bottom"/>
            <w:hideMark/>
          </w:tcPr>
          <w:p w14:paraId="69060D8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7A039202"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7A3E9574"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Oxígeno Disuelto en </w:t>
            </w:r>
            <w:proofErr w:type="spellStart"/>
            <w:r w:rsidRPr="00602F4A">
              <w:rPr>
                <w:rFonts w:ascii="Calibri" w:hAnsi="Calibri" w:cs="Calibri"/>
                <w:bCs w:val="0"/>
                <w:color w:val="000000"/>
                <w:lang w:val="es-CO" w:eastAsia="es-CO"/>
              </w:rPr>
              <w:t>Sup</w:t>
            </w:r>
            <w:proofErr w:type="spellEnd"/>
            <w:r w:rsidRPr="00602F4A">
              <w:rPr>
                <w:rFonts w:ascii="Calibri" w:hAnsi="Calibri" w:cs="Calibri"/>
                <w:bCs w:val="0"/>
                <w:color w:val="000000"/>
                <w:lang w:val="es-CO" w:eastAsia="es-CO"/>
              </w:rPr>
              <w:t>.</w:t>
            </w:r>
          </w:p>
        </w:tc>
        <w:tc>
          <w:tcPr>
            <w:tcW w:w="1224" w:type="dxa"/>
            <w:tcBorders>
              <w:top w:val="nil"/>
              <w:left w:val="nil"/>
              <w:bottom w:val="single" w:sz="4" w:space="0" w:color="auto"/>
              <w:right w:val="single" w:sz="4" w:space="0" w:color="auto"/>
            </w:tcBorders>
            <w:shd w:val="clear" w:color="auto" w:fill="auto"/>
            <w:noWrap/>
            <w:vAlign w:val="bottom"/>
            <w:hideMark/>
          </w:tcPr>
          <w:p w14:paraId="4DF869B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6.20</w:t>
            </w:r>
          </w:p>
        </w:tc>
        <w:tc>
          <w:tcPr>
            <w:tcW w:w="1224" w:type="dxa"/>
            <w:tcBorders>
              <w:top w:val="nil"/>
              <w:left w:val="nil"/>
              <w:bottom w:val="single" w:sz="4" w:space="0" w:color="auto"/>
              <w:right w:val="single" w:sz="4" w:space="0" w:color="auto"/>
            </w:tcBorders>
            <w:shd w:val="clear" w:color="auto" w:fill="auto"/>
            <w:noWrap/>
            <w:vAlign w:val="bottom"/>
            <w:hideMark/>
          </w:tcPr>
          <w:p w14:paraId="4DFC84F2"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2.00</w:t>
            </w:r>
          </w:p>
        </w:tc>
        <w:tc>
          <w:tcPr>
            <w:tcW w:w="969" w:type="dxa"/>
            <w:tcBorders>
              <w:top w:val="nil"/>
              <w:left w:val="nil"/>
              <w:bottom w:val="single" w:sz="4" w:space="0" w:color="auto"/>
              <w:right w:val="single" w:sz="4" w:space="0" w:color="auto"/>
            </w:tcBorders>
            <w:shd w:val="clear" w:color="auto" w:fill="auto"/>
            <w:noWrap/>
            <w:vAlign w:val="bottom"/>
            <w:hideMark/>
          </w:tcPr>
          <w:p w14:paraId="6B850E3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70</w:t>
            </w:r>
          </w:p>
        </w:tc>
        <w:tc>
          <w:tcPr>
            <w:tcW w:w="1198" w:type="dxa"/>
            <w:tcBorders>
              <w:top w:val="nil"/>
              <w:left w:val="nil"/>
              <w:bottom w:val="single" w:sz="4" w:space="0" w:color="auto"/>
              <w:right w:val="single" w:sz="4" w:space="0" w:color="auto"/>
            </w:tcBorders>
            <w:shd w:val="clear" w:color="auto" w:fill="auto"/>
            <w:noWrap/>
            <w:vAlign w:val="bottom"/>
            <w:hideMark/>
          </w:tcPr>
          <w:p w14:paraId="6A7FD0D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4.00</w:t>
            </w:r>
          </w:p>
        </w:tc>
        <w:tc>
          <w:tcPr>
            <w:tcW w:w="1078" w:type="dxa"/>
            <w:tcBorders>
              <w:top w:val="nil"/>
              <w:left w:val="nil"/>
              <w:bottom w:val="single" w:sz="4" w:space="0" w:color="auto"/>
              <w:right w:val="single" w:sz="4" w:space="0" w:color="auto"/>
            </w:tcBorders>
            <w:shd w:val="clear" w:color="auto" w:fill="auto"/>
            <w:noWrap/>
            <w:vAlign w:val="bottom"/>
            <w:hideMark/>
          </w:tcPr>
          <w:p w14:paraId="447C899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78B882B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52.00</w:t>
            </w:r>
          </w:p>
        </w:tc>
        <w:tc>
          <w:tcPr>
            <w:tcW w:w="1079" w:type="dxa"/>
            <w:tcBorders>
              <w:top w:val="nil"/>
              <w:left w:val="nil"/>
              <w:bottom w:val="single" w:sz="4" w:space="0" w:color="auto"/>
              <w:right w:val="single" w:sz="4" w:space="0" w:color="auto"/>
            </w:tcBorders>
            <w:shd w:val="clear" w:color="auto" w:fill="auto"/>
            <w:noWrap/>
            <w:vAlign w:val="bottom"/>
            <w:hideMark/>
          </w:tcPr>
          <w:p w14:paraId="597B53D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6B4B285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2</w:t>
            </w:r>
          </w:p>
        </w:tc>
        <w:tc>
          <w:tcPr>
            <w:tcW w:w="818" w:type="dxa"/>
            <w:tcBorders>
              <w:top w:val="nil"/>
              <w:left w:val="nil"/>
              <w:bottom w:val="single" w:sz="4" w:space="0" w:color="auto"/>
              <w:right w:val="single" w:sz="4" w:space="0" w:color="auto"/>
            </w:tcBorders>
            <w:shd w:val="clear" w:color="auto" w:fill="auto"/>
            <w:noWrap/>
            <w:vAlign w:val="bottom"/>
            <w:hideMark/>
          </w:tcPr>
          <w:p w14:paraId="3D58041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74A11EA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8</w:t>
            </w:r>
          </w:p>
        </w:tc>
        <w:tc>
          <w:tcPr>
            <w:tcW w:w="819" w:type="dxa"/>
            <w:tcBorders>
              <w:top w:val="nil"/>
              <w:left w:val="nil"/>
              <w:bottom w:val="single" w:sz="4" w:space="0" w:color="auto"/>
              <w:right w:val="single" w:sz="4" w:space="0" w:color="auto"/>
            </w:tcBorders>
            <w:shd w:val="clear" w:color="auto" w:fill="auto"/>
            <w:noWrap/>
            <w:vAlign w:val="bottom"/>
            <w:hideMark/>
          </w:tcPr>
          <w:p w14:paraId="6421A6A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0E893933"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76055727"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Transparencia</w:t>
            </w:r>
          </w:p>
        </w:tc>
        <w:tc>
          <w:tcPr>
            <w:tcW w:w="1224" w:type="dxa"/>
            <w:tcBorders>
              <w:top w:val="nil"/>
              <w:left w:val="nil"/>
              <w:bottom w:val="single" w:sz="4" w:space="0" w:color="auto"/>
              <w:right w:val="single" w:sz="4" w:space="0" w:color="auto"/>
            </w:tcBorders>
            <w:shd w:val="clear" w:color="auto" w:fill="auto"/>
            <w:noWrap/>
            <w:vAlign w:val="bottom"/>
            <w:hideMark/>
          </w:tcPr>
          <w:p w14:paraId="45ED59E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4.50</w:t>
            </w:r>
          </w:p>
        </w:tc>
        <w:tc>
          <w:tcPr>
            <w:tcW w:w="1224" w:type="dxa"/>
            <w:tcBorders>
              <w:top w:val="nil"/>
              <w:left w:val="nil"/>
              <w:bottom w:val="single" w:sz="4" w:space="0" w:color="auto"/>
              <w:right w:val="single" w:sz="4" w:space="0" w:color="auto"/>
            </w:tcBorders>
            <w:shd w:val="clear" w:color="auto" w:fill="auto"/>
            <w:noWrap/>
            <w:vAlign w:val="bottom"/>
            <w:hideMark/>
          </w:tcPr>
          <w:p w14:paraId="3D9E813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9.00</w:t>
            </w:r>
          </w:p>
        </w:tc>
        <w:tc>
          <w:tcPr>
            <w:tcW w:w="969" w:type="dxa"/>
            <w:tcBorders>
              <w:top w:val="nil"/>
              <w:left w:val="nil"/>
              <w:bottom w:val="single" w:sz="4" w:space="0" w:color="auto"/>
              <w:right w:val="single" w:sz="4" w:space="0" w:color="auto"/>
            </w:tcBorders>
            <w:shd w:val="clear" w:color="auto" w:fill="auto"/>
            <w:noWrap/>
            <w:vAlign w:val="bottom"/>
            <w:hideMark/>
          </w:tcPr>
          <w:p w14:paraId="04D0828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7</w:t>
            </w:r>
          </w:p>
        </w:tc>
        <w:tc>
          <w:tcPr>
            <w:tcW w:w="1198" w:type="dxa"/>
            <w:tcBorders>
              <w:top w:val="nil"/>
              <w:left w:val="nil"/>
              <w:bottom w:val="single" w:sz="4" w:space="0" w:color="auto"/>
              <w:right w:val="single" w:sz="4" w:space="0" w:color="auto"/>
            </w:tcBorders>
            <w:shd w:val="clear" w:color="auto" w:fill="auto"/>
            <w:noWrap/>
            <w:vAlign w:val="bottom"/>
            <w:hideMark/>
          </w:tcPr>
          <w:p w14:paraId="4E2B996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50.50</w:t>
            </w:r>
          </w:p>
        </w:tc>
        <w:tc>
          <w:tcPr>
            <w:tcW w:w="1078" w:type="dxa"/>
            <w:tcBorders>
              <w:top w:val="nil"/>
              <w:left w:val="nil"/>
              <w:bottom w:val="single" w:sz="4" w:space="0" w:color="auto"/>
              <w:right w:val="single" w:sz="4" w:space="0" w:color="auto"/>
            </w:tcBorders>
            <w:shd w:val="clear" w:color="auto" w:fill="auto"/>
            <w:noWrap/>
            <w:vAlign w:val="bottom"/>
            <w:hideMark/>
          </w:tcPr>
          <w:p w14:paraId="79A8FEF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634B8322"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33.00</w:t>
            </w:r>
          </w:p>
        </w:tc>
        <w:tc>
          <w:tcPr>
            <w:tcW w:w="1079" w:type="dxa"/>
            <w:tcBorders>
              <w:top w:val="nil"/>
              <w:left w:val="nil"/>
              <w:bottom w:val="single" w:sz="4" w:space="0" w:color="auto"/>
              <w:right w:val="single" w:sz="4" w:space="0" w:color="auto"/>
            </w:tcBorders>
            <w:shd w:val="clear" w:color="auto" w:fill="auto"/>
            <w:noWrap/>
            <w:vAlign w:val="bottom"/>
            <w:hideMark/>
          </w:tcPr>
          <w:p w14:paraId="62F28AF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0DCAEB5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29</w:t>
            </w:r>
          </w:p>
        </w:tc>
        <w:tc>
          <w:tcPr>
            <w:tcW w:w="818" w:type="dxa"/>
            <w:tcBorders>
              <w:top w:val="nil"/>
              <w:left w:val="nil"/>
              <w:bottom w:val="single" w:sz="4" w:space="0" w:color="auto"/>
              <w:right w:val="single" w:sz="4" w:space="0" w:color="auto"/>
            </w:tcBorders>
            <w:shd w:val="clear" w:color="auto" w:fill="auto"/>
            <w:noWrap/>
            <w:vAlign w:val="bottom"/>
            <w:hideMark/>
          </w:tcPr>
          <w:p w14:paraId="3CB45EB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6EA2B66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27</w:t>
            </w:r>
          </w:p>
        </w:tc>
        <w:tc>
          <w:tcPr>
            <w:tcW w:w="819" w:type="dxa"/>
            <w:tcBorders>
              <w:top w:val="nil"/>
              <w:left w:val="nil"/>
              <w:bottom w:val="single" w:sz="4" w:space="0" w:color="auto"/>
              <w:right w:val="single" w:sz="4" w:space="0" w:color="auto"/>
            </w:tcBorders>
            <w:shd w:val="clear" w:color="auto" w:fill="auto"/>
            <w:noWrap/>
            <w:vAlign w:val="bottom"/>
            <w:hideMark/>
          </w:tcPr>
          <w:p w14:paraId="733D378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59A72AA9"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16421AF"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Solidos Suspendidos Totales</w:t>
            </w:r>
          </w:p>
        </w:tc>
        <w:tc>
          <w:tcPr>
            <w:tcW w:w="1224" w:type="dxa"/>
            <w:tcBorders>
              <w:top w:val="nil"/>
              <w:left w:val="nil"/>
              <w:bottom w:val="single" w:sz="4" w:space="0" w:color="auto"/>
              <w:right w:val="single" w:sz="4" w:space="0" w:color="auto"/>
            </w:tcBorders>
            <w:shd w:val="clear" w:color="auto" w:fill="auto"/>
            <w:noWrap/>
            <w:vAlign w:val="bottom"/>
            <w:hideMark/>
          </w:tcPr>
          <w:p w14:paraId="396D0D5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27A5A97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1963BC9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2246855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74.00</w:t>
            </w:r>
          </w:p>
        </w:tc>
        <w:tc>
          <w:tcPr>
            <w:tcW w:w="1078" w:type="dxa"/>
            <w:tcBorders>
              <w:top w:val="nil"/>
              <w:left w:val="nil"/>
              <w:bottom w:val="single" w:sz="4" w:space="0" w:color="auto"/>
              <w:right w:val="single" w:sz="4" w:space="0" w:color="auto"/>
            </w:tcBorders>
            <w:shd w:val="clear" w:color="auto" w:fill="auto"/>
            <w:noWrap/>
            <w:vAlign w:val="bottom"/>
            <w:hideMark/>
          </w:tcPr>
          <w:p w14:paraId="0676DD1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190D47F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10.00</w:t>
            </w:r>
          </w:p>
        </w:tc>
        <w:tc>
          <w:tcPr>
            <w:tcW w:w="1079" w:type="dxa"/>
            <w:tcBorders>
              <w:top w:val="nil"/>
              <w:left w:val="nil"/>
              <w:bottom w:val="single" w:sz="4" w:space="0" w:color="auto"/>
              <w:right w:val="single" w:sz="4" w:space="0" w:color="auto"/>
            </w:tcBorders>
            <w:shd w:val="clear" w:color="auto" w:fill="auto"/>
            <w:noWrap/>
            <w:vAlign w:val="bottom"/>
            <w:hideMark/>
          </w:tcPr>
          <w:p w14:paraId="2D8EFC4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0</w:t>
            </w:r>
          </w:p>
        </w:tc>
        <w:tc>
          <w:tcPr>
            <w:tcW w:w="1459" w:type="dxa"/>
            <w:tcBorders>
              <w:top w:val="nil"/>
              <w:left w:val="nil"/>
              <w:bottom w:val="single" w:sz="4" w:space="0" w:color="auto"/>
              <w:right w:val="single" w:sz="4" w:space="0" w:color="auto"/>
            </w:tcBorders>
            <w:shd w:val="clear" w:color="auto" w:fill="auto"/>
            <w:noWrap/>
            <w:vAlign w:val="bottom"/>
            <w:hideMark/>
          </w:tcPr>
          <w:p w14:paraId="61708A41"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7</w:t>
            </w:r>
          </w:p>
        </w:tc>
        <w:tc>
          <w:tcPr>
            <w:tcW w:w="818" w:type="dxa"/>
            <w:tcBorders>
              <w:top w:val="nil"/>
              <w:left w:val="nil"/>
              <w:bottom w:val="single" w:sz="4" w:space="0" w:color="auto"/>
              <w:right w:val="single" w:sz="4" w:space="0" w:color="auto"/>
            </w:tcBorders>
            <w:shd w:val="clear" w:color="auto" w:fill="auto"/>
            <w:noWrap/>
            <w:vAlign w:val="bottom"/>
            <w:hideMark/>
          </w:tcPr>
          <w:p w14:paraId="3574B961"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59F888F1"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28</w:t>
            </w:r>
          </w:p>
        </w:tc>
        <w:tc>
          <w:tcPr>
            <w:tcW w:w="819" w:type="dxa"/>
            <w:tcBorders>
              <w:top w:val="nil"/>
              <w:left w:val="nil"/>
              <w:bottom w:val="single" w:sz="4" w:space="0" w:color="auto"/>
              <w:right w:val="single" w:sz="4" w:space="0" w:color="auto"/>
            </w:tcBorders>
            <w:shd w:val="clear" w:color="auto" w:fill="auto"/>
            <w:noWrap/>
            <w:vAlign w:val="bottom"/>
            <w:hideMark/>
          </w:tcPr>
          <w:p w14:paraId="2EAA631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16219264"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7D1C8B07" w14:textId="77777777" w:rsidR="00602F4A" w:rsidRPr="00602F4A" w:rsidRDefault="00602F4A" w:rsidP="00602F4A">
            <w:pPr>
              <w:spacing w:before="0" w:after="0"/>
              <w:contextualSpacing w:val="0"/>
              <w:jc w:val="left"/>
              <w:rPr>
                <w:rFonts w:ascii="Calibri" w:hAnsi="Calibri" w:cs="Calibri"/>
                <w:bCs w:val="0"/>
                <w:color w:val="000000"/>
                <w:lang w:val="es-CO" w:eastAsia="es-CO"/>
              </w:rPr>
            </w:pPr>
            <w:proofErr w:type="spellStart"/>
            <w:r w:rsidRPr="00602F4A">
              <w:rPr>
                <w:rFonts w:ascii="Calibri" w:hAnsi="Calibri" w:cs="Calibri"/>
                <w:bCs w:val="0"/>
                <w:color w:val="000000"/>
                <w:lang w:val="es-CO" w:eastAsia="es-CO"/>
              </w:rPr>
              <w:t>TSI_Secchi</w:t>
            </w:r>
            <w:proofErr w:type="spellEnd"/>
          </w:p>
        </w:tc>
        <w:tc>
          <w:tcPr>
            <w:tcW w:w="1224" w:type="dxa"/>
            <w:tcBorders>
              <w:top w:val="nil"/>
              <w:left w:val="nil"/>
              <w:bottom w:val="single" w:sz="4" w:space="0" w:color="auto"/>
              <w:right w:val="single" w:sz="4" w:space="0" w:color="auto"/>
            </w:tcBorders>
            <w:shd w:val="clear" w:color="auto" w:fill="auto"/>
            <w:noWrap/>
            <w:vAlign w:val="bottom"/>
            <w:hideMark/>
          </w:tcPr>
          <w:p w14:paraId="4B0E927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4.00</w:t>
            </w:r>
          </w:p>
        </w:tc>
        <w:tc>
          <w:tcPr>
            <w:tcW w:w="1224" w:type="dxa"/>
            <w:tcBorders>
              <w:top w:val="nil"/>
              <w:left w:val="nil"/>
              <w:bottom w:val="single" w:sz="4" w:space="0" w:color="auto"/>
              <w:right w:val="single" w:sz="4" w:space="0" w:color="auto"/>
            </w:tcBorders>
            <w:shd w:val="clear" w:color="auto" w:fill="auto"/>
            <w:noWrap/>
            <w:vAlign w:val="bottom"/>
            <w:hideMark/>
          </w:tcPr>
          <w:p w14:paraId="0916A47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9.00</w:t>
            </w:r>
          </w:p>
        </w:tc>
        <w:tc>
          <w:tcPr>
            <w:tcW w:w="969" w:type="dxa"/>
            <w:tcBorders>
              <w:top w:val="nil"/>
              <w:left w:val="nil"/>
              <w:bottom w:val="single" w:sz="4" w:space="0" w:color="auto"/>
              <w:right w:val="single" w:sz="4" w:space="0" w:color="auto"/>
            </w:tcBorders>
            <w:shd w:val="clear" w:color="auto" w:fill="auto"/>
            <w:noWrap/>
            <w:vAlign w:val="bottom"/>
            <w:hideMark/>
          </w:tcPr>
          <w:p w14:paraId="44B162D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7</w:t>
            </w:r>
          </w:p>
        </w:tc>
        <w:tc>
          <w:tcPr>
            <w:tcW w:w="1198" w:type="dxa"/>
            <w:tcBorders>
              <w:top w:val="nil"/>
              <w:left w:val="nil"/>
              <w:bottom w:val="single" w:sz="4" w:space="0" w:color="auto"/>
              <w:right w:val="single" w:sz="4" w:space="0" w:color="auto"/>
            </w:tcBorders>
            <w:shd w:val="clear" w:color="auto" w:fill="auto"/>
            <w:noWrap/>
            <w:vAlign w:val="bottom"/>
            <w:hideMark/>
          </w:tcPr>
          <w:p w14:paraId="642ACA7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73.00</w:t>
            </w:r>
          </w:p>
        </w:tc>
        <w:tc>
          <w:tcPr>
            <w:tcW w:w="1078" w:type="dxa"/>
            <w:tcBorders>
              <w:top w:val="nil"/>
              <w:left w:val="nil"/>
              <w:bottom w:val="single" w:sz="4" w:space="0" w:color="auto"/>
              <w:right w:val="single" w:sz="4" w:space="0" w:color="auto"/>
            </w:tcBorders>
            <w:shd w:val="clear" w:color="auto" w:fill="auto"/>
            <w:noWrap/>
            <w:vAlign w:val="bottom"/>
            <w:hideMark/>
          </w:tcPr>
          <w:p w14:paraId="58A6460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7DD9F5C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90.00</w:t>
            </w:r>
          </w:p>
        </w:tc>
        <w:tc>
          <w:tcPr>
            <w:tcW w:w="1079" w:type="dxa"/>
            <w:tcBorders>
              <w:top w:val="nil"/>
              <w:left w:val="nil"/>
              <w:bottom w:val="single" w:sz="4" w:space="0" w:color="auto"/>
              <w:right w:val="single" w:sz="4" w:space="0" w:color="auto"/>
            </w:tcBorders>
            <w:shd w:val="clear" w:color="auto" w:fill="auto"/>
            <w:noWrap/>
            <w:vAlign w:val="bottom"/>
            <w:hideMark/>
          </w:tcPr>
          <w:p w14:paraId="2DB6AEB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5459204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29</w:t>
            </w:r>
          </w:p>
        </w:tc>
        <w:tc>
          <w:tcPr>
            <w:tcW w:w="818" w:type="dxa"/>
            <w:tcBorders>
              <w:top w:val="nil"/>
              <w:left w:val="nil"/>
              <w:bottom w:val="single" w:sz="4" w:space="0" w:color="auto"/>
              <w:right w:val="single" w:sz="4" w:space="0" w:color="auto"/>
            </w:tcBorders>
            <w:shd w:val="clear" w:color="auto" w:fill="auto"/>
            <w:noWrap/>
            <w:vAlign w:val="bottom"/>
            <w:hideMark/>
          </w:tcPr>
          <w:p w14:paraId="7A39464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0249C187"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1</w:t>
            </w:r>
          </w:p>
        </w:tc>
        <w:tc>
          <w:tcPr>
            <w:tcW w:w="819" w:type="dxa"/>
            <w:tcBorders>
              <w:top w:val="nil"/>
              <w:left w:val="nil"/>
              <w:bottom w:val="single" w:sz="4" w:space="0" w:color="auto"/>
              <w:right w:val="single" w:sz="4" w:space="0" w:color="auto"/>
            </w:tcBorders>
            <w:shd w:val="clear" w:color="auto" w:fill="auto"/>
            <w:noWrap/>
            <w:vAlign w:val="bottom"/>
            <w:hideMark/>
          </w:tcPr>
          <w:p w14:paraId="62920047"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456328CE"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20F9D4B5"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Q2 Temperatura en </w:t>
            </w:r>
            <w:proofErr w:type="spellStart"/>
            <w:r w:rsidRPr="00602F4A">
              <w:rPr>
                <w:rFonts w:ascii="Calibri" w:hAnsi="Calibri" w:cs="Calibri"/>
                <w:bCs w:val="0"/>
                <w:color w:val="000000"/>
                <w:lang w:val="es-CO" w:eastAsia="es-CO"/>
              </w:rPr>
              <w:t>prof.</w:t>
            </w:r>
            <w:proofErr w:type="spellEnd"/>
          </w:p>
        </w:tc>
        <w:tc>
          <w:tcPr>
            <w:tcW w:w="1224" w:type="dxa"/>
            <w:tcBorders>
              <w:top w:val="nil"/>
              <w:left w:val="nil"/>
              <w:bottom w:val="single" w:sz="4" w:space="0" w:color="auto"/>
              <w:right w:val="single" w:sz="4" w:space="0" w:color="auto"/>
            </w:tcBorders>
            <w:shd w:val="clear" w:color="auto" w:fill="auto"/>
            <w:noWrap/>
            <w:vAlign w:val="bottom"/>
            <w:hideMark/>
          </w:tcPr>
          <w:p w14:paraId="2B61D71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6385045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0105456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4244E75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00.00</w:t>
            </w:r>
          </w:p>
        </w:tc>
        <w:tc>
          <w:tcPr>
            <w:tcW w:w="1078" w:type="dxa"/>
            <w:tcBorders>
              <w:top w:val="nil"/>
              <w:left w:val="nil"/>
              <w:bottom w:val="single" w:sz="4" w:space="0" w:color="auto"/>
              <w:right w:val="single" w:sz="4" w:space="0" w:color="auto"/>
            </w:tcBorders>
            <w:shd w:val="clear" w:color="auto" w:fill="auto"/>
            <w:noWrap/>
            <w:vAlign w:val="bottom"/>
            <w:hideMark/>
          </w:tcPr>
          <w:p w14:paraId="686C142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154D104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62.00</w:t>
            </w:r>
          </w:p>
        </w:tc>
        <w:tc>
          <w:tcPr>
            <w:tcW w:w="1079" w:type="dxa"/>
            <w:tcBorders>
              <w:top w:val="nil"/>
              <w:left w:val="nil"/>
              <w:bottom w:val="single" w:sz="4" w:space="0" w:color="auto"/>
              <w:right w:val="single" w:sz="4" w:space="0" w:color="auto"/>
            </w:tcBorders>
            <w:shd w:val="clear" w:color="auto" w:fill="auto"/>
            <w:noWrap/>
            <w:vAlign w:val="bottom"/>
            <w:hideMark/>
          </w:tcPr>
          <w:p w14:paraId="487648E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00</w:t>
            </w:r>
          </w:p>
        </w:tc>
        <w:tc>
          <w:tcPr>
            <w:tcW w:w="1459" w:type="dxa"/>
            <w:tcBorders>
              <w:top w:val="nil"/>
              <w:left w:val="nil"/>
              <w:bottom w:val="single" w:sz="4" w:space="0" w:color="auto"/>
              <w:right w:val="single" w:sz="4" w:space="0" w:color="auto"/>
            </w:tcBorders>
            <w:shd w:val="clear" w:color="auto" w:fill="auto"/>
            <w:noWrap/>
            <w:vAlign w:val="bottom"/>
            <w:hideMark/>
          </w:tcPr>
          <w:p w14:paraId="7CD7F9A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4</w:t>
            </w:r>
          </w:p>
        </w:tc>
        <w:tc>
          <w:tcPr>
            <w:tcW w:w="818" w:type="dxa"/>
            <w:tcBorders>
              <w:top w:val="nil"/>
              <w:left w:val="nil"/>
              <w:bottom w:val="single" w:sz="4" w:space="0" w:color="auto"/>
              <w:right w:val="single" w:sz="4" w:space="0" w:color="auto"/>
            </w:tcBorders>
            <w:shd w:val="clear" w:color="auto" w:fill="auto"/>
            <w:noWrap/>
            <w:vAlign w:val="bottom"/>
            <w:hideMark/>
          </w:tcPr>
          <w:p w14:paraId="04920BF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71E1932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4</w:t>
            </w:r>
          </w:p>
        </w:tc>
        <w:tc>
          <w:tcPr>
            <w:tcW w:w="819" w:type="dxa"/>
            <w:tcBorders>
              <w:top w:val="nil"/>
              <w:left w:val="nil"/>
              <w:bottom w:val="single" w:sz="4" w:space="0" w:color="auto"/>
              <w:right w:val="single" w:sz="4" w:space="0" w:color="auto"/>
            </w:tcBorders>
            <w:shd w:val="clear" w:color="auto" w:fill="auto"/>
            <w:noWrap/>
            <w:vAlign w:val="bottom"/>
            <w:hideMark/>
          </w:tcPr>
          <w:p w14:paraId="75D69D7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45E05F42"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08215390"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Q2 Salinidad en </w:t>
            </w:r>
            <w:proofErr w:type="spellStart"/>
            <w:r w:rsidRPr="00602F4A">
              <w:rPr>
                <w:rFonts w:ascii="Calibri" w:hAnsi="Calibri" w:cs="Calibri"/>
                <w:bCs w:val="0"/>
                <w:color w:val="000000"/>
                <w:lang w:val="es-CO" w:eastAsia="es-CO"/>
              </w:rPr>
              <w:t>prof.</w:t>
            </w:r>
            <w:proofErr w:type="spellEnd"/>
          </w:p>
        </w:tc>
        <w:tc>
          <w:tcPr>
            <w:tcW w:w="1224" w:type="dxa"/>
            <w:tcBorders>
              <w:top w:val="nil"/>
              <w:left w:val="nil"/>
              <w:bottom w:val="single" w:sz="4" w:space="0" w:color="auto"/>
              <w:right w:val="single" w:sz="4" w:space="0" w:color="auto"/>
            </w:tcBorders>
            <w:shd w:val="clear" w:color="auto" w:fill="auto"/>
            <w:noWrap/>
            <w:vAlign w:val="bottom"/>
            <w:hideMark/>
          </w:tcPr>
          <w:p w14:paraId="018F5DE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74134A2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23109A1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4EF3C37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0.00</w:t>
            </w:r>
          </w:p>
        </w:tc>
        <w:tc>
          <w:tcPr>
            <w:tcW w:w="1078" w:type="dxa"/>
            <w:tcBorders>
              <w:top w:val="nil"/>
              <w:left w:val="nil"/>
              <w:bottom w:val="single" w:sz="4" w:space="0" w:color="auto"/>
              <w:right w:val="single" w:sz="4" w:space="0" w:color="auto"/>
            </w:tcBorders>
            <w:shd w:val="clear" w:color="auto" w:fill="auto"/>
            <w:noWrap/>
            <w:vAlign w:val="bottom"/>
            <w:hideMark/>
          </w:tcPr>
          <w:p w14:paraId="789E69A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7048C33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06.00</w:t>
            </w:r>
          </w:p>
        </w:tc>
        <w:tc>
          <w:tcPr>
            <w:tcW w:w="1079" w:type="dxa"/>
            <w:tcBorders>
              <w:top w:val="nil"/>
              <w:left w:val="nil"/>
              <w:bottom w:val="single" w:sz="4" w:space="0" w:color="auto"/>
              <w:right w:val="single" w:sz="4" w:space="0" w:color="auto"/>
            </w:tcBorders>
            <w:shd w:val="clear" w:color="auto" w:fill="auto"/>
            <w:noWrap/>
            <w:vAlign w:val="bottom"/>
            <w:hideMark/>
          </w:tcPr>
          <w:p w14:paraId="3276568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7</w:t>
            </w:r>
          </w:p>
        </w:tc>
        <w:tc>
          <w:tcPr>
            <w:tcW w:w="1459" w:type="dxa"/>
            <w:tcBorders>
              <w:top w:val="nil"/>
              <w:left w:val="nil"/>
              <w:bottom w:val="single" w:sz="4" w:space="0" w:color="auto"/>
              <w:right w:val="single" w:sz="4" w:space="0" w:color="auto"/>
            </w:tcBorders>
            <w:shd w:val="clear" w:color="auto" w:fill="auto"/>
            <w:noWrap/>
            <w:vAlign w:val="bottom"/>
            <w:hideMark/>
          </w:tcPr>
          <w:p w14:paraId="00E20D0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3</w:t>
            </w:r>
          </w:p>
        </w:tc>
        <w:tc>
          <w:tcPr>
            <w:tcW w:w="818" w:type="dxa"/>
            <w:tcBorders>
              <w:top w:val="nil"/>
              <w:left w:val="nil"/>
              <w:bottom w:val="single" w:sz="4" w:space="0" w:color="auto"/>
              <w:right w:val="single" w:sz="4" w:space="0" w:color="auto"/>
            </w:tcBorders>
            <w:shd w:val="clear" w:color="auto" w:fill="auto"/>
            <w:noWrap/>
            <w:vAlign w:val="bottom"/>
            <w:hideMark/>
          </w:tcPr>
          <w:p w14:paraId="7B1B724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21</w:t>
            </w:r>
          </w:p>
        </w:tc>
        <w:tc>
          <w:tcPr>
            <w:tcW w:w="1459" w:type="dxa"/>
            <w:tcBorders>
              <w:top w:val="nil"/>
              <w:left w:val="nil"/>
              <w:bottom w:val="single" w:sz="4" w:space="0" w:color="auto"/>
              <w:right w:val="single" w:sz="4" w:space="0" w:color="auto"/>
            </w:tcBorders>
            <w:shd w:val="clear" w:color="auto" w:fill="auto"/>
            <w:noWrap/>
            <w:vAlign w:val="bottom"/>
            <w:hideMark/>
          </w:tcPr>
          <w:p w14:paraId="66FCF83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819" w:type="dxa"/>
            <w:tcBorders>
              <w:top w:val="nil"/>
              <w:left w:val="nil"/>
              <w:bottom w:val="single" w:sz="4" w:space="0" w:color="auto"/>
              <w:right w:val="single" w:sz="4" w:space="0" w:color="auto"/>
            </w:tcBorders>
            <w:shd w:val="clear" w:color="auto" w:fill="auto"/>
            <w:noWrap/>
            <w:vAlign w:val="bottom"/>
            <w:hideMark/>
          </w:tcPr>
          <w:p w14:paraId="11CB78A7"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4B145CC5"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BB3307B"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Q2 Oxígeno en </w:t>
            </w:r>
            <w:proofErr w:type="spellStart"/>
            <w:r w:rsidRPr="00602F4A">
              <w:rPr>
                <w:rFonts w:ascii="Calibri" w:hAnsi="Calibri" w:cs="Calibri"/>
                <w:bCs w:val="0"/>
                <w:color w:val="000000"/>
                <w:lang w:val="es-CO" w:eastAsia="es-CO"/>
              </w:rPr>
              <w:t>prof.</w:t>
            </w:r>
            <w:proofErr w:type="spellEnd"/>
          </w:p>
        </w:tc>
        <w:tc>
          <w:tcPr>
            <w:tcW w:w="1224" w:type="dxa"/>
            <w:tcBorders>
              <w:top w:val="nil"/>
              <w:left w:val="nil"/>
              <w:bottom w:val="single" w:sz="4" w:space="0" w:color="auto"/>
              <w:right w:val="single" w:sz="4" w:space="0" w:color="auto"/>
            </w:tcBorders>
            <w:shd w:val="clear" w:color="auto" w:fill="auto"/>
            <w:noWrap/>
            <w:vAlign w:val="bottom"/>
            <w:hideMark/>
          </w:tcPr>
          <w:p w14:paraId="3457BFC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256591C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44977B7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0268E9E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85.00</w:t>
            </w:r>
          </w:p>
        </w:tc>
        <w:tc>
          <w:tcPr>
            <w:tcW w:w="1078" w:type="dxa"/>
            <w:tcBorders>
              <w:top w:val="nil"/>
              <w:left w:val="nil"/>
              <w:bottom w:val="single" w:sz="4" w:space="0" w:color="auto"/>
              <w:right w:val="single" w:sz="4" w:space="0" w:color="auto"/>
            </w:tcBorders>
            <w:shd w:val="clear" w:color="auto" w:fill="auto"/>
            <w:noWrap/>
            <w:vAlign w:val="bottom"/>
            <w:hideMark/>
          </w:tcPr>
          <w:p w14:paraId="0DE178E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0</w:t>
            </w:r>
          </w:p>
        </w:tc>
        <w:tc>
          <w:tcPr>
            <w:tcW w:w="1198" w:type="dxa"/>
            <w:tcBorders>
              <w:top w:val="nil"/>
              <w:left w:val="nil"/>
              <w:bottom w:val="single" w:sz="4" w:space="0" w:color="auto"/>
              <w:right w:val="single" w:sz="4" w:space="0" w:color="auto"/>
            </w:tcBorders>
            <w:shd w:val="clear" w:color="auto" w:fill="auto"/>
            <w:noWrap/>
            <w:vAlign w:val="bottom"/>
            <w:hideMark/>
          </w:tcPr>
          <w:p w14:paraId="1DE78AF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17.00</w:t>
            </w:r>
          </w:p>
        </w:tc>
        <w:tc>
          <w:tcPr>
            <w:tcW w:w="1079" w:type="dxa"/>
            <w:tcBorders>
              <w:top w:val="nil"/>
              <w:left w:val="nil"/>
              <w:bottom w:val="single" w:sz="4" w:space="0" w:color="auto"/>
              <w:right w:val="single" w:sz="4" w:space="0" w:color="auto"/>
            </w:tcBorders>
            <w:shd w:val="clear" w:color="auto" w:fill="auto"/>
            <w:noWrap/>
            <w:vAlign w:val="bottom"/>
            <w:hideMark/>
          </w:tcPr>
          <w:p w14:paraId="56CBD351"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60</w:t>
            </w:r>
          </w:p>
        </w:tc>
        <w:tc>
          <w:tcPr>
            <w:tcW w:w="1459" w:type="dxa"/>
            <w:tcBorders>
              <w:top w:val="nil"/>
              <w:left w:val="nil"/>
              <w:bottom w:val="single" w:sz="4" w:space="0" w:color="auto"/>
              <w:right w:val="single" w:sz="4" w:space="0" w:color="auto"/>
            </w:tcBorders>
            <w:shd w:val="clear" w:color="auto" w:fill="auto"/>
            <w:noWrap/>
            <w:vAlign w:val="bottom"/>
            <w:hideMark/>
          </w:tcPr>
          <w:p w14:paraId="6476A83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2</w:t>
            </w:r>
          </w:p>
        </w:tc>
        <w:tc>
          <w:tcPr>
            <w:tcW w:w="818" w:type="dxa"/>
            <w:tcBorders>
              <w:top w:val="nil"/>
              <w:left w:val="nil"/>
              <w:bottom w:val="single" w:sz="4" w:space="0" w:color="auto"/>
              <w:right w:val="single" w:sz="4" w:space="0" w:color="auto"/>
            </w:tcBorders>
            <w:shd w:val="clear" w:color="auto" w:fill="auto"/>
            <w:noWrap/>
            <w:vAlign w:val="bottom"/>
            <w:hideMark/>
          </w:tcPr>
          <w:p w14:paraId="3720EF8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6</w:t>
            </w:r>
          </w:p>
        </w:tc>
        <w:tc>
          <w:tcPr>
            <w:tcW w:w="1459" w:type="dxa"/>
            <w:tcBorders>
              <w:top w:val="nil"/>
              <w:left w:val="nil"/>
              <w:bottom w:val="single" w:sz="4" w:space="0" w:color="auto"/>
              <w:right w:val="single" w:sz="4" w:space="0" w:color="auto"/>
            </w:tcBorders>
            <w:shd w:val="clear" w:color="auto" w:fill="auto"/>
            <w:noWrap/>
            <w:vAlign w:val="bottom"/>
            <w:hideMark/>
          </w:tcPr>
          <w:p w14:paraId="0591A67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9</w:t>
            </w:r>
          </w:p>
        </w:tc>
        <w:tc>
          <w:tcPr>
            <w:tcW w:w="819" w:type="dxa"/>
            <w:tcBorders>
              <w:top w:val="nil"/>
              <w:left w:val="nil"/>
              <w:bottom w:val="single" w:sz="4" w:space="0" w:color="auto"/>
              <w:right w:val="single" w:sz="4" w:space="0" w:color="auto"/>
            </w:tcBorders>
            <w:shd w:val="clear" w:color="auto" w:fill="auto"/>
            <w:noWrap/>
            <w:vAlign w:val="bottom"/>
            <w:hideMark/>
          </w:tcPr>
          <w:p w14:paraId="3FAC2BA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r>
      <w:tr w:rsidR="00602F4A" w:rsidRPr="00602F4A" w14:paraId="5E2D4D5D"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6737D1FF"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Q2 Densidad en </w:t>
            </w:r>
            <w:proofErr w:type="spellStart"/>
            <w:r w:rsidRPr="00602F4A">
              <w:rPr>
                <w:rFonts w:ascii="Calibri" w:hAnsi="Calibri" w:cs="Calibri"/>
                <w:bCs w:val="0"/>
                <w:color w:val="000000"/>
                <w:lang w:val="es-CO" w:eastAsia="es-CO"/>
              </w:rPr>
              <w:t>prof.</w:t>
            </w:r>
            <w:proofErr w:type="spellEnd"/>
          </w:p>
        </w:tc>
        <w:tc>
          <w:tcPr>
            <w:tcW w:w="1224" w:type="dxa"/>
            <w:tcBorders>
              <w:top w:val="nil"/>
              <w:left w:val="nil"/>
              <w:bottom w:val="single" w:sz="4" w:space="0" w:color="auto"/>
              <w:right w:val="single" w:sz="4" w:space="0" w:color="auto"/>
            </w:tcBorders>
            <w:shd w:val="clear" w:color="auto" w:fill="auto"/>
            <w:noWrap/>
            <w:vAlign w:val="bottom"/>
            <w:hideMark/>
          </w:tcPr>
          <w:p w14:paraId="63801B12"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449B6FE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1A21067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00023F1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69.00</w:t>
            </w:r>
          </w:p>
        </w:tc>
        <w:tc>
          <w:tcPr>
            <w:tcW w:w="1078" w:type="dxa"/>
            <w:tcBorders>
              <w:top w:val="nil"/>
              <w:left w:val="nil"/>
              <w:bottom w:val="single" w:sz="4" w:space="0" w:color="auto"/>
              <w:right w:val="single" w:sz="4" w:space="0" w:color="auto"/>
            </w:tcBorders>
            <w:shd w:val="clear" w:color="auto" w:fill="auto"/>
            <w:noWrap/>
            <w:vAlign w:val="bottom"/>
            <w:hideMark/>
          </w:tcPr>
          <w:p w14:paraId="713AA40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83</w:t>
            </w:r>
          </w:p>
        </w:tc>
        <w:tc>
          <w:tcPr>
            <w:tcW w:w="1198" w:type="dxa"/>
            <w:tcBorders>
              <w:top w:val="nil"/>
              <w:left w:val="nil"/>
              <w:bottom w:val="single" w:sz="4" w:space="0" w:color="auto"/>
              <w:right w:val="single" w:sz="4" w:space="0" w:color="auto"/>
            </w:tcBorders>
            <w:shd w:val="clear" w:color="auto" w:fill="auto"/>
            <w:noWrap/>
            <w:vAlign w:val="bottom"/>
            <w:hideMark/>
          </w:tcPr>
          <w:p w14:paraId="71B472F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06.00</w:t>
            </w:r>
          </w:p>
        </w:tc>
        <w:tc>
          <w:tcPr>
            <w:tcW w:w="1079" w:type="dxa"/>
            <w:tcBorders>
              <w:top w:val="nil"/>
              <w:left w:val="nil"/>
              <w:bottom w:val="single" w:sz="4" w:space="0" w:color="auto"/>
              <w:right w:val="single" w:sz="4" w:space="0" w:color="auto"/>
            </w:tcBorders>
            <w:shd w:val="clear" w:color="auto" w:fill="auto"/>
            <w:noWrap/>
            <w:vAlign w:val="bottom"/>
            <w:hideMark/>
          </w:tcPr>
          <w:p w14:paraId="32AC740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7</w:t>
            </w:r>
          </w:p>
        </w:tc>
        <w:tc>
          <w:tcPr>
            <w:tcW w:w="1459" w:type="dxa"/>
            <w:tcBorders>
              <w:top w:val="nil"/>
              <w:left w:val="nil"/>
              <w:bottom w:val="single" w:sz="4" w:space="0" w:color="auto"/>
              <w:right w:val="single" w:sz="4" w:space="0" w:color="auto"/>
            </w:tcBorders>
            <w:shd w:val="clear" w:color="auto" w:fill="auto"/>
            <w:noWrap/>
            <w:vAlign w:val="bottom"/>
            <w:hideMark/>
          </w:tcPr>
          <w:p w14:paraId="1CEC3731"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21</w:t>
            </w:r>
          </w:p>
        </w:tc>
        <w:tc>
          <w:tcPr>
            <w:tcW w:w="818" w:type="dxa"/>
            <w:tcBorders>
              <w:top w:val="nil"/>
              <w:left w:val="nil"/>
              <w:bottom w:val="single" w:sz="4" w:space="0" w:color="auto"/>
              <w:right w:val="single" w:sz="4" w:space="0" w:color="auto"/>
            </w:tcBorders>
            <w:shd w:val="clear" w:color="auto" w:fill="auto"/>
            <w:noWrap/>
            <w:vAlign w:val="bottom"/>
            <w:hideMark/>
          </w:tcPr>
          <w:p w14:paraId="2D0E15F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106C687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7</w:t>
            </w:r>
          </w:p>
        </w:tc>
        <w:tc>
          <w:tcPr>
            <w:tcW w:w="819" w:type="dxa"/>
            <w:tcBorders>
              <w:top w:val="nil"/>
              <w:left w:val="nil"/>
              <w:bottom w:val="single" w:sz="4" w:space="0" w:color="auto"/>
              <w:right w:val="single" w:sz="4" w:space="0" w:color="auto"/>
            </w:tcBorders>
            <w:shd w:val="clear" w:color="auto" w:fill="auto"/>
            <w:noWrap/>
            <w:vAlign w:val="bottom"/>
            <w:hideMark/>
          </w:tcPr>
          <w:p w14:paraId="29EF58C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r>
      <w:tr w:rsidR="00602F4A" w:rsidRPr="00602F4A" w14:paraId="7CA421E3"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0AFDD3C9"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RIC Temperatura en </w:t>
            </w:r>
            <w:proofErr w:type="spellStart"/>
            <w:r w:rsidRPr="00602F4A">
              <w:rPr>
                <w:rFonts w:ascii="Calibri" w:hAnsi="Calibri" w:cs="Calibri"/>
                <w:bCs w:val="0"/>
                <w:color w:val="000000"/>
                <w:lang w:val="es-CO" w:eastAsia="es-CO"/>
              </w:rPr>
              <w:t>prof.</w:t>
            </w:r>
            <w:proofErr w:type="spellEnd"/>
          </w:p>
        </w:tc>
        <w:tc>
          <w:tcPr>
            <w:tcW w:w="1224" w:type="dxa"/>
            <w:tcBorders>
              <w:top w:val="nil"/>
              <w:left w:val="nil"/>
              <w:bottom w:val="single" w:sz="4" w:space="0" w:color="auto"/>
              <w:right w:val="single" w:sz="4" w:space="0" w:color="auto"/>
            </w:tcBorders>
            <w:shd w:val="clear" w:color="auto" w:fill="auto"/>
            <w:noWrap/>
            <w:vAlign w:val="bottom"/>
            <w:hideMark/>
          </w:tcPr>
          <w:p w14:paraId="46B2882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4A1F357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2A52C72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44AF3AD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00</w:t>
            </w:r>
          </w:p>
        </w:tc>
        <w:tc>
          <w:tcPr>
            <w:tcW w:w="1078" w:type="dxa"/>
            <w:tcBorders>
              <w:top w:val="nil"/>
              <w:left w:val="nil"/>
              <w:bottom w:val="single" w:sz="4" w:space="0" w:color="auto"/>
              <w:right w:val="single" w:sz="4" w:space="0" w:color="auto"/>
            </w:tcBorders>
            <w:shd w:val="clear" w:color="auto" w:fill="auto"/>
            <w:noWrap/>
            <w:vAlign w:val="bottom"/>
            <w:hideMark/>
          </w:tcPr>
          <w:p w14:paraId="11707CB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236CED3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90.00</w:t>
            </w:r>
          </w:p>
        </w:tc>
        <w:tc>
          <w:tcPr>
            <w:tcW w:w="1079" w:type="dxa"/>
            <w:tcBorders>
              <w:top w:val="nil"/>
              <w:left w:val="nil"/>
              <w:bottom w:val="single" w:sz="4" w:space="0" w:color="auto"/>
              <w:right w:val="single" w:sz="4" w:space="0" w:color="auto"/>
            </w:tcBorders>
            <w:shd w:val="clear" w:color="auto" w:fill="auto"/>
            <w:noWrap/>
            <w:vAlign w:val="bottom"/>
            <w:hideMark/>
          </w:tcPr>
          <w:p w14:paraId="24D633E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8</w:t>
            </w:r>
          </w:p>
        </w:tc>
        <w:tc>
          <w:tcPr>
            <w:tcW w:w="1459" w:type="dxa"/>
            <w:tcBorders>
              <w:top w:val="nil"/>
              <w:left w:val="nil"/>
              <w:bottom w:val="single" w:sz="4" w:space="0" w:color="auto"/>
              <w:right w:val="single" w:sz="4" w:space="0" w:color="auto"/>
            </w:tcBorders>
            <w:shd w:val="clear" w:color="auto" w:fill="auto"/>
            <w:noWrap/>
            <w:vAlign w:val="bottom"/>
            <w:hideMark/>
          </w:tcPr>
          <w:p w14:paraId="4892BAC0"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3</w:t>
            </w:r>
          </w:p>
        </w:tc>
        <w:tc>
          <w:tcPr>
            <w:tcW w:w="818" w:type="dxa"/>
            <w:tcBorders>
              <w:top w:val="nil"/>
              <w:left w:val="nil"/>
              <w:bottom w:val="single" w:sz="4" w:space="0" w:color="auto"/>
              <w:right w:val="single" w:sz="4" w:space="0" w:color="auto"/>
            </w:tcBorders>
            <w:shd w:val="clear" w:color="auto" w:fill="auto"/>
            <w:noWrap/>
            <w:vAlign w:val="bottom"/>
            <w:hideMark/>
          </w:tcPr>
          <w:p w14:paraId="401345A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3E649CD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5</w:t>
            </w:r>
          </w:p>
        </w:tc>
        <w:tc>
          <w:tcPr>
            <w:tcW w:w="819" w:type="dxa"/>
            <w:tcBorders>
              <w:top w:val="nil"/>
              <w:left w:val="nil"/>
              <w:bottom w:val="single" w:sz="4" w:space="0" w:color="auto"/>
              <w:right w:val="single" w:sz="4" w:space="0" w:color="auto"/>
            </w:tcBorders>
            <w:shd w:val="clear" w:color="auto" w:fill="auto"/>
            <w:noWrap/>
            <w:vAlign w:val="bottom"/>
            <w:hideMark/>
          </w:tcPr>
          <w:p w14:paraId="34E2D222"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752E9B75"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3FB502DE" w14:textId="59FC482F"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RIC Salinidad en </w:t>
            </w:r>
            <w:proofErr w:type="gramStart"/>
            <w:r w:rsidRPr="00602F4A">
              <w:rPr>
                <w:rFonts w:ascii="Calibri" w:hAnsi="Calibri" w:cs="Calibri"/>
                <w:bCs w:val="0"/>
                <w:color w:val="000000"/>
                <w:lang w:val="es-CO" w:eastAsia="es-CO"/>
              </w:rPr>
              <w:t>prof.</w:t>
            </w:r>
            <w:r w:rsidR="00071ED7">
              <w:rPr>
                <w:rFonts w:ascii="Calibri" w:hAnsi="Calibri" w:cs="Calibri"/>
                <w:bCs w:val="0"/>
                <w:color w:val="000000"/>
                <w:lang w:val="es-CO" w:eastAsia="es-CO"/>
              </w:rPr>
              <w:t>*</w:t>
            </w:r>
            <w:proofErr w:type="gramEnd"/>
          </w:p>
        </w:tc>
        <w:tc>
          <w:tcPr>
            <w:tcW w:w="1224" w:type="dxa"/>
            <w:tcBorders>
              <w:top w:val="nil"/>
              <w:left w:val="nil"/>
              <w:bottom w:val="single" w:sz="4" w:space="0" w:color="auto"/>
              <w:right w:val="single" w:sz="4" w:space="0" w:color="auto"/>
            </w:tcBorders>
            <w:shd w:val="clear" w:color="auto" w:fill="auto"/>
            <w:noWrap/>
            <w:vAlign w:val="bottom"/>
            <w:hideMark/>
          </w:tcPr>
          <w:p w14:paraId="1E3BCCC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772C9941"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0500491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77003E7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0.00</w:t>
            </w:r>
          </w:p>
        </w:tc>
        <w:tc>
          <w:tcPr>
            <w:tcW w:w="1078" w:type="dxa"/>
            <w:tcBorders>
              <w:top w:val="nil"/>
              <w:left w:val="nil"/>
              <w:bottom w:val="single" w:sz="4" w:space="0" w:color="auto"/>
              <w:right w:val="single" w:sz="4" w:space="0" w:color="auto"/>
            </w:tcBorders>
            <w:shd w:val="clear" w:color="auto" w:fill="auto"/>
            <w:noWrap/>
            <w:vAlign w:val="bottom"/>
            <w:hideMark/>
          </w:tcPr>
          <w:p w14:paraId="5F69FA0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7FAAD13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36.00</w:t>
            </w:r>
          </w:p>
        </w:tc>
        <w:tc>
          <w:tcPr>
            <w:tcW w:w="1079" w:type="dxa"/>
            <w:tcBorders>
              <w:top w:val="nil"/>
              <w:left w:val="nil"/>
              <w:bottom w:val="single" w:sz="4" w:space="0" w:color="auto"/>
              <w:right w:val="single" w:sz="4" w:space="0" w:color="auto"/>
            </w:tcBorders>
            <w:shd w:val="clear" w:color="auto" w:fill="auto"/>
            <w:noWrap/>
            <w:vAlign w:val="bottom"/>
            <w:hideMark/>
          </w:tcPr>
          <w:p w14:paraId="5728F48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2</w:t>
            </w:r>
          </w:p>
        </w:tc>
        <w:tc>
          <w:tcPr>
            <w:tcW w:w="1459" w:type="dxa"/>
            <w:tcBorders>
              <w:top w:val="nil"/>
              <w:left w:val="nil"/>
              <w:bottom w:val="single" w:sz="4" w:space="0" w:color="auto"/>
              <w:right w:val="single" w:sz="4" w:space="0" w:color="auto"/>
            </w:tcBorders>
            <w:shd w:val="clear" w:color="auto" w:fill="auto"/>
            <w:noWrap/>
            <w:vAlign w:val="bottom"/>
            <w:hideMark/>
          </w:tcPr>
          <w:p w14:paraId="593AFA2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9</w:t>
            </w:r>
          </w:p>
        </w:tc>
        <w:tc>
          <w:tcPr>
            <w:tcW w:w="818" w:type="dxa"/>
            <w:tcBorders>
              <w:top w:val="nil"/>
              <w:left w:val="nil"/>
              <w:bottom w:val="single" w:sz="4" w:space="0" w:color="auto"/>
              <w:right w:val="single" w:sz="4" w:space="0" w:color="auto"/>
            </w:tcBorders>
            <w:shd w:val="clear" w:color="auto" w:fill="auto"/>
            <w:noWrap/>
            <w:vAlign w:val="bottom"/>
            <w:hideMark/>
          </w:tcPr>
          <w:p w14:paraId="469C5D3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60</w:t>
            </w:r>
          </w:p>
        </w:tc>
        <w:tc>
          <w:tcPr>
            <w:tcW w:w="1459" w:type="dxa"/>
            <w:tcBorders>
              <w:top w:val="nil"/>
              <w:left w:val="nil"/>
              <w:bottom w:val="single" w:sz="4" w:space="0" w:color="auto"/>
              <w:right w:val="single" w:sz="4" w:space="0" w:color="auto"/>
            </w:tcBorders>
            <w:shd w:val="clear" w:color="auto" w:fill="auto"/>
            <w:noWrap/>
            <w:vAlign w:val="bottom"/>
            <w:hideMark/>
          </w:tcPr>
          <w:p w14:paraId="77B13B7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8</w:t>
            </w:r>
          </w:p>
        </w:tc>
        <w:tc>
          <w:tcPr>
            <w:tcW w:w="819" w:type="dxa"/>
            <w:tcBorders>
              <w:top w:val="nil"/>
              <w:left w:val="nil"/>
              <w:bottom w:val="single" w:sz="4" w:space="0" w:color="auto"/>
              <w:right w:val="single" w:sz="4" w:space="0" w:color="auto"/>
            </w:tcBorders>
            <w:shd w:val="clear" w:color="auto" w:fill="auto"/>
            <w:noWrap/>
            <w:vAlign w:val="bottom"/>
            <w:hideMark/>
          </w:tcPr>
          <w:p w14:paraId="6543CD7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1</w:t>
            </w:r>
          </w:p>
        </w:tc>
      </w:tr>
      <w:tr w:rsidR="00602F4A" w:rsidRPr="00602F4A" w14:paraId="1073E22C"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180EC50D"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RIC Oxígeno en </w:t>
            </w:r>
            <w:proofErr w:type="spellStart"/>
            <w:r w:rsidRPr="00602F4A">
              <w:rPr>
                <w:rFonts w:ascii="Calibri" w:hAnsi="Calibri" w:cs="Calibri"/>
                <w:bCs w:val="0"/>
                <w:color w:val="000000"/>
                <w:lang w:val="es-CO" w:eastAsia="es-CO"/>
              </w:rPr>
              <w:t>prof.</w:t>
            </w:r>
            <w:proofErr w:type="spellEnd"/>
          </w:p>
        </w:tc>
        <w:tc>
          <w:tcPr>
            <w:tcW w:w="1224" w:type="dxa"/>
            <w:tcBorders>
              <w:top w:val="nil"/>
              <w:left w:val="nil"/>
              <w:bottom w:val="single" w:sz="4" w:space="0" w:color="auto"/>
              <w:right w:val="single" w:sz="4" w:space="0" w:color="auto"/>
            </w:tcBorders>
            <w:shd w:val="clear" w:color="auto" w:fill="auto"/>
            <w:noWrap/>
            <w:vAlign w:val="bottom"/>
            <w:hideMark/>
          </w:tcPr>
          <w:p w14:paraId="09AA4CC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65504BF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547EAB6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1A8361F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1.00</w:t>
            </w:r>
          </w:p>
        </w:tc>
        <w:tc>
          <w:tcPr>
            <w:tcW w:w="1078" w:type="dxa"/>
            <w:tcBorders>
              <w:top w:val="nil"/>
              <w:left w:val="nil"/>
              <w:bottom w:val="single" w:sz="4" w:space="0" w:color="auto"/>
              <w:right w:val="single" w:sz="4" w:space="0" w:color="auto"/>
            </w:tcBorders>
            <w:shd w:val="clear" w:color="auto" w:fill="auto"/>
            <w:noWrap/>
            <w:vAlign w:val="bottom"/>
            <w:hideMark/>
          </w:tcPr>
          <w:p w14:paraId="3D532E9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3B2FC84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72.00</w:t>
            </w:r>
          </w:p>
        </w:tc>
        <w:tc>
          <w:tcPr>
            <w:tcW w:w="1079" w:type="dxa"/>
            <w:tcBorders>
              <w:top w:val="nil"/>
              <w:left w:val="nil"/>
              <w:bottom w:val="single" w:sz="4" w:space="0" w:color="auto"/>
              <w:right w:val="single" w:sz="4" w:space="0" w:color="auto"/>
            </w:tcBorders>
            <w:shd w:val="clear" w:color="auto" w:fill="auto"/>
            <w:noWrap/>
            <w:vAlign w:val="bottom"/>
            <w:hideMark/>
          </w:tcPr>
          <w:p w14:paraId="332308B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76</w:t>
            </w:r>
          </w:p>
        </w:tc>
        <w:tc>
          <w:tcPr>
            <w:tcW w:w="1459" w:type="dxa"/>
            <w:tcBorders>
              <w:top w:val="nil"/>
              <w:left w:val="nil"/>
              <w:bottom w:val="single" w:sz="4" w:space="0" w:color="auto"/>
              <w:right w:val="single" w:sz="4" w:space="0" w:color="auto"/>
            </w:tcBorders>
            <w:shd w:val="clear" w:color="auto" w:fill="auto"/>
            <w:noWrap/>
            <w:vAlign w:val="bottom"/>
            <w:hideMark/>
          </w:tcPr>
          <w:p w14:paraId="6211FB71"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20</w:t>
            </w:r>
          </w:p>
        </w:tc>
        <w:tc>
          <w:tcPr>
            <w:tcW w:w="818" w:type="dxa"/>
            <w:tcBorders>
              <w:top w:val="nil"/>
              <w:left w:val="nil"/>
              <w:bottom w:val="single" w:sz="4" w:space="0" w:color="auto"/>
              <w:right w:val="single" w:sz="4" w:space="0" w:color="auto"/>
            </w:tcBorders>
            <w:shd w:val="clear" w:color="auto" w:fill="auto"/>
            <w:noWrap/>
            <w:vAlign w:val="bottom"/>
            <w:hideMark/>
          </w:tcPr>
          <w:p w14:paraId="66E8094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6EB8997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5</w:t>
            </w:r>
          </w:p>
        </w:tc>
        <w:tc>
          <w:tcPr>
            <w:tcW w:w="819" w:type="dxa"/>
            <w:tcBorders>
              <w:top w:val="nil"/>
              <w:left w:val="nil"/>
              <w:bottom w:val="single" w:sz="4" w:space="0" w:color="auto"/>
              <w:right w:val="single" w:sz="4" w:space="0" w:color="auto"/>
            </w:tcBorders>
            <w:shd w:val="clear" w:color="auto" w:fill="auto"/>
            <w:noWrap/>
            <w:vAlign w:val="bottom"/>
            <w:hideMark/>
          </w:tcPr>
          <w:p w14:paraId="3AE5798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5C847460"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8B87951"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RIC Densidad en </w:t>
            </w:r>
            <w:proofErr w:type="spellStart"/>
            <w:r w:rsidRPr="00602F4A">
              <w:rPr>
                <w:rFonts w:ascii="Calibri" w:hAnsi="Calibri" w:cs="Calibri"/>
                <w:bCs w:val="0"/>
                <w:color w:val="000000"/>
                <w:lang w:val="es-CO" w:eastAsia="es-CO"/>
              </w:rPr>
              <w:t>prof.</w:t>
            </w:r>
            <w:proofErr w:type="spellEnd"/>
          </w:p>
        </w:tc>
        <w:tc>
          <w:tcPr>
            <w:tcW w:w="1224" w:type="dxa"/>
            <w:tcBorders>
              <w:top w:val="nil"/>
              <w:left w:val="nil"/>
              <w:bottom w:val="single" w:sz="4" w:space="0" w:color="auto"/>
              <w:right w:val="single" w:sz="4" w:space="0" w:color="auto"/>
            </w:tcBorders>
            <w:shd w:val="clear" w:color="auto" w:fill="auto"/>
            <w:noWrap/>
            <w:vAlign w:val="bottom"/>
            <w:hideMark/>
          </w:tcPr>
          <w:p w14:paraId="6812EF4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3971F18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634C6CA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05F08ED2"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3.00</w:t>
            </w:r>
          </w:p>
        </w:tc>
        <w:tc>
          <w:tcPr>
            <w:tcW w:w="1078" w:type="dxa"/>
            <w:tcBorders>
              <w:top w:val="nil"/>
              <w:left w:val="nil"/>
              <w:bottom w:val="single" w:sz="4" w:space="0" w:color="auto"/>
              <w:right w:val="single" w:sz="4" w:space="0" w:color="auto"/>
            </w:tcBorders>
            <w:shd w:val="clear" w:color="auto" w:fill="auto"/>
            <w:noWrap/>
            <w:vAlign w:val="bottom"/>
            <w:hideMark/>
          </w:tcPr>
          <w:p w14:paraId="78A3CD7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3F0DB9B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52.00</w:t>
            </w:r>
          </w:p>
        </w:tc>
        <w:tc>
          <w:tcPr>
            <w:tcW w:w="1079" w:type="dxa"/>
            <w:tcBorders>
              <w:top w:val="nil"/>
              <w:left w:val="nil"/>
              <w:bottom w:val="single" w:sz="4" w:space="0" w:color="auto"/>
              <w:right w:val="single" w:sz="4" w:space="0" w:color="auto"/>
            </w:tcBorders>
            <w:shd w:val="clear" w:color="auto" w:fill="auto"/>
            <w:noWrap/>
            <w:vAlign w:val="bottom"/>
            <w:hideMark/>
          </w:tcPr>
          <w:p w14:paraId="0C99EAD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76</w:t>
            </w:r>
          </w:p>
        </w:tc>
        <w:tc>
          <w:tcPr>
            <w:tcW w:w="1459" w:type="dxa"/>
            <w:tcBorders>
              <w:top w:val="nil"/>
              <w:left w:val="nil"/>
              <w:bottom w:val="single" w:sz="4" w:space="0" w:color="auto"/>
              <w:right w:val="single" w:sz="4" w:space="0" w:color="auto"/>
            </w:tcBorders>
            <w:shd w:val="clear" w:color="auto" w:fill="auto"/>
            <w:noWrap/>
            <w:vAlign w:val="bottom"/>
            <w:hideMark/>
          </w:tcPr>
          <w:p w14:paraId="07D3C3C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9</w:t>
            </w:r>
          </w:p>
        </w:tc>
        <w:tc>
          <w:tcPr>
            <w:tcW w:w="818" w:type="dxa"/>
            <w:tcBorders>
              <w:top w:val="nil"/>
              <w:left w:val="nil"/>
              <w:bottom w:val="single" w:sz="4" w:space="0" w:color="auto"/>
              <w:right w:val="single" w:sz="4" w:space="0" w:color="auto"/>
            </w:tcBorders>
            <w:shd w:val="clear" w:color="auto" w:fill="auto"/>
            <w:noWrap/>
            <w:vAlign w:val="bottom"/>
            <w:hideMark/>
          </w:tcPr>
          <w:p w14:paraId="620B6D0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6B63AD4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2</w:t>
            </w:r>
          </w:p>
        </w:tc>
        <w:tc>
          <w:tcPr>
            <w:tcW w:w="819" w:type="dxa"/>
            <w:tcBorders>
              <w:top w:val="nil"/>
              <w:left w:val="nil"/>
              <w:bottom w:val="single" w:sz="4" w:space="0" w:color="auto"/>
              <w:right w:val="single" w:sz="4" w:space="0" w:color="auto"/>
            </w:tcBorders>
            <w:shd w:val="clear" w:color="auto" w:fill="auto"/>
            <w:noWrap/>
            <w:vAlign w:val="bottom"/>
            <w:hideMark/>
          </w:tcPr>
          <w:p w14:paraId="69FAFB3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1</w:t>
            </w:r>
          </w:p>
        </w:tc>
      </w:tr>
      <w:tr w:rsidR="00602F4A" w:rsidRPr="00602F4A" w14:paraId="51FD4C2B"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60716954" w14:textId="3E6A1C93"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Temperatura en </w:t>
            </w:r>
            <w:proofErr w:type="gramStart"/>
            <w:r w:rsidRPr="00602F4A">
              <w:rPr>
                <w:rFonts w:ascii="Calibri" w:hAnsi="Calibri" w:cs="Calibri"/>
                <w:bCs w:val="0"/>
                <w:color w:val="000000"/>
                <w:lang w:val="es-CO" w:eastAsia="es-CO"/>
              </w:rPr>
              <w:t>sup.</w:t>
            </w:r>
            <w:r w:rsidR="00071ED7">
              <w:rPr>
                <w:rFonts w:ascii="Calibri" w:hAnsi="Calibri" w:cs="Calibri"/>
                <w:bCs w:val="0"/>
                <w:color w:val="000000"/>
                <w:lang w:val="es-CO" w:eastAsia="es-CO"/>
              </w:rPr>
              <w:t>*</w:t>
            </w:r>
            <w:proofErr w:type="gramEnd"/>
          </w:p>
        </w:tc>
        <w:tc>
          <w:tcPr>
            <w:tcW w:w="1224" w:type="dxa"/>
            <w:tcBorders>
              <w:top w:val="nil"/>
              <w:left w:val="nil"/>
              <w:bottom w:val="single" w:sz="4" w:space="0" w:color="auto"/>
              <w:right w:val="single" w:sz="4" w:space="0" w:color="auto"/>
            </w:tcBorders>
            <w:shd w:val="clear" w:color="auto" w:fill="auto"/>
            <w:noWrap/>
            <w:vAlign w:val="bottom"/>
            <w:hideMark/>
          </w:tcPr>
          <w:p w14:paraId="79E2AF47"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086B28F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12101E7F"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0F6EA48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29.00</w:t>
            </w:r>
          </w:p>
        </w:tc>
        <w:tc>
          <w:tcPr>
            <w:tcW w:w="1078" w:type="dxa"/>
            <w:tcBorders>
              <w:top w:val="nil"/>
              <w:left w:val="nil"/>
              <w:bottom w:val="single" w:sz="4" w:space="0" w:color="auto"/>
              <w:right w:val="single" w:sz="4" w:space="0" w:color="auto"/>
            </w:tcBorders>
            <w:shd w:val="clear" w:color="auto" w:fill="auto"/>
            <w:noWrap/>
            <w:vAlign w:val="bottom"/>
            <w:hideMark/>
          </w:tcPr>
          <w:p w14:paraId="22AAF0A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30</w:t>
            </w:r>
          </w:p>
        </w:tc>
        <w:tc>
          <w:tcPr>
            <w:tcW w:w="1198" w:type="dxa"/>
            <w:tcBorders>
              <w:top w:val="nil"/>
              <w:left w:val="nil"/>
              <w:bottom w:val="single" w:sz="4" w:space="0" w:color="auto"/>
              <w:right w:val="single" w:sz="4" w:space="0" w:color="auto"/>
            </w:tcBorders>
            <w:shd w:val="clear" w:color="auto" w:fill="auto"/>
            <w:noWrap/>
            <w:vAlign w:val="bottom"/>
            <w:hideMark/>
          </w:tcPr>
          <w:p w14:paraId="12DF7BE2"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39.00</w:t>
            </w:r>
          </w:p>
        </w:tc>
        <w:tc>
          <w:tcPr>
            <w:tcW w:w="1079" w:type="dxa"/>
            <w:tcBorders>
              <w:top w:val="nil"/>
              <w:left w:val="nil"/>
              <w:bottom w:val="single" w:sz="4" w:space="0" w:color="auto"/>
              <w:right w:val="single" w:sz="4" w:space="0" w:color="auto"/>
            </w:tcBorders>
            <w:shd w:val="clear" w:color="auto" w:fill="auto"/>
            <w:noWrap/>
            <w:vAlign w:val="bottom"/>
            <w:hideMark/>
          </w:tcPr>
          <w:p w14:paraId="22A0439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8</w:t>
            </w:r>
          </w:p>
        </w:tc>
        <w:tc>
          <w:tcPr>
            <w:tcW w:w="1459" w:type="dxa"/>
            <w:tcBorders>
              <w:top w:val="nil"/>
              <w:left w:val="nil"/>
              <w:bottom w:val="single" w:sz="4" w:space="0" w:color="auto"/>
              <w:right w:val="single" w:sz="4" w:space="0" w:color="auto"/>
            </w:tcBorders>
            <w:shd w:val="clear" w:color="auto" w:fill="auto"/>
            <w:noWrap/>
            <w:vAlign w:val="bottom"/>
            <w:hideMark/>
          </w:tcPr>
          <w:p w14:paraId="794D3A43"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4</w:t>
            </w:r>
          </w:p>
        </w:tc>
        <w:tc>
          <w:tcPr>
            <w:tcW w:w="818" w:type="dxa"/>
            <w:tcBorders>
              <w:top w:val="nil"/>
              <w:left w:val="nil"/>
              <w:bottom w:val="single" w:sz="4" w:space="0" w:color="auto"/>
              <w:right w:val="single" w:sz="4" w:space="0" w:color="auto"/>
            </w:tcBorders>
            <w:shd w:val="clear" w:color="auto" w:fill="auto"/>
            <w:noWrap/>
            <w:vAlign w:val="bottom"/>
            <w:hideMark/>
          </w:tcPr>
          <w:p w14:paraId="22C110B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7</w:t>
            </w:r>
          </w:p>
        </w:tc>
        <w:tc>
          <w:tcPr>
            <w:tcW w:w="1459" w:type="dxa"/>
            <w:tcBorders>
              <w:top w:val="nil"/>
              <w:left w:val="nil"/>
              <w:bottom w:val="single" w:sz="4" w:space="0" w:color="auto"/>
              <w:right w:val="single" w:sz="4" w:space="0" w:color="auto"/>
            </w:tcBorders>
            <w:shd w:val="clear" w:color="auto" w:fill="auto"/>
            <w:noWrap/>
            <w:vAlign w:val="bottom"/>
            <w:hideMark/>
          </w:tcPr>
          <w:p w14:paraId="63AAA6A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4</w:t>
            </w:r>
          </w:p>
        </w:tc>
        <w:tc>
          <w:tcPr>
            <w:tcW w:w="819" w:type="dxa"/>
            <w:tcBorders>
              <w:top w:val="nil"/>
              <w:left w:val="nil"/>
              <w:bottom w:val="single" w:sz="4" w:space="0" w:color="auto"/>
              <w:right w:val="single" w:sz="4" w:space="0" w:color="auto"/>
            </w:tcBorders>
            <w:shd w:val="clear" w:color="auto" w:fill="auto"/>
            <w:noWrap/>
            <w:vAlign w:val="bottom"/>
            <w:hideMark/>
          </w:tcPr>
          <w:p w14:paraId="24C91A2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6</w:t>
            </w:r>
          </w:p>
        </w:tc>
      </w:tr>
      <w:tr w:rsidR="00602F4A" w:rsidRPr="00602F4A" w14:paraId="74721C9F"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7D5FED14"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Salinidad en </w:t>
            </w:r>
            <w:proofErr w:type="spellStart"/>
            <w:r w:rsidRPr="00602F4A">
              <w:rPr>
                <w:rFonts w:ascii="Calibri" w:hAnsi="Calibri" w:cs="Calibri"/>
                <w:bCs w:val="0"/>
                <w:color w:val="000000"/>
                <w:lang w:val="es-CO" w:eastAsia="es-CO"/>
              </w:rPr>
              <w:t>sup</w:t>
            </w:r>
            <w:proofErr w:type="spellEnd"/>
            <w:r w:rsidRPr="00602F4A">
              <w:rPr>
                <w:rFonts w:ascii="Calibri" w:hAnsi="Calibri" w:cs="Calibri"/>
                <w:bCs w:val="0"/>
                <w:color w:val="000000"/>
                <w:lang w:val="es-CO" w:eastAsia="es-CO"/>
              </w:rPr>
              <w:t>.</w:t>
            </w:r>
          </w:p>
        </w:tc>
        <w:tc>
          <w:tcPr>
            <w:tcW w:w="1224" w:type="dxa"/>
            <w:tcBorders>
              <w:top w:val="nil"/>
              <w:left w:val="nil"/>
              <w:bottom w:val="single" w:sz="4" w:space="0" w:color="auto"/>
              <w:right w:val="single" w:sz="4" w:space="0" w:color="auto"/>
            </w:tcBorders>
            <w:shd w:val="clear" w:color="auto" w:fill="auto"/>
            <w:noWrap/>
            <w:vAlign w:val="bottom"/>
            <w:hideMark/>
          </w:tcPr>
          <w:p w14:paraId="641701D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61AE6C6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7B814FF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2AE6429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20.00</w:t>
            </w:r>
          </w:p>
        </w:tc>
        <w:tc>
          <w:tcPr>
            <w:tcW w:w="1078" w:type="dxa"/>
            <w:tcBorders>
              <w:top w:val="nil"/>
              <w:left w:val="nil"/>
              <w:bottom w:val="single" w:sz="4" w:space="0" w:color="auto"/>
              <w:right w:val="single" w:sz="4" w:space="0" w:color="auto"/>
            </w:tcBorders>
            <w:shd w:val="clear" w:color="auto" w:fill="auto"/>
            <w:noWrap/>
            <w:vAlign w:val="bottom"/>
            <w:hideMark/>
          </w:tcPr>
          <w:p w14:paraId="5E95CF82"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9</w:t>
            </w:r>
          </w:p>
        </w:tc>
        <w:tc>
          <w:tcPr>
            <w:tcW w:w="1198" w:type="dxa"/>
            <w:tcBorders>
              <w:top w:val="nil"/>
              <w:left w:val="nil"/>
              <w:bottom w:val="single" w:sz="4" w:space="0" w:color="auto"/>
              <w:right w:val="single" w:sz="4" w:space="0" w:color="auto"/>
            </w:tcBorders>
            <w:shd w:val="clear" w:color="auto" w:fill="auto"/>
            <w:noWrap/>
            <w:vAlign w:val="bottom"/>
            <w:hideMark/>
          </w:tcPr>
          <w:p w14:paraId="34468598"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24.00</w:t>
            </w:r>
          </w:p>
        </w:tc>
        <w:tc>
          <w:tcPr>
            <w:tcW w:w="1079" w:type="dxa"/>
            <w:tcBorders>
              <w:top w:val="nil"/>
              <w:left w:val="nil"/>
              <w:bottom w:val="single" w:sz="4" w:space="0" w:color="auto"/>
              <w:right w:val="single" w:sz="4" w:space="0" w:color="auto"/>
            </w:tcBorders>
            <w:shd w:val="clear" w:color="auto" w:fill="auto"/>
            <w:noWrap/>
            <w:vAlign w:val="bottom"/>
            <w:hideMark/>
          </w:tcPr>
          <w:p w14:paraId="107FEA1E"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164548D5"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6</w:t>
            </w:r>
          </w:p>
        </w:tc>
        <w:tc>
          <w:tcPr>
            <w:tcW w:w="818" w:type="dxa"/>
            <w:tcBorders>
              <w:top w:val="nil"/>
              <w:left w:val="nil"/>
              <w:bottom w:val="single" w:sz="4" w:space="0" w:color="auto"/>
              <w:right w:val="single" w:sz="4" w:space="0" w:color="auto"/>
            </w:tcBorders>
            <w:shd w:val="clear" w:color="auto" w:fill="auto"/>
            <w:noWrap/>
            <w:vAlign w:val="bottom"/>
            <w:hideMark/>
          </w:tcPr>
          <w:p w14:paraId="7B07D53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768C786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0</w:t>
            </w:r>
          </w:p>
        </w:tc>
        <w:tc>
          <w:tcPr>
            <w:tcW w:w="819" w:type="dxa"/>
            <w:tcBorders>
              <w:top w:val="nil"/>
              <w:left w:val="nil"/>
              <w:bottom w:val="single" w:sz="4" w:space="0" w:color="auto"/>
              <w:right w:val="single" w:sz="4" w:space="0" w:color="auto"/>
            </w:tcBorders>
            <w:shd w:val="clear" w:color="auto" w:fill="auto"/>
            <w:noWrap/>
            <w:vAlign w:val="bottom"/>
            <w:hideMark/>
          </w:tcPr>
          <w:p w14:paraId="05F3C8FC"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9</w:t>
            </w:r>
          </w:p>
        </w:tc>
      </w:tr>
      <w:tr w:rsidR="00602F4A" w:rsidRPr="00602F4A" w14:paraId="48419742" w14:textId="77777777" w:rsidTr="00602F4A">
        <w:trPr>
          <w:divId w:val="1501893686"/>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58C0FEFD" w14:textId="77777777" w:rsidR="00602F4A" w:rsidRPr="00602F4A" w:rsidRDefault="00602F4A" w:rsidP="00602F4A">
            <w:pPr>
              <w:spacing w:before="0" w:after="0"/>
              <w:contextualSpacing w:val="0"/>
              <w:jc w:val="left"/>
              <w:rPr>
                <w:rFonts w:ascii="Calibri" w:hAnsi="Calibri" w:cs="Calibri"/>
                <w:bCs w:val="0"/>
                <w:color w:val="000000"/>
                <w:lang w:val="es-CO" w:eastAsia="es-CO"/>
              </w:rPr>
            </w:pPr>
            <w:r w:rsidRPr="00602F4A">
              <w:rPr>
                <w:rFonts w:ascii="Calibri" w:hAnsi="Calibri" w:cs="Calibri"/>
                <w:bCs w:val="0"/>
                <w:color w:val="000000"/>
                <w:lang w:val="es-CO" w:eastAsia="es-CO"/>
              </w:rPr>
              <w:t xml:space="preserve">Densidad en </w:t>
            </w:r>
            <w:proofErr w:type="spellStart"/>
            <w:r w:rsidRPr="00602F4A">
              <w:rPr>
                <w:rFonts w:ascii="Calibri" w:hAnsi="Calibri" w:cs="Calibri"/>
                <w:bCs w:val="0"/>
                <w:color w:val="000000"/>
                <w:lang w:val="es-CO" w:eastAsia="es-CO"/>
              </w:rPr>
              <w:t>sup</w:t>
            </w:r>
            <w:proofErr w:type="spellEnd"/>
            <w:r w:rsidRPr="00602F4A">
              <w:rPr>
                <w:rFonts w:ascii="Calibri" w:hAnsi="Calibri" w:cs="Calibri"/>
                <w:bCs w:val="0"/>
                <w:color w:val="000000"/>
                <w:lang w:val="es-CO" w:eastAsia="es-CO"/>
              </w:rPr>
              <w:t>.</w:t>
            </w:r>
          </w:p>
        </w:tc>
        <w:tc>
          <w:tcPr>
            <w:tcW w:w="1224" w:type="dxa"/>
            <w:tcBorders>
              <w:top w:val="nil"/>
              <w:left w:val="nil"/>
              <w:bottom w:val="single" w:sz="4" w:space="0" w:color="auto"/>
              <w:right w:val="single" w:sz="4" w:space="0" w:color="auto"/>
            </w:tcBorders>
            <w:shd w:val="clear" w:color="auto" w:fill="auto"/>
            <w:noWrap/>
            <w:vAlign w:val="bottom"/>
            <w:hideMark/>
          </w:tcPr>
          <w:p w14:paraId="7F031A3B"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35123FF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182CF4B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0FB518B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169.00</w:t>
            </w:r>
          </w:p>
        </w:tc>
        <w:tc>
          <w:tcPr>
            <w:tcW w:w="1078" w:type="dxa"/>
            <w:tcBorders>
              <w:top w:val="nil"/>
              <w:left w:val="nil"/>
              <w:bottom w:val="single" w:sz="4" w:space="0" w:color="auto"/>
              <w:right w:val="single" w:sz="4" w:space="0" w:color="auto"/>
            </w:tcBorders>
            <w:shd w:val="clear" w:color="auto" w:fill="auto"/>
            <w:noWrap/>
            <w:vAlign w:val="bottom"/>
            <w:hideMark/>
          </w:tcPr>
          <w:p w14:paraId="31816D69"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83</w:t>
            </w:r>
          </w:p>
        </w:tc>
        <w:tc>
          <w:tcPr>
            <w:tcW w:w="1198" w:type="dxa"/>
            <w:tcBorders>
              <w:top w:val="nil"/>
              <w:left w:val="nil"/>
              <w:bottom w:val="single" w:sz="4" w:space="0" w:color="auto"/>
              <w:right w:val="single" w:sz="4" w:space="0" w:color="auto"/>
            </w:tcBorders>
            <w:shd w:val="clear" w:color="auto" w:fill="auto"/>
            <w:noWrap/>
            <w:vAlign w:val="bottom"/>
            <w:hideMark/>
          </w:tcPr>
          <w:p w14:paraId="4D4F1B94"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228.00</w:t>
            </w:r>
          </w:p>
        </w:tc>
        <w:tc>
          <w:tcPr>
            <w:tcW w:w="1079" w:type="dxa"/>
            <w:tcBorders>
              <w:top w:val="nil"/>
              <w:left w:val="nil"/>
              <w:bottom w:val="single" w:sz="4" w:space="0" w:color="auto"/>
              <w:right w:val="single" w:sz="4" w:space="0" w:color="auto"/>
            </w:tcBorders>
            <w:shd w:val="clear" w:color="auto" w:fill="auto"/>
            <w:noWrap/>
            <w:vAlign w:val="bottom"/>
            <w:hideMark/>
          </w:tcPr>
          <w:p w14:paraId="6EE1CCB6"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67775B0D"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7</w:t>
            </w:r>
          </w:p>
        </w:tc>
        <w:tc>
          <w:tcPr>
            <w:tcW w:w="818" w:type="dxa"/>
            <w:tcBorders>
              <w:top w:val="nil"/>
              <w:left w:val="nil"/>
              <w:bottom w:val="single" w:sz="4" w:space="0" w:color="auto"/>
              <w:right w:val="single" w:sz="4" w:space="0" w:color="auto"/>
            </w:tcBorders>
            <w:shd w:val="clear" w:color="auto" w:fill="auto"/>
            <w:noWrap/>
            <w:vAlign w:val="bottom"/>
            <w:hideMark/>
          </w:tcPr>
          <w:p w14:paraId="68ECE227"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62ACE99A"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10</w:t>
            </w:r>
          </w:p>
        </w:tc>
        <w:tc>
          <w:tcPr>
            <w:tcW w:w="819" w:type="dxa"/>
            <w:tcBorders>
              <w:top w:val="nil"/>
              <w:left w:val="nil"/>
              <w:bottom w:val="single" w:sz="4" w:space="0" w:color="auto"/>
              <w:right w:val="single" w:sz="4" w:space="0" w:color="auto"/>
            </w:tcBorders>
            <w:shd w:val="clear" w:color="auto" w:fill="auto"/>
            <w:noWrap/>
            <w:vAlign w:val="bottom"/>
            <w:hideMark/>
          </w:tcPr>
          <w:p w14:paraId="1E8AA751" w14:textId="77777777" w:rsidR="00602F4A" w:rsidRPr="00602F4A" w:rsidRDefault="00602F4A" w:rsidP="00602F4A">
            <w:pPr>
              <w:spacing w:before="0" w:after="0"/>
              <w:contextualSpacing w:val="0"/>
              <w:jc w:val="center"/>
              <w:rPr>
                <w:rFonts w:ascii="Calibri" w:hAnsi="Calibri" w:cs="Calibri"/>
                <w:bCs w:val="0"/>
                <w:color w:val="000000"/>
                <w:lang w:val="es-CO" w:eastAsia="es-CO"/>
              </w:rPr>
            </w:pPr>
            <w:r w:rsidRPr="00602F4A">
              <w:rPr>
                <w:rFonts w:ascii="Calibri" w:hAnsi="Calibri" w:cs="Calibri"/>
                <w:bCs w:val="0"/>
                <w:color w:val="000000"/>
                <w:lang w:val="es-CO" w:eastAsia="es-CO"/>
              </w:rPr>
              <w:t>0.08</w:t>
            </w:r>
          </w:p>
        </w:tc>
      </w:tr>
    </w:tbl>
    <w:p w14:paraId="208EA9B8" w14:textId="77777777" w:rsidR="003561B5" w:rsidRDefault="003561B5">
      <w:pPr>
        <w:spacing w:before="0" w:after="0"/>
        <w:contextualSpacing w:val="0"/>
        <w:jc w:val="left"/>
      </w:pPr>
      <w:r>
        <w:fldChar w:fldCharType="end"/>
      </w:r>
    </w:p>
    <w:p w14:paraId="5A45193D" w14:textId="4496A436" w:rsidR="005E062B" w:rsidRDefault="005E062B" w:rsidP="005E062B">
      <w:pPr>
        <w:pStyle w:val="Prrafodelista"/>
        <w:spacing w:before="0" w:after="0"/>
        <w:contextualSpacing w:val="0"/>
        <w:jc w:val="left"/>
        <w:sectPr w:rsidR="005E062B" w:rsidSect="003561B5">
          <w:pgSz w:w="16838" w:h="11906" w:orient="landscape"/>
          <w:pgMar w:top="720" w:right="720" w:bottom="720" w:left="720" w:header="708" w:footer="708" w:gutter="0"/>
          <w:cols w:space="708"/>
          <w:docGrid w:linePitch="360"/>
        </w:sectPr>
      </w:pPr>
      <w:r>
        <w:t>*</w:t>
      </w:r>
      <w:proofErr w:type="gramStart"/>
      <w:r>
        <w:t>solo  estos</w:t>
      </w:r>
      <w:proofErr w:type="gramEnd"/>
      <w:r>
        <w:t xml:space="preserve"> análisis son válidos debido a que no se detectaron autocorrelación espacial en estas variables en ninguno de los períodos mareales , cumpliéndose así e l supuesto de independencia de las muestras. </w:t>
      </w:r>
    </w:p>
    <w:p w14:paraId="55B94717" w14:textId="77777777" w:rsidR="009245C0" w:rsidRDefault="009245C0" w:rsidP="009245C0">
      <w:pPr>
        <w:spacing w:before="0" w:after="0"/>
        <w:contextualSpacing w:val="0"/>
        <w:jc w:val="center"/>
        <w:rPr>
          <w:bCs w:val="0"/>
        </w:rPr>
      </w:pPr>
    </w:p>
    <w:p w14:paraId="6C1D4B7B" w14:textId="1FFA43C3" w:rsidR="009245C0" w:rsidRDefault="009245C0" w:rsidP="009245C0">
      <w:pPr>
        <w:spacing w:before="0" w:after="0"/>
        <w:contextualSpacing w:val="0"/>
        <w:rPr>
          <w:bCs w:val="0"/>
        </w:rPr>
      </w:pPr>
      <w:r>
        <w:rPr>
          <w:bCs w:val="0"/>
        </w:rPr>
        <w:t>Para disminuir la complejidad del análisis de las variables fisicoquímicas se realizó un análisis de componentes principales, sin embargo</w:t>
      </w:r>
      <w:r w:rsidR="00FB01DA">
        <w:rPr>
          <w:bCs w:val="0"/>
        </w:rPr>
        <w:t xml:space="preserve">, debido al escenario de una alta autocorrelación espacial estos resultados hay que considerarlos NO concluyentes completamente ya que este escenario viola los supuestos de independencia entre las muestras, presentándose </w:t>
      </w:r>
      <w:proofErr w:type="spellStart"/>
      <w:r w:rsidR="00FB01DA">
        <w:rPr>
          <w:bCs w:val="0"/>
        </w:rPr>
        <w:t>pseudoreplicación</w:t>
      </w:r>
      <w:proofErr w:type="spellEnd"/>
      <w:r w:rsidR="00FB01DA">
        <w:rPr>
          <w:bCs w:val="0"/>
        </w:rPr>
        <w:t>.</w:t>
      </w:r>
    </w:p>
    <w:p w14:paraId="44C06B2A" w14:textId="77777777" w:rsidR="00FB01DA" w:rsidRDefault="00FB01DA" w:rsidP="009245C0">
      <w:pPr>
        <w:spacing w:before="0" w:after="0"/>
        <w:contextualSpacing w:val="0"/>
        <w:rPr>
          <w:bCs w:val="0"/>
        </w:rPr>
      </w:pPr>
    </w:p>
    <w:p w14:paraId="25FAF740" w14:textId="7125BBD3" w:rsidR="00FB01DA" w:rsidRDefault="00FB01DA" w:rsidP="009245C0">
      <w:pPr>
        <w:spacing w:before="0" w:after="0"/>
        <w:contextualSpacing w:val="0"/>
        <w:rPr>
          <w:bCs w:val="0"/>
        </w:rPr>
      </w:pPr>
      <w:r>
        <w:rPr>
          <w:bCs w:val="0"/>
        </w:rPr>
        <w:t xml:space="preserve">Para la primera dimensión se observa que ocho variables tienen correlaciones </w:t>
      </w:r>
      <w:r w:rsidR="009F6117">
        <w:rPr>
          <w:bCs w:val="0"/>
        </w:rPr>
        <w:t xml:space="preserve">fuertes cuatro positivas muy relacionadas con los nutrientes solidos suspendidos y la calidad del agua (TSI) y cuatro negativas relacionadas con el pH, densidad, transparencia y oxígeno disuelto. En la segunda dimensión las correlaciones fuertes positivas se presentaron con las variables de la mediana de oxígeno medida en la columna de agua, la </w:t>
      </w:r>
      <w:proofErr w:type="gramStart"/>
      <w:r w:rsidR="009F6117">
        <w:rPr>
          <w:bCs w:val="0"/>
        </w:rPr>
        <w:t>salinidad superficial y la densidad superficial</w:t>
      </w:r>
      <w:proofErr w:type="gramEnd"/>
      <w:r w:rsidR="009F6117">
        <w:rPr>
          <w:bCs w:val="0"/>
        </w:rPr>
        <w:t>. Las correlaciones negativas se presentaron para el rango intercuartílico de la salinidad</w:t>
      </w:r>
      <w:r w:rsidR="00FD3CB8">
        <w:rPr>
          <w:bCs w:val="0"/>
        </w:rPr>
        <w:t xml:space="preserve">, la temperatura </w:t>
      </w:r>
      <w:r w:rsidR="009F6117">
        <w:rPr>
          <w:bCs w:val="0"/>
        </w:rPr>
        <w:t>y la densidad (</w:t>
      </w:r>
      <w:r w:rsidR="009F6117">
        <w:rPr>
          <w:bCs w:val="0"/>
        </w:rPr>
        <w:fldChar w:fldCharType="begin"/>
      </w:r>
      <w:r w:rsidR="009F6117">
        <w:rPr>
          <w:bCs w:val="0"/>
        </w:rPr>
        <w:instrText xml:space="preserve"> REF _Ref134985132 \h </w:instrText>
      </w:r>
      <w:r w:rsidR="009F6117">
        <w:rPr>
          <w:bCs w:val="0"/>
        </w:rPr>
      </w:r>
      <w:r w:rsidR="009F6117">
        <w:rPr>
          <w:bCs w:val="0"/>
        </w:rPr>
        <w:fldChar w:fldCharType="separate"/>
      </w:r>
      <w:r w:rsidR="003551EA">
        <w:t xml:space="preserve">Figura </w:t>
      </w:r>
      <w:r w:rsidR="003551EA">
        <w:rPr>
          <w:noProof/>
        </w:rPr>
        <w:t>30</w:t>
      </w:r>
      <w:r w:rsidR="009F6117">
        <w:rPr>
          <w:bCs w:val="0"/>
        </w:rPr>
        <w:fldChar w:fldCharType="end"/>
      </w:r>
      <w:r w:rsidR="009F6117">
        <w:rPr>
          <w:bCs w:val="0"/>
        </w:rPr>
        <w:t>).</w:t>
      </w:r>
    </w:p>
    <w:p w14:paraId="7EAADF34" w14:textId="4A012B5B" w:rsidR="004D7B95" w:rsidRDefault="004D7B95" w:rsidP="009245C0">
      <w:pPr>
        <w:spacing w:before="0" w:after="0"/>
        <w:contextualSpacing w:val="0"/>
        <w:jc w:val="center"/>
        <w:rPr>
          <w:bCs w:val="0"/>
        </w:rPr>
      </w:pPr>
    </w:p>
    <w:p w14:paraId="29407880" w14:textId="655320A6" w:rsidR="00FA334F" w:rsidRDefault="00FB01DA" w:rsidP="00FA334F">
      <w:pPr>
        <w:pStyle w:val="Descripcin"/>
      </w:pPr>
      <w:r>
        <w:rPr>
          <w:noProof/>
        </w:rPr>
        <w:drawing>
          <wp:inline distT="0" distB="0" distL="0" distR="0" wp14:anchorId="2E244FA0" wp14:editId="59D17CD7">
            <wp:extent cx="5400711" cy="4221126"/>
            <wp:effectExtent l="0" t="0" r="0" b="8255"/>
            <wp:docPr id="4914578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11417" b="10424"/>
                    <a:stretch/>
                  </pic:blipFill>
                  <pic:spPr bwMode="auto">
                    <a:xfrm>
                      <a:off x="0" y="0"/>
                      <a:ext cx="5401310" cy="4221595"/>
                    </a:xfrm>
                    <a:prstGeom prst="rect">
                      <a:avLst/>
                    </a:prstGeom>
                    <a:noFill/>
                    <a:ln>
                      <a:noFill/>
                    </a:ln>
                    <a:extLst>
                      <a:ext uri="{53640926-AAD7-44D8-BBD7-CCE9431645EC}">
                        <a14:shadowObscured xmlns:a14="http://schemas.microsoft.com/office/drawing/2010/main"/>
                      </a:ext>
                    </a:extLst>
                  </pic:spPr>
                </pic:pic>
              </a:graphicData>
            </a:graphic>
          </wp:inline>
        </w:drawing>
      </w:r>
    </w:p>
    <w:p w14:paraId="1140C49D" w14:textId="28F6F474" w:rsidR="00FE06A5" w:rsidRDefault="00FE06A5" w:rsidP="00AD08AA">
      <w:pPr>
        <w:pStyle w:val="Descripcin"/>
      </w:pPr>
    </w:p>
    <w:p w14:paraId="45E012E2" w14:textId="5C9F980E" w:rsidR="00C31DCF" w:rsidRDefault="00FE06A5" w:rsidP="00AD08AA">
      <w:pPr>
        <w:pStyle w:val="Descripcin"/>
      </w:pPr>
      <w:bookmarkStart w:id="40" w:name="_Ref134985132"/>
      <w:r>
        <w:t xml:space="preserve">Figura </w:t>
      </w:r>
      <w:r w:rsidR="005B2713">
        <w:fldChar w:fldCharType="begin"/>
      </w:r>
      <w:r w:rsidR="005B2713">
        <w:instrText xml:space="preserve"> SEQ Figura \* ARABIC </w:instrText>
      </w:r>
      <w:r w:rsidR="005B2713">
        <w:fldChar w:fldCharType="separate"/>
      </w:r>
      <w:r w:rsidR="003551EA">
        <w:rPr>
          <w:noProof/>
        </w:rPr>
        <w:t>30</w:t>
      </w:r>
      <w:r w:rsidR="005B2713">
        <w:rPr>
          <w:noProof/>
        </w:rPr>
        <w:fldChar w:fldCharType="end"/>
      </w:r>
      <w:bookmarkEnd w:id="40"/>
      <w:r>
        <w:t>.</w:t>
      </w:r>
      <w:r w:rsidR="00FB01DA">
        <w:t xml:space="preserve"> Correlación múltiple de las variables analizadas por dimensiones del análisis del componente principales.</w:t>
      </w:r>
    </w:p>
    <w:p w14:paraId="36509E0B" w14:textId="77777777" w:rsidR="00FD3CB8" w:rsidRDefault="00FD3CB8" w:rsidP="00FD3CB8"/>
    <w:p w14:paraId="6BBCB56E" w14:textId="5334F8E6" w:rsidR="00AD3C04" w:rsidRDefault="0033757A" w:rsidP="00AD08AA">
      <w:r>
        <w:t xml:space="preserve">En este análisis </w:t>
      </w:r>
      <w:r w:rsidR="00561E9D">
        <w:t xml:space="preserve">arrojó que el primer componente aportó un 45.3% aproximadamente a la variación total del conjunto de variables </w:t>
      </w:r>
      <w:r w:rsidR="005B3F8B">
        <w:t xml:space="preserve">y las variables que más aportaron a este componente fueron la mediana del oxígeno disuelto, el pH, el oxígeno disuelto en la superficie y la mediana de la salinidad medida en la columna de agua. El segundo componente aportó aproximadamente el 17% de la variación total del conjunto de variables y las variables que más aportaron a este componente fueron la densidad </w:t>
      </w:r>
      <w:r w:rsidR="00AD3C04">
        <w:t>superficial la</w:t>
      </w:r>
      <w:r w:rsidR="005B3F8B">
        <w:t xml:space="preserve"> salinidad superficial y el rango intercuartílico de la densidad medido en la columna del agua. Para el tercer componente las variables que </w:t>
      </w:r>
      <w:proofErr w:type="spellStart"/>
      <w:r w:rsidR="005B3F8B">
        <w:t>mas</w:t>
      </w:r>
      <w:proofErr w:type="spellEnd"/>
      <w:r w:rsidR="005B3F8B">
        <w:t xml:space="preserve"> aportaron fueron </w:t>
      </w:r>
      <w:r w:rsidR="00AD3C04">
        <w:t>la mediana de la salinidad medida en la profundidad, los nitratos y los silicatos, con un aporte del 9% a la explicación de la variabilidad total. Estos tres componentes explican alrededor de un 70 % de la variabilidad total de las variables obtenidas en el estudio.</w:t>
      </w:r>
    </w:p>
    <w:p w14:paraId="475E75AB" w14:textId="74E7628D" w:rsidR="00FE06A5" w:rsidRDefault="00AD3C04" w:rsidP="00AD3C04">
      <w:pPr>
        <w:jc w:val="center"/>
      </w:pPr>
      <w:r>
        <w:rPr>
          <w:noProof/>
        </w:rPr>
        <w:lastRenderedPageBreak/>
        <w:drawing>
          <wp:inline distT="0" distB="0" distL="0" distR="0" wp14:anchorId="13F3CD94" wp14:editId="6BD8B5FF">
            <wp:extent cx="4322541" cy="6480000"/>
            <wp:effectExtent l="0" t="0" r="1905" b="0"/>
            <wp:docPr id="185899632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7C982C46" w14:textId="77777777" w:rsidR="00AD3C04" w:rsidRDefault="00AD3C04" w:rsidP="00AD08AA"/>
    <w:p w14:paraId="3F2AFB59" w14:textId="66335559" w:rsidR="00FE06A5"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3551EA">
        <w:rPr>
          <w:noProof/>
        </w:rPr>
        <w:t>31</w:t>
      </w:r>
      <w:r w:rsidR="005B2713">
        <w:rPr>
          <w:noProof/>
        </w:rPr>
        <w:fldChar w:fldCharType="end"/>
      </w:r>
      <w:r>
        <w:t>.</w:t>
      </w:r>
      <w:r w:rsidR="00AD3C04">
        <w:t xml:space="preserve"> Gráfico de sedimentación (</w:t>
      </w:r>
      <w:proofErr w:type="spellStart"/>
      <w:r w:rsidR="00AD3C04">
        <w:t>Screeplot</w:t>
      </w:r>
      <w:proofErr w:type="spellEnd"/>
      <w:r w:rsidR="00AD3C04">
        <w:t xml:space="preserve">) y gráfico de coordenadas paralelas de los componentes principales para las 20 variables físico químicas obtenidas en este estudio. </w:t>
      </w:r>
    </w:p>
    <w:p w14:paraId="4E04998C" w14:textId="77777777" w:rsidR="00AD3C04" w:rsidRDefault="00AD3C04" w:rsidP="00AD08AA"/>
    <w:p w14:paraId="4749B514" w14:textId="77777777" w:rsidR="003551EA" w:rsidRDefault="000F7701" w:rsidP="00AD08AA">
      <w:pPr>
        <w:pStyle w:val="Descripcin"/>
      </w:pPr>
      <w:r>
        <w:t>Al examinar las agrupaciones por las diferentes categorías consideradas para el área de estudio, no se encontraron agrupamientos ni por marea, ni por transecto ni por sector (</w:t>
      </w:r>
      <w:r>
        <w:fldChar w:fldCharType="begin"/>
      </w:r>
      <w:r>
        <w:instrText xml:space="preserve"> REF _Ref134988501 \h </w:instrText>
      </w:r>
      <w:r>
        <w:fldChar w:fldCharType="separate"/>
      </w:r>
    </w:p>
    <w:p w14:paraId="74D0C5E8" w14:textId="38C24CE5" w:rsidR="00FE06A5" w:rsidRDefault="003551EA" w:rsidP="00AD08AA">
      <w:r>
        <w:t xml:space="preserve">Figura </w:t>
      </w:r>
      <w:r>
        <w:rPr>
          <w:noProof/>
        </w:rPr>
        <w:t>32</w:t>
      </w:r>
      <w:r w:rsidR="000F7701">
        <w:fldChar w:fldCharType="end"/>
      </w:r>
      <w:r w:rsidR="000F7701">
        <w:t xml:space="preserve">). </w:t>
      </w:r>
      <w:r w:rsidR="00FE06A5">
        <w:br w:type="page"/>
      </w:r>
    </w:p>
    <w:p w14:paraId="42D0B238" w14:textId="49AA81A6" w:rsidR="00FE06A5" w:rsidRDefault="005863FD" w:rsidP="00AD3C04">
      <w:pPr>
        <w:pStyle w:val="Descripcin"/>
        <w:jc w:val="center"/>
      </w:pPr>
      <w:r>
        <w:rPr>
          <w:noProof/>
        </w:rPr>
        <w:lastRenderedPageBreak/>
        <w:drawing>
          <wp:inline distT="0" distB="0" distL="0" distR="0" wp14:anchorId="2CD7896D" wp14:editId="4DF455FA">
            <wp:extent cx="4317630" cy="6480000"/>
            <wp:effectExtent l="0" t="0" r="6985" b="0"/>
            <wp:docPr id="95667157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601F8A6C" w14:textId="77777777" w:rsidR="000F7701" w:rsidRDefault="000F7701" w:rsidP="00AD08AA">
      <w:pPr>
        <w:pStyle w:val="Descripcin"/>
      </w:pPr>
      <w:bookmarkStart w:id="41" w:name="_Ref134988501"/>
    </w:p>
    <w:p w14:paraId="0D6DA450" w14:textId="28FED6C0" w:rsidR="009B1A90"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3551EA">
        <w:rPr>
          <w:noProof/>
        </w:rPr>
        <w:t>32</w:t>
      </w:r>
      <w:r w:rsidR="005B2713">
        <w:rPr>
          <w:noProof/>
        </w:rPr>
        <w:fldChar w:fldCharType="end"/>
      </w:r>
      <w:bookmarkEnd w:id="41"/>
      <w:r>
        <w:t>.</w:t>
      </w:r>
      <w:r w:rsidR="000F7701">
        <w:t xml:space="preserve"> Gráfico de coordenadas paralelas de los componentes principales</w:t>
      </w:r>
      <w:r w:rsidR="00204DB3">
        <w:t>, discriminando las diferentes categorías de períodos mareales, transectos y sectores.</w:t>
      </w:r>
    </w:p>
    <w:p w14:paraId="361D876F" w14:textId="77777777" w:rsidR="009B1A90" w:rsidRDefault="009B1A90" w:rsidP="00AD08AA">
      <w:r>
        <w:br w:type="page"/>
      </w:r>
    </w:p>
    <w:p w14:paraId="145F6057" w14:textId="77777777" w:rsidR="00EF14FB" w:rsidRDefault="004D5A0A" w:rsidP="00AD08AA">
      <w:pPr>
        <w:pStyle w:val="Ttulo2"/>
      </w:pPr>
      <w:r>
        <w:lastRenderedPageBreak/>
        <w:t>Análisis biológico</w:t>
      </w:r>
    </w:p>
    <w:p w14:paraId="1DD152AE" w14:textId="77777777" w:rsidR="00EF14FB" w:rsidRDefault="00EF14FB" w:rsidP="00AD08AA"/>
    <w:p w14:paraId="5A3CA4D7" w14:textId="77777777" w:rsidR="00EF14FB" w:rsidRPr="00EF14FB" w:rsidRDefault="00EF14FB" w:rsidP="00AD08AA"/>
    <w:p w14:paraId="77EBB07E" w14:textId="77777777" w:rsidR="004706CF" w:rsidRDefault="00EF14FB" w:rsidP="005274BE">
      <w:pPr>
        <w:pStyle w:val="Ttulo3"/>
      </w:pPr>
      <w:r w:rsidRPr="00EF14FB">
        <w:t>Fitoplancton</w:t>
      </w:r>
    </w:p>
    <w:p w14:paraId="7CB50DF4" w14:textId="77777777" w:rsidR="004706CF" w:rsidRDefault="004706CF" w:rsidP="00AD08AA"/>
    <w:p w14:paraId="7A90A4C9" w14:textId="7E305D8C" w:rsidR="00BC0DD9" w:rsidRDefault="00D92698" w:rsidP="00AD08AA">
      <w:pPr>
        <w:rPr>
          <w:lang w:val="es-MX"/>
        </w:rPr>
      </w:pPr>
      <w:r w:rsidRPr="00D92698">
        <w:rPr>
          <w:lang w:val="es-MX"/>
        </w:rPr>
        <w:t xml:space="preserve">Se identificaron un total de 150 </w:t>
      </w:r>
      <w:r w:rsidR="007836C7">
        <w:rPr>
          <w:lang w:val="es-MX"/>
        </w:rPr>
        <w:t>especies y UTO</w:t>
      </w:r>
      <w:r w:rsidRPr="00D92698">
        <w:rPr>
          <w:lang w:val="es-MX"/>
        </w:rPr>
        <w:t xml:space="preserve">, de las cuales 95 pertenecen a la clase </w:t>
      </w:r>
      <w:proofErr w:type="spellStart"/>
      <w:r w:rsidRPr="00D92698">
        <w:rPr>
          <w:i/>
          <w:iCs/>
          <w:lang w:val="es-MX"/>
        </w:rPr>
        <w:t>Bacillarophyceae</w:t>
      </w:r>
      <w:proofErr w:type="spellEnd"/>
      <w:r w:rsidRPr="00D92698">
        <w:rPr>
          <w:lang w:val="es-MX"/>
        </w:rPr>
        <w:t xml:space="preserve"> y 55 a la clase </w:t>
      </w:r>
      <w:proofErr w:type="spellStart"/>
      <w:r w:rsidRPr="00D92698">
        <w:rPr>
          <w:i/>
          <w:iCs/>
          <w:lang w:val="es-MX"/>
        </w:rPr>
        <w:t>Dinophyceae</w:t>
      </w:r>
      <w:proofErr w:type="spellEnd"/>
      <w:r w:rsidRPr="00D92698">
        <w:rPr>
          <w:lang w:val="es-MX"/>
        </w:rPr>
        <w:t xml:space="preserve">. Los órdenes más representativos de la clase </w:t>
      </w:r>
      <w:proofErr w:type="spellStart"/>
      <w:r w:rsidRPr="00D92698">
        <w:rPr>
          <w:i/>
          <w:iCs/>
          <w:lang w:val="es-MX"/>
        </w:rPr>
        <w:t>Bacillarophyceae</w:t>
      </w:r>
      <w:proofErr w:type="spellEnd"/>
      <w:r w:rsidRPr="00D92698">
        <w:rPr>
          <w:lang w:val="es-MX"/>
        </w:rPr>
        <w:t xml:space="preserve"> fueron </w:t>
      </w:r>
      <w:proofErr w:type="spellStart"/>
      <w:r w:rsidRPr="00D92698">
        <w:rPr>
          <w:i/>
          <w:iCs/>
          <w:lang w:val="es-MX"/>
        </w:rPr>
        <w:t>Chaetocerotanae</w:t>
      </w:r>
      <w:proofErr w:type="spellEnd"/>
      <w:r w:rsidRPr="00D92698">
        <w:rPr>
          <w:lang w:val="es-MX"/>
        </w:rPr>
        <w:t xml:space="preserve">, con 21 especies, y </w:t>
      </w:r>
      <w:proofErr w:type="spellStart"/>
      <w:r w:rsidRPr="00D92698">
        <w:rPr>
          <w:i/>
          <w:iCs/>
          <w:lang w:val="es-MX"/>
        </w:rPr>
        <w:t>Coscinodiscales</w:t>
      </w:r>
      <w:proofErr w:type="spellEnd"/>
      <w:r w:rsidRPr="00D92698">
        <w:rPr>
          <w:lang w:val="es-MX"/>
        </w:rPr>
        <w:t xml:space="preserve">, con 14 especies. Por su parte, la clase </w:t>
      </w:r>
      <w:proofErr w:type="spellStart"/>
      <w:r w:rsidRPr="00D92698">
        <w:rPr>
          <w:i/>
          <w:iCs/>
          <w:lang w:val="es-MX"/>
        </w:rPr>
        <w:t>Dinophyceae</w:t>
      </w:r>
      <w:proofErr w:type="spellEnd"/>
      <w:r w:rsidRPr="00D92698">
        <w:rPr>
          <w:lang w:val="es-MX"/>
        </w:rPr>
        <w:t xml:space="preserve"> estuvo mayormente representada por los órdenes </w:t>
      </w:r>
      <w:proofErr w:type="spellStart"/>
      <w:r w:rsidRPr="00D92698">
        <w:rPr>
          <w:i/>
          <w:iCs/>
          <w:lang w:val="es-MX"/>
        </w:rPr>
        <w:t>Gonyaulacales</w:t>
      </w:r>
      <w:proofErr w:type="spellEnd"/>
      <w:r w:rsidRPr="00D92698">
        <w:rPr>
          <w:lang w:val="es-MX"/>
        </w:rPr>
        <w:t xml:space="preserve"> (23 especies), </w:t>
      </w:r>
      <w:proofErr w:type="spellStart"/>
      <w:r w:rsidRPr="00D92698">
        <w:rPr>
          <w:i/>
          <w:iCs/>
          <w:lang w:val="es-MX"/>
        </w:rPr>
        <w:t>Dinophysiales</w:t>
      </w:r>
      <w:proofErr w:type="spellEnd"/>
      <w:r w:rsidRPr="00D92698">
        <w:rPr>
          <w:lang w:val="es-MX"/>
        </w:rPr>
        <w:t xml:space="preserve"> (7 especies) y </w:t>
      </w:r>
      <w:proofErr w:type="spellStart"/>
      <w:r w:rsidRPr="00D92698">
        <w:rPr>
          <w:i/>
          <w:iCs/>
          <w:lang w:val="es-MX"/>
        </w:rPr>
        <w:t>Peridiniales</w:t>
      </w:r>
      <w:proofErr w:type="spellEnd"/>
      <w:r w:rsidRPr="00D92698">
        <w:rPr>
          <w:lang w:val="es-MX"/>
        </w:rPr>
        <w:t xml:space="preserve"> (7 especies)</w:t>
      </w:r>
      <w:r>
        <w:rPr>
          <w:lang w:val="es-MX"/>
        </w:rPr>
        <w:t xml:space="preserve"> </w:t>
      </w:r>
      <w:r w:rsidR="00BC0DD9">
        <w:rPr>
          <w:lang w:val="es-MX"/>
        </w:rPr>
        <w:t>(</w:t>
      </w:r>
      <w:r w:rsidR="000C65C8">
        <w:rPr>
          <w:lang w:val="es-MX"/>
        </w:rPr>
        <w:fldChar w:fldCharType="begin"/>
      </w:r>
      <w:r w:rsidR="000C65C8">
        <w:rPr>
          <w:lang w:val="es-MX"/>
        </w:rPr>
        <w:instrText xml:space="preserve"> REF _Ref134385481 \h </w:instrText>
      </w:r>
      <w:r w:rsidR="000C65C8">
        <w:rPr>
          <w:lang w:val="es-MX"/>
        </w:rPr>
      </w:r>
      <w:r w:rsidR="000C65C8">
        <w:rPr>
          <w:lang w:val="es-MX"/>
        </w:rPr>
        <w:fldChar w:fldCharType="separate"/>
      </w:r>
      <w:r w:rsidR="003551EA">
        <w:t xml:space="preserve">Tabla </w:t>
      </w:r>
      <w:r w:rsidR="003551EA">
        <w:rPr>
          <w:noProof/>
        </w:rPr>
        <w:t>2</w:t>
      </w:r>
      <w:r w:rsidR="000C65C8">
        <w:rPr>
          <w:lang w:val="es-MX"/>
        </w:rPr>
        <w:fldChar w:fldCharType="end"/>
      </w:r>
      <w:r w:rsidR="00BC0DD9">
        <w:rPr>
          <w:lang w:val="es-MX"/>
        </w:rPr>
        <w:t>).</w:t>
      </w:r>
    </w:p>
    <w:p w14:paraId="03C6A775" w14:textId="77777777" w:rsidR="00BC0DD9" w:rsidRDefault="00BC0DD9" w:rsidP="00AD08AA">
      <w:pPr>
        <w:rPr>
          <w:lang w:val="es-MX"/>
        </w:rPr>
      </w:pPr>
    </w:p>
    <w:p w14:paraId="67D941AE" w14:textId="0AAA4E8A" w:rsidR="000C65C8" w:rsidRDefault="000C65C8" w:rsidP="00AD08AA">
      <w:pPr>
        <w:pStyle w:val="Descripcin"/>
        <w:rPr>
          <w:lang w:val="es-MX"/>
        </w:rPr>
      </w:pPr>
      <w:bookmarkStart w:id="42" w:name="_Ref134385481"/>
      <w:r>
        <w:t xml:space="preserve">Tabla </w:t>
      </w:r>
      <w:r w:rsidR="005B2713">
        <w:fldChar w:fldCharType="begin"/>
      </w:r>
      <w:r w:rsidR="005B2713">
        <w:instrText xml:space="preserve"> SEQ Tabla \* ARABIC </w:instrText>
      </w:r>
      <w:r w:rsidR="005B2713">
        <w:fldChar w:fldCharType="separate"/>
      </w:r>
      <w:r w:rsidR="003551EA">
        <w:rPr>
          <w:noProof/>
        </w:rPr>
        <w:t>2</w:t>
      </w:r>
      <w:r w:rsidR="005B2713">
        <w:rPr>
          <w:noProof/>
        </w:rPr>
        <w:fldChar w:fldCharType="end"/>
      </w:r>
      <w:bookmarkEnd w:id="42"/>
      <w:r>
        <w:rPr>
          <w:lang w:val="es-MX"/>
        </w:rPr>
        <w:t xml:space="preserve">. Listado de especies del fitoplancton de la desembocadura del delta </w:t>
      </w:r>
      <w:proofErr w:type="spellStart"/>
      <w:r>
        <w:rPr>
          <w:lang w:val="es-MX"/>
        </w:rPr>
        <w:t>Sanquianga</w:t>
      </w:r>
      <w:proofErr w:type="spellEnd"/>
      <w:r>
        <w:rPr>
          <w:lang w:val="es-MX"/>
        </w:rPr>
        <w:t>. (+) Presencia en cada transecto.</w:t>
      </w:r>
    </w:p>
    <w:p w14:paraId="114F2FBC" w14:textId="77777777" w:rsidR="000F7701" w:rsidRDefault="000F7701" w:rsidP="000F7701">
      <w:pPr>
        <w:rPr>
          <w:lang w:val="es-MX"/>
        </w:rPr>
      </w:pPr>
    </w:p>
    <w:tbl>
      <w:tblPr>
        <w:tblW w:w="7000" w:type="dxa"/>
        <w:jc w:val="center"/>
        <w:tblCellMar>
          <w:left w:w="70" w:type="dxa"/>
          <w:right w:w="70" w:type="dxa"/>
        </w:tblCellMar>
        <w:tblLook w:val="04A0" w:firstRow="1" w:lastRow="0" w:firstColumn="1" w:lastColumn="0" w:noHBand="0" w:noVBand="1"/>
      </w:tblPr>
      <w:tblGrid>
        <w:gridCol w:w="3400"/>
        <w:gridCol w:w="1200"/>
        <w:gridCol w:w="1200"/>
        <w:gridCol w:w="1200"/>
      </w:tblGrid>
      <w:tr w:rsidR="007B7693" w:rsidRPr="007B7693" w14:paraId="1F768270" w14:textId="77777777" w:rsidTr="000474B3">
        <w:trPr>
          <w:trHeight w:val="300"/>
          <w:tblHeader/>
          <w:jc w:val="center"/>
        </w:trPr>
        <w:tc>
          <w:tcPr>
            <w:tcW w:w="3400" w:type="dxa"/>
            <w:vMerge w:val="restart"/>
            <w:tcBorders>
              <w:top w:val="single" w:sz="4" w:space="0" w:color="auto"/>
              <w:left w:val="nil"/>
              <w:bottom w:val="single" w:sz="4" w:space="0" w:color="000000"/>
              <w:right w:val="nil"/>
            </w:tcBorders>
            <w:shd w:val="clear" w:color="auto" w:fill="auto"/>
            <w:noWrap/>
            <w:vAlign w:val="center"/>
            <w:hideMark/>
          </w:tcPr>
          <w:p w14:paraId="67399FB5" w14:textId="77777777" w:rsidR="007B7693" w:rsidRPr="007B7693" w:rsidRDefault="007B7693" w:rsidP="000474B3">
            <w:pPr>
              <w:rPr>
                <w:lang w:val="es-CO" w:eastAsia="es-CO"/>
              </w:rPr>
            </w:pPr>
            <w:r w:rsidRPr="007B7693">
              <w:rPr>
                <w:lang w:eastAsia="es-CO"/>
              </w:rPr>
              <w:t>Taxón</w:t>
            </w:r>
          </w:p>
        </w:tc>
        <w:tc>
          <w:tcPr>
            <w:tcW w:w="3600" w:type="dxa"/>
            <w:gridSpan w:val="3"/>
            <w:tcBorders>
              <w:top w:val="single" w:sz="4" w:space="0" w:color="auto"/>
              <w:left w:val="nil"/>
              <w:bottom w:val="nil"/>
              <w:right w:val="nil"/>
            </w:tcBorders>
            <w:shd w:val="clear" w:color="auto" w:fill="auto"/>
            <w:vAlign w:val="center"/>
            <w:hideMark/>
          </w:tcPr>
          <w:p w14:paraId="28B0BE05" w14:textId="1E6C0E90" w:rsidR="007B7693" w:rsidRPr="007B7693" w:rsidRDefault="000474B3" w:rsidP="000474B3">
            <w:pPr>
              <w:rPr>
                <w:lang w:val="es-CO" w:eastAsia="es-CO"/>
              </w:rPr>
            </w:pPr>
            <w:r>
              <w:rPr>
                <w:lang w:eastAsia="es-CO"/>
              </w:rPr>
              <w:t>Transecto</w:t>
            </w:r>
          </w:p>
        </w:tc>
      </w:tr>
      <w:tr w:rsidR="007B7693" w:rsidRPr="007B7693" w14:paraId="7BD33605" w14:textId="77777777" w:rsidTr="000474B3">
        <w:trPr>
          <w:trHeight w:val="300"/>
          <w:tblHeader/>
          <w:jc w:val="center"/>
        </w:trPr>
        <w:tc>
          <w:tcPr>
            <w:tcW w:w="3400" w:type="dxa"/>
            <w:vMerge/>
            <w:tcBorders>
              <w:top w:val="single" w:sz="4" w:space="0" w:color="auto"/>
              <w:left w:val="nil"/>
              <w:bottom w:val="single" w:sz="4" w:space="0" w:color="000000"/>
              <w:right w:val="nil"/>
            </w:tcBorders>
            <w:vAlign w:val="center"/>
            <w:hideMark/>
          </w:tcPr>
          <w:p w14:paraId="2076B424" w14:textId="77777777" w:rsidR="007B7693" w:rsidRPr="007B7693" w:rsidRDefault="007B7693" w:rsidP="000474B3">
            <w:pPr>
              <w:rPr>
                <w:lang w:val="es-CO" w:eastAsia="es-CO"/>
              </w:rPr>
            </w:pPr>
          </w:p>
        </w:tc>
        <w:tc>
          <w:tcPr>
            <w:tcW w:w="1200" w:type="dxa"/>
            <w:tcBorders>
              <w:top w:val="nil"/>
              <w:left w:val="nil"/>
              <w:bottom w:val="single" w:sz="4" w:space="0" w:color="auto"/>
              <w:right w:val="nil"/>
            </w:tcBorders>
            <w:shd w:val="clear" w:color="auto" w:fill="auto"/>
            <w:vAlign w:val="center"/>
            <w:hideMark/>
          </w:tcPr>
          <w:p w14:paraId="04E99E6D" w14:textId="77777777" w:rsidR="007B7693" w:rsidRPr="007B7693" w:rsidRDefault="007B7693" w:rsidP="000474B3">
            <w:pPr>
              <w:rPr>
                <w:lang w:val="es-CO" w:eastAsia="es-CO"/>
              </w:rPr>
            </w:pPr>
            <w:proofErr w:type="spellStart"/>
            <w:r w:rsidRPr="007B7693">
              <w:rPr>
                <w:lang w:eastAsia="es-CO"/>
              </w:rPr>
              <w:t>Amarales</w:t>
            </w:r>
            <w:proofErr w:type="spellEnd"/>
          </w:p>
        </w:tc>
        <w:tc>
          <w:tcPr>
            <w:tcW w:w="1200" w:type="dxa"/>
            <w:tcBorders>
              <w:top w:val="nil"/>
              <w:left w:val="nil"/>
              <w:bottom w:val="single" w:sz="4" w:space="0" w:color="auto"/>
              <w:right w:val="nil"/>
            </w:tcBorders>
            <w:shd w:val="clear" w:color="auto" w:fill="auto"/>
            <w:vAlign w:val="center"/>
            <w:hideMark/>
          </w:tcPr>
          <w:p w14:paraId="116F6ACE" w14:textId="77777777" w:rsidR="007B7693" w:rsidRPr="007B7693" w:rsidRDefault="007B7693" w:rsidP="000474B3">
            <w:pPr>
              <w:rPr>
                <w:lang w:val="es-CO" w:eastAsia="es-CO"/>
              </w:rPr>
            </w:pPr>
            <w:r w:rsidRPr="007B7693">
              <w:rPr>
                <w:lang w:eastAsia="es-CO"/>
              </w:rPr>
              <w:t>Guascama</w:t>
            </w:r>
          </w:p>
        </w:tc>
        <w:tc>
          <w:tcPr>
            <w:tcW w:w="1200" w:type="dxa"/>
            <w:tcBorders>
              <w:top w:val="nil"/>
              <w:left w:val="nil"/>
              <w:bottom w:val="single" w:sz="4" w:space="0" w:color="auto"/>
              <w:right w:val="nil"/>
            </w:tcBorders>
            <w:shd w:val="clear" w:color="auto" w:fill="auto"/>
            <w:vAlign w:val="center"/>
            <w:hideMark/>
          </w:tcPr>
          <w:p w14:paraId="7A6124F1" w14:textId="77777777" w:rsidR="007B7693" w:rsidRPr="007B7693" w:rsidRDefault="007B7693" w:rsidP="000474B3">
            <w:pPr>
              <w:rPr>
                <w:lang w:val="es-CO" w:eastAsia="es-CO"/>
              </w:rPr>
            </w:pPr>
            <w:proofErr w:type="spellStart"/>
            <w:r w:rsidRPr="007B7693">
              <w:rPr>
                <w:lang w:eastAsia="es-CO"/>
              </w:rPr>
              <w:t>Sanquianga</w:t>
            </w:r>
            <w:proofErr w:type="spellEnd"/>
          </w:p>
        </w:tc>
      </w:tr>
      <w:tr w:rsidR="007B7693" w:rsidRPr="007B7693" w14:paraId="6C0EAE40" w14:textId="77777777" w:rsidTr="000474B3">
        <w:trPr>
          <w:trHeight w:val="300"/>
          <w:jc w:val="center"/>
        </w:trPr>
        <w:tc>
          <w:tcPr>
            <w:tcW w:w="7000" w:type="dxa"/>
            <w:gridSpan w:val="4"/>
            <w:tcBorders>
              <w:top w:val="nil"/>
              <w:left w:val="nil"/>
              <w:bottom w:val="nil"/>
              <w:right w:val="nil"/>
            </w:tcBorders>
            <w:shd w:val="clear" w:color="000000" w:fill="D9D9D9"/>
            <w:noWrap/>
            <w:vAlign w:val="center"/>
            <w:hideMark/>
          </w:tcPr>
          <w:p w14:paraId="70CC6369" w14:textId="77777777" w:rsidR="007B7693" w:rsidRPr="007B7693" w:rsidRDefault="007B7693" w:rsidP="000474B3">
            <w:pPr>
              <w:rPr>
                <w:lang w:val="es-CO" w:eastAsia="es-CO"/>
              </w:rPr>
            </w:pPr>
            <w:proofErr w:type="spellStart"/>
            <w:r w:rsidRPr="007B7693">
              <w:rPr>
                <w:lang w:eastAsia="es-CO"/>
              </w:rPr>
              <w:t>Bacillariophyceae</w:t>
            </w:r>
            <w:proofErr w:type="spellEnd"/>
          </w:p>
        </w:tc>
      </w:tr>
      <w:tr w:rsidR="007B7693" w:rsidRPr="007B7693" w14:paraId="497DD222" w14:textId="77777777" w:rsidTr="000474B3">
        <w:trPr>
          <w:trHeight w:val="300"/>
          <w:jc w:val="center"/>
        </w:trPr>
        <w:tc>
          <w:tcPr>
            <w:tcW w:w="7000" w:type="dxa"/>
            <w:gridSpan w:val="4"/>
            <w:tcBorders>
              <w:top w:val="nil"/>
              <w:left w:val="nil"/>
              <w:bottom w:val="single" w:sz="4" w:space="0" w:color="auto"/>
              <w:right w:val="nil"/>
            </w:tcBorders>
            <w:shd w:val="clear" w:color="000000" w:fill="D9D9D9"/>
            <w:noWrap/>
            <w:vAlign w:val="center"/>
            <w:hideMark/>
          </w:tcPr>
          <w:p w14:paraId="0A3FB7E0" w14:textId="77777777" w:rsidR="007B7693" w:rsidRPr="007B7693" w:rsidRDefault="007B7693" w:rsidP="000474B3">
            <w:pPr>
              <w:rPr>
                <w:lang w:val="es-CO" w:eastAsia="es-CO"/>
              </w:rPr>
            </w:pPr>
            <w:proofErr w:type="spellStart"/>
            <w:r w:rsidRPr="007B7693">
              <w:rPr>
                <w:lang w:eastAsia="es-CO"/>
              </w:rPr>
              <w:t>Asterolamprales</w:t>
            </w:r>
            <w:proofErr w:type="spellEnd"/>
          </w:p>
        </w:tc>
      </w:tr>
      <w:tr w:rsidR="007B7693" w:rsidRPr="007B7693" w14:paraId="6F94D8E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AF3404F" w14:textId="77777777" w:rsidR="007B7693" w:rsidRPr="007B7693" w:rsidRDefault="007B7693" w:rsidP="000474B3">
            <w:pPr>
              <w:rPr>
                <w:i/>
                <w:iCs/>
                <w:lang w:val="es-CO" w:eastAsia="es-CO"/>
              </w:rPr>
            </w:pPr>
            <w:proofErr w:type="spellStart"/>
            <w:r w:rsidRPr="007B7693">
              <w:rPr>
                <w:i/>
                <w:iCs/>
                <w:lang w:eastAsia="es-CO"/>
              </w:rPr>
              <w:t>Asteromphalus</w:t>
            </w:r>
            <w:proofErr w:type="spellEnd"/>
          </w:p>
        </w:tc>
        <w:tc>
          <w:tcPr>
            <w:tcW w:w="1200" w:type="dxa"/>
            <w:tcBorders>
              <w:top w:val="nil"/>
              <w:left w:val="nil"/>
              <w:bottom w:val="nil"/>
              <w:right w:val="nil"/>
            </w:tcBorders>
            <w:shd w:val="clear" w:color="auto" w:fill="auto"/>
            <w:vAlign w:val="center"/>
            <w:hideMark/>
          </w:tcPr>
          <w:p w14:paraId="60F70E5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0EEBC69"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1BECB94" w14:textId="77777777" w:rsidR="007B7693" w:rsidRPr="007B7693" w:rsidRDefault="007B7693" w:rsidP="000474B3">
            <w:pPr>
              <w:jc w:val="center"/>
              <w:rPr>
                <w:lang w:val="es-CO" w:eastAsia="es-CO"/>
              </w:rPr>
            </w:pPr>
            <w:r w:rsidRPr="007B7693">
              <w:rPr>
                <w:lang w:eastAsia="es-CO"/>
              </w:rPr>
              <w:t>+</w:t>
            </w:r>
          </w:p>
        </w:tc>
      </w:tr>
      <w:tr w:rsidR="007B7693" w:rsidRPr="007B7693" w14:paraId="3F30735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C5165E4" w14:textId="77777777" w:rsidR="007B7693" w:rsidRPr="007B7693" w:rsidRDefault="007B7693" w:rsidP="000474B3">
            <w:pPr>
              <w:rPr>
                <w:i/>
                <w:iCs/>
                <w:lang w:val="es-CO" w:eastAsia="es-CO"/>
              </w:rPr>
            </w:pPr>
            <w:proofErr w:type="spellStart"/>
            <w:r w:rsidRPr="007B7693">
              <w:rPr>
                <w:i/>
                <w:iCs/>
                <w:lang w:eastAsia="es-CO"/>
              </w:rPr>
              <w:t>Asteromphalus</w:t>
            </w:r>
            <w:proofErr w:type="spellEnd"/>
            <w:r w:rsidRPr="007B7693">
              <w:rPr>
                <w:i/>
                <w:iCs/>
                <w:lang w:eastAsia="es-CO"/>
              </w:rPr>
              <w:t xml:space="preserve"> </w:t>
            </w:r>
            <w:proofErr w:type="spellStart"/>
            <w:r w:rsidRPr="007B7693">
              <w:rPr>
                <w:i/>
                <w:iCs/>
                <w:lang w:eastAsia="es-CO"/>
              </w:rPr>
              <w:t>flabellatus</w:t>
            </w:r>
            <w:proofErr w:type="spellEnd"/>
          </w:p>
        </w:tc>
        <w:tc>
          <w:tcPr>
            <w:tcW w:w="1200" w:type="dxa"/>
            <w:tcBorders>
              <w:top w:val="nil"/>
              <w:left w:val="nil"/>
              <w:bottom w:val="nil"/>
              <w:right w:val="nil"/>
            </w:tcBorders>
            <w:shd w:val="clear" w:color="auto" w:fill="auto"/>
            <w:vAlign w:val="center"/>
            <w:hideMark/>
          </w:tcPr>
          <w:p w14:paraId="19BEA530"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1D3CF3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5C26F30" w14:textId="77777777" w:rsidR="007B7693" w:rsidRPr="007B7693" w:rsidRDefault="007B7693" w:rsidP="000474B3">
            <w:pPr>
              <w:jc w:val="center"/>
              <w:rPr>
                <w:lang w:val="es-CO" w:eastAsia="es-CO"/>
              </w:rPr>
            </w:pPr>
            <w:r w:rsidRPr="007B7693">
              <w:rPr>
                <w:lang w:eastAsia="es-CO"/>
              </w:rPr>
              <w:t>+</w:t>
            </w:r>
          </w:p>
        </w:tc>
      </w:tr>
      <w:tr w:rsidR="007B7693" w:rsidRPr="007B7693" w14:paraId="6DAC38E5"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40C55720" w14:textId="77777777" w:rsidR="007B7693" w:rsidRPr="007B7693" w:rsidRDefault="007B7693" w:rsidP="000474B3">
            <w:pPr>
              <w:rPr>
                <w:lang w:val="es-CO" w:eastAsia="es-CO"/>
              </w:rPr>
            </w:pPr>
            <w:proofErr w:type="spellStart"/>
            <w:r w:rsidRPr="007B7693">
              <w:rPr>
                <w:lang w:eastAsia="es-CO"/>
              </w:rPr>
              <w:t>Bacillariales</w:t>
            </w:r>
            <w:proofErr w:type="spellEnd"/>
          </w:p>
        </w:tc>
      </w:tr>
      <w:tr w:rsidR="007B7693" w:rsidRPr="007B7693" w14:paraId="63730E4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30F93F8" w14:textId="77777777" w:rsidR="007B7693" w:rsidRPr="007B7693" w:rsidRDefault="007B7693" w:rsidP="000474B3">
            <w:pPr>
              <w:rPr>
                <w:i/>
                <w:iCs/>
                <w:lang w:val="es-CO" w:eastAsia="es-CO"/>
              </w:rPr>
            </w:pPr>
            <w:proofErr w:type="spellStart"/>
            <w:r w:rsidRPr="007B7693">
              <w:rPr>
                <w:i/>
                <w:iCs/>
                <w:lang w:eastAsia="es-CO"/>
              </w:rPr>
              <w:t>Bacillaria</w:t>
            </w:r>
            <w:proofErr w:type="spellEnd"/>
            <w:r w:rsidRPr="007B7693">
              <w:rPr>
                <w:i/>
                <w:iCs/>
                <w:lang w:eastAsia="es-CO"/>
              </w:rPr>
              <w:t xml:space="preserve"> </w:t>
            </w:r>
            <w:proofErr w:type="spellStart"/>
            <w:r w:rsidRPr="007B7693">
              <w:rPr>
                <w:i/>
                <w:iCs/>
                <w:lang w:eastAsia="es-CO"/>
              </w:rPr>
              <w:t>paxillifera</w:t>
            </w:r>
            <w:proofErr w:type="spellEnd"/>
          </w:p>
        </w:tc>
        <w:tc>
          <w:tcPr>
            <w:tcW w:w="1200" w:type="dxa"/>
            <w:tcBorders>
              <w:top w:val="nil"/>
              <w:left w:val="nil"/>
              <w:bottom w:val="nil"/>
              <w:right w:val="nil"/>
            </w:tcBorders>
            <w:shd w:val="clear" w:color="auto" w:fill="auto"/>
            <w:vAlign w:val="center"/>
            <w:hideMark/>
          </w:tcPr>
          <w:p w14:paraId="07AC3E6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5E3B15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B165977" w14:textId="77777777" w:rsidR="007B7693" w:rsidRPr="007B7693" w:rsidRDefault="007B7693" w:rsidP="000474B3">
            <w:pPr>
              <w:jc w:val="center"/>
              <w:rPr>
                <w:lang w:val="es-CO" w:eastAsia="es-CO"/>
              </w:rPr>
            </w:pPr>
            <w:r w:rsidRPr="007B7693">
              <w:rPr>
                <w:lang w:eastAsia="es-CO"/>
              </w:rPr>
              <w:t>+</w:t>
            </w:r>
          </w:p>
        </w:tc>
      </w:tr>
      <w:tr w:rsidR="007B7693" w:rsidRPr="007B7693" w14:paraId="32637CF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FF6E69F" w14:textId="77777777" w:rsidR="007B7693" w:rsidRPr="007B7693" w:rsidRDefault="007B7693" w:rsidP="000474B3">
            <w:pPr>
              <w:rPr>
                <w:i/>
                <w:iCs/>
                <w:lang w:val="es-CO" w:eastAsia="es-CO"/>
              </w:rPr>
            </w:pPr>
            <w:proofErr w:type="spellStart"/>
            <w:proofErr w:type="gramStart"/>
            <w:r w:rsidRPr="007B7693">
              <w:rPr>
                <w:i/>
                <w:iCs/>
                <w:lang w:eastAsia="es-CO"/>
              </w:rPr>
              <w:t>Nitzschia</w:t>
            </w:r>
            <w:proofErr w:type="spellEnd"/>
            <w:r w:rsidRPr="007B7693">
              <w:rPr>
                <w:i/>
                <w:iCs/>
                <w:lang w:eastAsia="es-CO"/>
              </w:rPr>
              <w:t xml:space="preserve">  </w:t>
            </w:r>
            <w:proofErr w:type="spellStart"/>
            <w:r w:rsidRPr="007B7693">
              <w:rPr>
                <w:i/>
                <w:iCs/>
                <w:lang w:eastAsia="es-CO"/>
              </w:rPr>
              <w:t>sp</w:t>
            </w:r>
            <w:proofErr w:type="spellEnd"/>
            <w:proofErr w:type="gramEnd"/>
          </w:p>
        </w:tc>
        <w:tc>
          <w:tcPr>
            <w:tcW w:w="1200" w:type="dxa"/>
            <w:tcBorders>
              <w:top w:val="nil"/>
              <w:left w:val="nil"/>
              <w:bottom w:val="nil"/>
              <w:right w:val="nil"/>
            </w:tcBorders>
            <w:shd w:val="clear" w:color="auto" w:fill="auto"/>
            <w:vAlign w:val="center"/>
            <w:hideMark/>
          </w:tcPr>
          <w:p w14:paraId="4DFA4A2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5FAFB88"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58904993" w14:textId="77777777" w:rsidR="007B7693" w:rsidRPr="007B7693" w:rsidRDefault="007B7693" w:rsidP="000474B3">
            <w:pPr>
              <w:jc w:val="center"/>
              <w:rPr>
                <w:lang w:val="es-CO" w:eastAsia="es-CO"/>
              </w:rPr>
            </w:pPr>
            <w:r w:rsidRPr="007B7693">
              <w:rPr>
                <w:lang w:eastAsia="es-CO"/>
              </w:rPr>
              <w:t>+</w:t>
            </w:r>
          </w:p>
        </w:tc>
      </w:tr>
      <w:tr w:rsidR="007B7693" w:rsidRPr="007B7693" w14:paraId="6FA4550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DBD2303" w14:textId="77777777" w:rsidR="007B7693" w:rsidRPr="007B7693" w:rsidRDefault="007B7693" w:rsidP="000474B3">
            <w:pPr>
              <w:rPr>
                <w:i/>
                <w:iCs/>
                <w:lang w:val="es-CO" w:eastAsia="es-CO"/>
              </w:rPr>
            </w:pPr>
            <w:proofErr w:type="spellStart"/>
            <w:r w:rsidRPr="007B7693">
              <w:rPr>
                <w:i/>
                <w:iCs/>
                <w:lang w:eastAsia="es-CO"/>
              </w:rPr>
              <w:t>Nitzschia</w:t>
            </w:r>
            <w:proofErr w:type="spellEnd"/>
            <w:r w:rsidRPr="007B7693">
              <w:rPr>
                <w:i/>
                <w:iCs/>
                <w:lang w:eastAsia="es-CO"/>
              </w:rPr>
              <w:t xml:space="preserve"> </w:t>
            </w:r>
            <w:proofErr w:type="spellStart"/>
            <w:r w:rsidRPr="007B7693">
              <w:rPr>
                <w:i/>
                <w:iCs/>
                <w:lang w:eastAsia="es-CO"/>
              </w:rPr>
              <w:t>closterium</w:t>
            </w:r>
            <w:proofErr w:type="spellEnd"/>
          </w:p>
        </w:tc>
        <w:tc>
          <w:tcPr>
            <w:tcW w:w="1200" w:type="dxa"/>
            <w:tcBorders>
              <w:top w:val="nil"/>
              <w:left w:val="nil"/>
              <w:bottom w:val="nil"/>
              <w:right w:val="nil"/>
            </w:tcBorders>
            <w:shd w:val="clear" w:color="auto" w:fill="auto"/>
            <w:vAlign w:val="center"/>
            <w:hideMark/>
          </w:tcPr>
          <w:p w14:paraId="4BF4EE6D"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0E6B9841"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50BCA21F" w14:textId="77777777" w:rsidR="007B7693" w:rsidRPr="007B7693" w:rsidRDefault="007B7693" w:rsidP="000474B3">
            <w:pPr>
              <w:jc w:val="center"/>
              <w:rPr>
                <w:lang w:val="es-CO" w:eastAsia="es-CO"/>
              </w:rPr>
            </w:pPr>
            <w:r w:rsidRPr="007B7693">
              <w:rPr>
                <w:lang w:eastAsia="es-CO"/>
              </w:rPr>
              <w:t>+</w:t>
            </w:r>
          </w:p>
        </w:tc>
      </w:tr>
      <w:tr w:rsidR="007B7693" w:rsidRPr="007B7693" w14:paraId="4E0B6D2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E5FD31B" w14:textId="77777777" w:rsidR="007B7693" w:rsidRPr="007B7693" w:rsidRDefault="007B7693" w:rsidP="000474B3">
            <w:pPr>
              <w:rPr>
                <w:i/>
                <w:iCs/>
                <w:lang w:val="es-CO" w:eastAsia="es-CO"/>
              </w:rPr>
            </w:pPr>
            <w:proofErr w:type="spellStart"/>
            <w:r w:rsidRPr="007B7693">
              <w:rPr>
                <w:i/>
                <w:iCs/>
                <w:lang w:eastAsia="es-CO"/>
              </w:rPr>
              <w:t>Nitzschia</w:t>
            </w:r>
            <w:proofErr w:type="spellEnd"/>
            <w:r w:rsidRPr="007B7693">
              <w:rPr>
                <w:i/>
                <w:iCs/>
                <w:lang w:eastAsia="es-CO"/>
              </w:rPr>
              <w:t xml:space="preserve"> </w:t>
            </w:r>
            <w:proofErr w:type="spellStart"/>
            <w:r w:rsidRPr="007B7693">
              <w:rPr>
                <w:i/>
                <w:iCs/>
                <w:lang w:eastAsia="es-CO"/>
              </w:rPr>
              <w:t>sigmaformis</w:t>
            </w:r>
            <w:proofErr w:type="spellEnd"/>
          </w:p>
        </w:tc>
        <w:tc>
          <w:tcPr>
            <w:tcW w:w="1200" w:type="dxa"/>
            <w:tcBorders>
              <w:top w:val="nil"/>
              <w:left w:val="nil"/>
              <w:bottom w:val="nil"/>
              <w:right w:val="nil"/>
            </w:tcBorders>
            <w:shd w:val="clear" w:color="auto" w:fill="auto"/>
            <w:vAlign w:val="center"/>
            <w:hideMark/>
          </w:tcPr>
          <w:p w14:paraId="0D325E3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0545E2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FAD1500" w14:textId="77777777" w:rsidR="007B7693" w:rsidRPr="007B7693" w:rsidRDefault="007B7693" w:rsidP="000474B3">
            <w:pPr>
              <w:jc w:val="center"/>
              <w:rPr>
                <w:lang w:val="es-CO" w:eastAsia="es-CO"/>
              </w:rPr>
            </w:pPr>
            <w:r w:rsidRPr="007B7693">
              <w:rPr>
                <w:lang w:eastAsia="es-CO"/>
              </w:rPr>
              <w:t>+</w:t>
            </w:r>
          </w:p>
        </w:tc>
      </w:tr>
      <w:tr w:rsidR="007B7693" w:rsidRPr="007B7693" w14:paraId="603ABE2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7665372" w14:textId="77777777" w:rsidR="007B7693" w:rsidRPr="007B7693" w:rsidRDefault="007B7693" w:rsidP="000474B3">
            <w:pPr>
              <w:rPr>
                <w:i/>
                <w:iCs/>
                <w:lang w:val="es-CO" w:eastAsia="es-CO"/>
              </w:rPr>
            </w:pPr>
            <w:proofErr w:type="spellStart"/>
            <w:r w:rsidRPr="007B7693">
              <w:rPr>
                <w:i/>
                <w:iCs/>
                <w:lang w:eastAsia="es-CO"/>
              </w:rPr>
              <w:t>Nitzschia</w:t>
            </w:r>
            <w:proofErr w:type="spellEnd"/>
            <w:r w:rsidRPr="007B7693">
              <w:rPr>
                <w:i/>
                <w:iCs/>
                <w:lang w:eastAsia="es-CO"/>
              </w:rPr>
              <w:t xml:space="preserve"> sigmoidea</w:t>
            </w:r>
          </w:p>
        </w:tc>
        <w:tc>
          <w:tcPr>
            <w:tcW w:w="1200" w:type="dxa"/>
            <w:tcBorders>
              <w:top w:val="nil"/>
              <w:left w:val="nil"/>
              <w:bottom w:val="nil"/>
              <w:right w:val="nil"/>
            </w:tcBorders>
            <w:shd w:val="clear" w:color="auto" w:fill="auto"/>
            <w:vAlign w:val="center"/>
            <w:hideMark/>
          </w:tcPr>
          <w:p w14:paraId="1B9C08B2"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C0644B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8624B3" w14:textId="77777777" w:rsidR="007B7693" w:rsidRPr="007B7693" w:rsidRDefault="007B7693" w:rsidP="000474B3">
            <w:pPr>
              <w:jc w:val="center"/>
              <w:rPr>
                <w:lang w:val="es-CO" w:eastAsia="es-CO"/>
              </w:rPr>
            </w:pPr>
            <w:r w:rsidRPr="007B7693">
              <w:rPr>
                <w:lang w:eastAsia="es-CO"/>
              </w:rPr>
              <w:t>+</w:t>
            </w:r>
          </w:p>
        </w:tc>
      </w:tr>
      <w:tr w:rsidR="007B7693" w:rsidRPr="007B7693" w14:paraId="5FE621E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89E5AFA" w14:textId="77777777" w:rsidR="007B7693" w:rsidRPr="007B7693" w:rsidRDefault="007B7693" w:rsidP="000474B3">
            <w:pPr>
              <w:rPr>
                <w:i/>
                <w:iCs/>
                <w:lang w:val="es-CO" w:eastAsia="es-CO"/>
              </w:rPr>
            </w:pPr>
            <w:proofErr w:type="spellStart"/>
            <w:r w:rsidRPr="007B7693">
              <w:rPr>
                <w:i/>
                <w:iCs/>
                <w:lang w:eastAsia="es-CO"/>
              </w:rPr>
              <w:t>Pseudonitzschia</w:t>
            </w:r>
            <w:proofErr w:type="spellEnd"/>
          </w:p>
        </w:tc>
        <w:tc>
          <w:tcPr>
            <w:tcW w:w="1200" w:type="dxa"/>
            <w:tcBorders>
              <w:top w:val="nil"/>
              <w:left w:val="nil"/>
              <w:bottom w:val="nil"/>
              <w:right w:val="nil"/>
            </w:tcBorders>
            <w:shd w:val="clear" w:color="auto" w:fill="auto"/>
            <w:vAlign w:val="center"/>
            <w:hideMark/>
          </w:tcPr>
          <w:p w14:paraId="7E14FD1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63F28A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006CCA8" w14:textId="77777777" w:rsidR="007B7693" w:rsidRPr="007B7693" w:rsidRDefault="007B7693" w:rsidP="000474B3">
            <w:pPr>
              <w:jc w:val="center"/>
              <w:rPr>
                <w:lang w:val="es-CO" w:eastAsia="es-CO"/>
              </w:rPr>
            </w:pPr>
          </w:p>
        </w:tc>
      </w:tr>
      <w:tr w:rsidR="007B7693" w:rsidRPr="007B7693" w14:paraId="4F123062"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AAF385E" w14:textId="77777777" w:rsidR="007B7693" w:rsidRPr="007B7693" w:rsidRDefault="007B7693" w:rsidP="000474B3">
            <w:pPr>
              <w:rPr>
                <w:lang w:val="es-CO" w:eastAsia="es-CO"/>
              </w:rPr>
            </w:pPr>
            <w:proofErr w:type="spellStart"/>
            <w:r w:rsidRPr="007B7693">
              <w:rPr>
                <w:lang w:eastAsia="es-CO"/>
              </w:rPr>
              <w:t>Chaetocerotanae</w:t>
            </w:r>
            <w:proofErr w:type="spellEnd"/>
          </w:p>
        </w:tc>
      </w:tr>
      <w:tr w:rsidR="007B7693" w:rsidRPr="007B7693" w14:paraId="134812B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7D70F53" w14:textId="77777777" w:rsidR="007B7693" w:rsidRPr="007B7693" w:rsidRDefault="007B7693" w:rsidP="000474B3">
            <w:pPr>
              <w:rPr>
                <w:i/>
                <w:iCs/>
                <w:lang w:val="es-CO" w:eastAsia="es-CO"/>
              </w:rPr>
            </w:pPr>
            <w:proofErr w:type="spellStart"/>
            <w:r w:rsidRPr="007B7693">
              <w:rPr>
                <w:i/>
                <w:iCs/>
                <w:lang w:eastAsia="es-CO"/>
              </w:rPr>
              <w:t>Bacteriastrum</w:t>
            </w:r>
            <w:proofErr w:type="spellEnd"/>
            <w:r w:rsidRPr="007B7693">
              <w:rPr>
                <w:i/>
                <w:iCs/>
                <w:lang w:eastAsia="es-CO"/>
              </w:rPr>
              <w:t xml:space="preserve"> </w:t>
            </w:r>
            <w:proofErr w:type="spellStart"/>
            <w:r w:rsidRPr="007B7693">
              <w:rPr>
                <w:i/>
                <w:iCs/>
                <w:lang w:eastAsia="es-CO"/>
              </w:rPr>
              <w:t>delicatulum</w:t>
            </w:r>
            <w:proofErr w:type="spellEnd"/>
          </w:p>
        </w:tc>
        <w:tc>
          <w:tcPr>
            <w:tcW w:w="1200" w:type="dxa"/>
            <w:tcBorders>
              <w:top w:val="nil"/>
              <w:left w:val="nil"/>
              <w:bottom w:val="nil"/>
              <w:right w:val="nil"/>
            </w:tcBorders>
            <w:shd w:val="clear" w:color="auto" w:fill="auto"/>
            <w:vAlign w:val="center"/>
            <w:hideMark/>
          </w:tcPr>
          <w:p w14:paraId="60738FF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C669BA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76EDE05" w14:textId="77777777" w:rsidR="007B7693" w:rsidRPr="007B7693" w:rsidRDefault="007B7693" w:rsidP="000474B3">
            <w:pPr>
              <w:jc w:val="center"/>
              <w:rPr>
                <w:lang w:val="es-CO" w:eastAsia="es-CO"/>
              </w:rPr>
            </w:pPr>
            <w:r w:rsidRPr="007B7693">
              <w:rPr>
                <w:lang w:eastAsia="es-CO"/>
              </w:rPr>
              <w:t>+</w:t>
            </w:r>
          </w:p>
        </w:tc>
      </w:tr>
      <w:tr w:rsidR="007B7693" w:rsidRPr="007B7693" w14:paraId="028173A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F022F4C" w14:textId="77777777" w:rsidR="007B7693" w:rsidRPr="007B7693" w:rsidRDefault="007B7693" w:rsidP="000474B3">
            <w:pPr>
              <w:rPr>
                <w:i/>
                <w:iCs/>
                <w:lang w:val="es-CO" w:eastAsia="es-CO"/>
              </w:rPr>
            </w:pPr>
            <w:proofErr w:type="spellStart"/>
            <w:r w:rsidRPr="007B7693">
              <w:rPr>
                <w:i/>
                <w:iCs/>
                <w:lang w:eastAsia="es-CO"/>
              </w:rPr>
              <w:t>Bacteriastrum</w:t>
            </w:r>
            <w:proofErr w:type="spellEnd"/>
            <w:r w:rsidRPr="007B7693">
              <w:rPr>
                <w:i/>
                <w:iCs/>
                <w:lang w:eastAsia="es-CO"/>
              </w:rPr>
              <w:t xml:space="preserve"> </w:t>
            </w:r>
            <w:proofErr w:type="spellStart"/>
            <w:r w:rsidRPr="007B7693">
              <w:rPr>
                <w:i/>
                <w:iCs/>
                <w:lang w:eastAsia="es-CO"/>
              </w:rPr>
              <w:t>furcatum</w:t>
            </w:r>
            <w:proofErr w:type="spellEnd"/>
          </w:p>
        </w:tc>
        <w:tc>
          <w:tcPr>
            <w:tcW w:w="1200" w:type="dxa"/>
            <w:tcBorders>
              <w:top w:val="nil"/>
              <w:left w:val="nil"/>
              <w:bottom w:val="nil"/>
              <w:right w:val="nil"/>
            </w:tcBorders>
            <w:shd w:val="clear" w:color="auto" w:fill="auto"/>
            <w:vAlign w:val="center"/>
            <w:hideMark/>
          </w:tcPr>
          <w:p w14:paraId="21DD6162"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4EDC03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FF41974" w14:textId="77777777" w:rsidR="007B7693" w:rsidRPr="007B7693" w:rsidRDefault="007B7693" w:rsidP="000474B3">
            <w:pPr>
              <w:jc w:val="center"/>
              <w:rPr>
                <w:lang w:val="es-CO" w:eastAsia="es-CO"/>
              </w:rPr>
            </w:pPr>
          </w:p>
        </w:tc>
      </w:tr>
      <w:tr w:rsidR="007B7693" w:rsidRPr="007B7693" w14:paraId="28CBEE3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B3F6321" w14:textId="77777777" w:rsidR="007B7693" w:rsidRPr="007B7693" w:rsidRDefault="007B7693" w:rsidP="000474B3">
            <w:pPr>
              <w:rPr>
                <w:i/>
                <w:iCs/>
                <w:lang w:val="es-CO" w:eastAsia="es-CO"/>
              </w:rPr>
            </w:pPr>
            <w:proofErr w:type="spellStart"/>
            <w:r w:rsidRPr="007B7693">
              <w:rPr>
                <w:i/>
                <w:iCs/>
                <w:lang w:eastAsia="es-CO"/>
              </w:rPr>
              <w:t>Bacteriastrum</w:t>
            </w:r>
            <w:proofErr w:type="spellEnd"/>
            <w:r w:rsidRPr="007B7693">
              <w:rPr>
                <w:i/>
                <w:iCs/>
                <w:lang w:eastAsia="es-CO"/>
              </w:rPr>
              <w:t xml:space="preserve"> </w:t>
            </w:r>
            <w:proofErr w:type="spellStart"/>
            <w:r w:rsidRPr="007B7693">
              <w:rPr>
                <w:i/>
                <w:iCs/>
                <w:lang w:eastAsia="es-CO"/>
              </w:rPr>
              <w:t>hyalinum</w:t>
            </w:r>
            <w:proofErr w:type="spellEnd"/>
          </w:p>
        </w:tc>
        <w:tc>
          <w:tcPr>
            <w:tcW w:w="1200" w:type="dxa"/>
            <w:tcBorders>
              <w:top w:val="nil"/>
              <w:left w:val="nil"/>
              <w:bottom w:val="nil"/>
              <w:right w:val="nil"/>
            </w:tcBorders>
            <w:shd w:val="clear" w:color="auto" w:fill="auto"/>
            <w:vAlign w:val="center"/>
            <w:hideMark/>
          </w:tcPr>
          <w:p w14:paraId="09CAB41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06AE1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F4D0529" w14:textId="77777777" w:rsidR="007B7693" w:rsidRPr="007B7693" w:rsidRDefault="007B7693" w:rsidP="000474B3">
            <w:pPr>
              <w:jc w:val="center"/>
              <w:rPr>
                <w:lang w:val="es-CO" w:eastAsia="es-CO"/>
              </w:rPr>
            </w:pPr>
            <w:r w:rsidRPr="007B7693">
              <w:rPr>
                <w:lang w:eastAsia="es-CO"/>
              </w:rPr>
              <w:t>+</w:t>
            </w:r>
          </w:p>
        </w:tc>
      </w:tr>
      <w:tr w:rsidR="007B7693" w:rsidRPr="007B7693" w14:paraId="56F5B4F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27F1C56"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516ECCF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BAACC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E83F25C" w14:textId="77777777" w:rsidR="007B7693" w:rsidRPr="007B7693" w:rsidRDefault="007B7693" w:rsidP="000474B3">
            <w:pPr>
              <w:jc w:val="center"/>
              <w:rPr>
                <w:lang w:val="es-CO" w:eastAsia="es-CO"/>
              </w:rPr>
            </w:pPr>
            <w:r w:rsidRPr="007B7693">
              <w:rPr>
                <w:lang w:eastAsia="es-CO"/>
              </w:rPr>
              <w:t>+</w:t>
            </w:r>
          </w:p>
        </w:tc>
      </w:tr>
      <w:tr w:rsidR="007B7693" w:rsidRPr="007B7693" w14:paraId="234E4BD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B2C908C"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affinis</w:t>
            </w:r>
            <w:proofErr w:type="spellEnd"/>
          </w:p>
        </w:tc>
        <w:tc>
          <w:tcPr>
            <w:tcW w:w="1200" w:type="dxa"/>
            <w:tcBorders>
              <w:top w:val="nil"/>
              <w:left w:val="nil"/>
              <w:bottom w:val="nil"/>
              <w:right w:val="nil"/>
            </w:tcBorders>
            <w:shd w:val="clear" w:color="auto" w:fill="auto"/>
            <w:vAlign w:val="center"/>
            <w:hideMark/>
          </w:tcPr>
          <w:p w14:paraId="67B2076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3D2CB44"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38CCC92B" w14:textId="77777777" w:rsidR="007B7693" w:rsidRPr="007B7693" w:rsidRDefault="007B7693" w:rsidP="000474B3">
            <w:pPr>
              <w:jc w:val="center"/>
              <w:rPr>
                <w:lang w:val="es-CO" w:eastAsia="es-CO"/>
              </w:rPr>
            </w:pPr>
            <w:r w:rsidRPr="007B7693">
              <w:rPr>
                <w:lang w:eastAsia="es-CO"/>
              </w:rPr>
              <w:t>+</w:t>
            </w:r>
          </w:p>
        </w:tc>
      </w:tr>
      <w:tr w:rsidR="007B7693" w:rsidRPr="007B7693" w14:paraId="2D62F18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DBF5890"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brevis</w:t>
            </w:r>
            <w:proofErr w:type="spellEnd"/>
          </w:p>
        </w:tc>
        <w:tc>
          <w:tcPr>
            <w:tcW w:w="1200" w:type="dxa"/>
            <w:tcBorders>
              <w:top w:val="nil"/>
              <w:left w:val="nil"/>
              <w:bottom w:val="nil"/>
              <w:right w:val="nil"/>
            </w:tcBorders>
            <w:shd w:val="clear" w:color="auto" w:fill="auto"/>
            <w:vAlign w:val="center"/>
            <w:hideMark/>
          </w:tcPr>
          <w:p w14:paraId="00B5324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257915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46F5029" w14:textId="77777777" w:rsidR="007B7693" w:rsidRPr="007B7693" w:rsidRDefault="007B7693" w:rsidP="000474B3">
            <w:pPr>
              <w:jc w:val="center"/>
              <w:rPr>
                <w:lang w:val="es-CO" w:eastAsia="es-CO"/>
              </w:rPr>
            </w:pPr>
            <w:r w:rsidRPr="007B7693">
              <w:rPr>
                <w:lang w:eastAsia="es-CO"/>
              </w:rPr>
              <w:t>+</w:t>
            </w:r>
          </w:p>
        </w:tc>
      </w:tr>
      <w:tr w:rsidR="007B7693" w:rsidRPr="007B7693" w14:paraId="14E0BB8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7D80668"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coarctatus</w:t>
            </w:r>
            <w:proofErr w:type="spellEnd"/>
          </w:p>
        </w:tc>
        <w:tc>
          <w:tcPr>
            <w:tcW w:w="1200" w:type="dxa"/>
            <w:tcBorders>
              <w:top w:val="nil"/>
              <w:left w:val="nil"/>
              <w:bottom w:val="nil"/>
              <w:right w:val="nil"/>
            </w:tcBorders>
            <w:shd w:val="clear" w:color="auto" w:fill="auto"/>
            <w:vAlign w:val="center"/>
            <w:hideMark/>
          </w:tcPr>
          <w:p w14:paraId="457A9920"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0B51363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598E046" w14:textId="77777777" w:rsidR="007B7693" w:rsidRPr="007B7693" w:rsidRDefault="007B7693" w:rsidP="000474B3">
            <w:pPr>
              <w:jc w:val="center"/>
              <w:rPr>
                <w:lang w:val="es-CO" w:eastAsia="es-CO"/>
              </w:rPr>
            </w:pPr>
          </w:p>
        </w:tc>
      </w:tr>
      <w:tr w:rsidR="007B7693" w:rsidRPr="007B7693" w14:paraId="6CA7318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C877C5F"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compressus</w:t>
            </w:r>
            <w:proofErr w:type="spellEnd"/>
          </w:p>
        </w:tc>
        <w:tc>
          <w:tcPr>
            <w:tcW w:w="1200" w:type="dxa"/>
            <w:tcBorders>
              <w:top w:val="nil"/>
              <w:left w:val="nil"/>
              <w:bottom w:val="nil"/>
              <w:right w:val="nil"/>
            </w:tcBorders>
            <w:shd w:val="clear" w:color="auto" w:fill="auto"/>
            <w:vAlign w:val="center"/>
            <w:hideMark/>
          </w:tcPr>
          <w:p w14:paraId="44BAF6D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39B938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276A511" w14:textId="77777777" w:rsidR="007B7693" w:rsidRPr="007B7693" w:rsidRDefault="007B7693" w:rsidP="000474B3">
            <w:pPr>
              <w:jc w:val="center"/>
              <w:rPr>
                <w:lang w:val="es-CO" w:eastAsia="es-CO"/>
              </w:rPr>
            </w:pPr>
            <w:r w:rsidRPr="007B7693">
              <w:rPr>
                <w:lang w:eastAsia="es-CO"/>
              </w:rPr>
              <w:t>+</w:t>
            </w:r>
          </w:p>
        </w:tc>
      </w:tr>
      <w:tr w:rsidR="007B7693" w:rsidRPr="007B7693" w14:paraId="1FC466E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524C6C9"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curvisetus</w:t>
            </w:r>
            <w:proofErr w:type="spellEnd"/>
          </w:p>
        </w:tc>
        <w:tc>
          <w:tcPr>
            <w:tcW w:w="1200" w:type="dxa"/>
            <w:tcBorders>
              <w:top w:val="nil"/>
              <w:left w:val="nil"/>
              <w:bottom w:val="nil"/>
              <w:right w:val="nil"/>
            </w:tcBorders>
            <w:shd w:val="clear" w:color="auto" w:fill="auto"/>
            <w:vAlign w:val="center"/>
            <w:hideMark/>
          </w:tcPr>
          <w:p w14:paraId="4EEB01D5"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8B2290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5DD243F" w14:textId="77777777" w:rsidR="007B7693" w:rsidRPr="007B7693" w:rsidRDefault="007B7693" w:rsidP="000474B3">
            <w:pPr>
              <w:jc w:val="center"/>
              <w:rPr>
                <w:lang w:val="es-CO" w:eastAsia="es-CO"/>
              </w:rPr>
            </w:pPr>
            <w:r w:rsidRPr="007B7693">
              <w:rPr>
                <w:lang w:eastAsia="es-CO"/>
              </w:rPr>
              <w:t>+</w:t>
            </w:r>
          </w:p>
        </w:tc>
      </w:tr>
      <w:tr w:rsidR="007B7693" w:rsidRPr="007B7693" w14:paraId="6BAEBC0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CAC2925"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danicus</w:t>
            </w:r>
            <w:proofErr w:type="spellEnd"/>
          </w:p>
        </w:tc>
        <w:tc>
          <w:tcPr>
            <w:tcW w:w="1200" w:type="dxa"/>
            <w:tcBorders>
              <w:top w:val="nil"/>
              <w:left w:val="nil"/>
              <w:bottom w:val="nil"/>
              <w:right w:val="nil"/>
            </w:tcBorders>
            <w:shd w:val="clear" w:color="auto" w:fill="auto"/>
            <w:vAlign w:val="center"/>
            <w:hideMark/>
          </w:tcPr>
          <w:p w14:paraId="03B3550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1D08B5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87E2DC6" w14:textId="77777777" w:rsidR="007B7693" w:rsidRPr="007B7693" w:rsidRDefault="007B7693" w:rsidP="000474B3">
            <w:pPr>
              <w:jc w:val="center"/>
              <w:rPr>
                <w:lang w:val="es-CO" w:eastAsia="es-CO"/>
              </w:rPr>
            </w:pPr>
            <w:r w:rsidRPr="007B7693">
              <w:rPr>
                <w:lang w:eastAsia="es-CO"/>
              </w:rPr>
              <w:t>+</w:t>
            </w:r>
          </w:p>
        </w:tc>
      </w:tr>
      <w:tr w:rsidR="007B7693" w:rsidRPr="007B7693" w14:paraId="35FE394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96F393F"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debilis</w:t>
            </w:r>
            <w:proofErr w:type="spellEnd"/>
          </w:p>
        </w:tc>
        <w:tc>
          <w:tcPr>
            <w:tcW w:w="1200" w:type="dxa"/>
            <w:tcBorders>
              <w:top w:val="nil"/>
              <w:left w:val="nil"/>
              <w:bottom w:val="nil"/>
              <w:right w:val="nil"/>
            </w:tcBorders>
            <w:shd w:val="clear" w:color="auto" w:fill="auto"/>
            <w:vAlign w:val="center"/>
            <w:hideMark/>
          </w:tcPr>
          <w:p w14:paraId="2AF3F96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CB4DF1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DFE918" w14:textId="77777777" w:rsidR="007B7693" w:rsidRPr="007B7693" w:rsidRDefault="007B7693" w:rsidP="000474B3">
            <w:pPr>
              <w:jc w:val="center"/>
              <w:rPr>
                <w:lang w:val="es-CO" w:eastAsia="es-CO"/>
              </w:rPr>
            </w:pPr>
            <w:r w:rsidRPr="007B7693">
              <w:rPr>
                <w:lang w:eastAsia="es-CO"/>
              </w:rPr>
              <w:t>+</w:t>
            </w:r>
          </w:p>
        </w:tc>
      </w:tr>
      <w:tr w:rsidR="007B7693" w:rsidRPr="007B7693" w14:paraId="0F793BA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4E8207F"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denticulatus</w:t>
            </w:r>
            <w:proofErr w:type="spellEnd"/>
          </w:p>
        </w:tc>
        <w:tc>
          <w:tcPr>
            <w:tcW w:w="1200" w:type="dxa"/>
            <w:tcBorders>
              <w:top w:val="nil"/>
              <w:left w:val="nil"/>
              <w:bottom w:val="nil"/>
              <w:right w:val="nil"/>
            </w:tcBorders>
            <w:shd w:val="clear" w:color="auto" w:fill="auto"/>
            <w:vAlign w:val="center"/>
            <w:hideMark/>
          </w:tcPr>
          <w:p w14:paraId="0833A1D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FD3CE8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BA6F7B2" w14:textId="77777777" w:rsidR="007B7693" w:rsidRPr="007B7693" w:rsidRDefault="007B7693" w:rsidP="000474B3">
            <w:pPr>
              <w:jc w:val="center"/>
              <w:rPr>
                <w:lang w:val="es-CO" w:eastAsia="es-CO"/>
              </w:rPr>
            </w:pPr>
          </w:p>
        </w:tc>
      </w:tr>
      <w:tr w:rsidR="007B7693" w:rsidRPr="007B7693" w14:paraId="743DF2B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8F28DA0"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diversus</w:t>
            </w:r>
            <w:proofErr w:type="spellEnd"/>
          </w:p>
        </w:tc>
        <w:tc>
          <w:tcPr>
            <w:tcW w:w="1200" w:type="dxa"/>
            <w:tcBorders>
              <w:top w:val="nil"/>
              <w:left w:val="nil"/>
              <w:bottom w:val="nil"/>
              <w:right w:val="nil"/>
            </w:tcBorders>
            <w:shd w:val="clear" w:color="auto" w:fill="auto"/>
            <w:vAlign w:val="center"/>
            <w:hideMark/>
          </w:tcPr>
          <w:p w14:paraId="4C2FF4B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CADB4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F4C113C" w14:textId="77777777" w:rsidR="007B7693" w:rsidRPr="007B7693" w:rsidRDefault="007B7693" w:rsidP="000474B3">
            <w:pPr>
              <w:jc w:val="center"/>
              <w:rPr>
                <w:lang w:val="es-CO" w:eastAsia="es-CO"/>
              </w:rPr>
            </w:pPr>
            <w:r w:rsidRPr="007B7693">
              <w:rPr>
                <w:lang w:eastAsia="es-CO"/>
              </w:rPr>
              <w:t>+</w:t>
            </w:r>
          </w:p>
        </w:tc>
      </w:tr>
      <w:tr w:rsidR="007B7693" w:rsidRPr="007B7693" w14:paraId="7BCBCD8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795B1CD"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lacinosus</w:t>
            </w:r>
            <w:proofErr w:type="spellEnd"/>
          </w:p>
        </w:tc>
        <w:tc>
          <w:tcPr>
            <w:tcW w:w="1200" w:type="dxa"/>
            <w:tcBorders>
              <w:top w:val="nil"/>
              <w:left w:val="nil"/>
              <w:bottom w:val="nil"/>
              <w:right w:val="nil"/>
            </w:tcBorders>
            <w:shd w:val="clear" w:color="auto" w:fill="auto"/>
            <w:vAlign w:val="center"/>
            <w:hideMark/>
          </w:tcPr>
          <w:p w14:paraId="14D2AC1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1FAA3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D10578" w14:textId="77777777" w:rsidR="007B7693" w:rsidRPr="007B7693" w:rsidRDefault="007B7693" w:rsidP="000474B3">
            <w:pPr>
              <w:jc w:val="center"/>
              <w:rPr>
                <w:lang w:val="es-CO" w:eastAsia="es-CO"/>
              </w:rPr>
            </w:pPr>
            <w:r w:rsidRPr="007B7693">
              <w:rPr>
                <w:lang w:eastAsia="es-CO"/>
              </w:rPr>
              <w:t>+</w:t>
            </w:r>
          </w:p>
        </w:tc>
      </w:tr>
      <w:tr w:rsidR="007B7693" w:rsidRPr="007B7693" w14:paraId="7614FB0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4993E7D"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lorenzianus</w:t>
            </w:r>
            <w:proofErr w:type="spellEnd"/>
          </w:p>
        </w:tc>
        <w:tc>
          <w:tcPr>
            <w:tcW w:w="1200" w:type="dxa"/>
            <w:tcBorders>
              <w:top w:val="nil"/>
              <w:left w:val="nil"/>
              <w:bottom w:val="nil"/>
              <w:right w:val="nil"/>
            </w:tcBorders>
            <w:shd w:val="clear" w:color="auto" w:fill="auto"/>
            <w:vAlign w:val="center"/>
            <w:hideMark/>
          </w:tcPr>
          <w:p w14:paraId="15FF17F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646BD9C"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12E4FEF0" w14:textId="77777777" w:rsidR="007B7693" w:rsidRPr="007B7693" w:rsidRDefault="007B7693" w:rsidP="000474B3">
            <w:pPr>
              <w:jc w:val="center"/>
              <w:rPr>
                <w:lang w:val="es-CO" w:eastAsia="es-CO"/>
              </w:rPr>
            </w:pPr>
            <w:r w:rsidRPr="007B7693">
              <w:rPr>
                <w:lang w:eastAsia="es-CO"/>
              </w:rPr>
              <w:t>+</w:t>
            </w:r>
          </w:p>
        </w:tc>
      </w:tr>
      <w:tr w:rsidR="007B7693" w:rsidRPr="007B7693" w14:paraId="5427AB7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DEE2996"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paradoxus</w:t>
            </w:r>
            <w:proofErr w:type="spellEnd"/>
          </w:p>
        </w:tc>
        <w:tc>
          <w:tcPr>
            <w:tcW w:w="1200" w:type="dxa"/>
            <w:tcBorders>
              <w:top w:val="nil"/>
              <w:left w:val="nil"/>
              <w:bottom w:val="nil"/>
              <w:right w:val="nil"/>
            </w:tcBorders>
            <w:shd w:val="clear" w:color="auto" w:fill="auto"/>
            <w:vAlign w:val="center"/>
            <w:hideMark/>
          </w:tcPr>
          <w:p w14:paraId="54BE194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BDBFAE8"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1354868" w14:textId="77777777" w:rsidR="007B7693" w:rsidRPr="007B7693" w:rsidRDefault="007B7693" w:rsidP="000474B3">
            <w:pPr>
              <w:jc w:val="center"/>
              <w:rPr>
                <w:rFonts w:ascii="Times New Roman" w:hAnsi="Times New Roman"/>
                <w:lang w:val="es-CO" w:eastAsia="es-CO"/>
              </w:rPr>
            </w:pPr>
          </w:p>
        </w:tc>
      </w:tr>
      <w:tr w:rsidR="007B7693" w:rsidRPr="007B7693" w14:paraId="3849596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0EA3E2A"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peruvianus</w:t>
            </w:r>
            <w:proofErr w:type="spellEnd"/>
          </w:p>
        </w:tc>
        <w:tc>
          <w:tcPr>
            <w:tcW w:w="1200" w:type="dxa"/>
            <w:tcBorders>
              <w:top w:val="nil"/>
              <w:left w:val="nil"/>
              <w:bottom w:val="nil"/>
              <w:right w:val="nil"/>
            </w:tcBorders>
            <w:shd w:val="clear" w:color="auto" w:fill="auto"/>
            <w:vAlign w:val="center"/>
            <w:hideMark/>
          </w:tcPr>
          <w:p w14:paraId="055F98B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F736F7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A87014A" w14:textId="77777777" w:rsidR="007B7693" w:rsidRPr="007B7693" w:rsidRDefault="007B7693" w:rsidP="000474B3">
            <w:pPr>
              <w:jc w:val="center"/>
              <w:rPr>
                <w:lang w:val="es-CO" w:eastAsia="es-CO"/>
              </w:rPr>
            </w:pPr>
            <w:r w:rsidRPr="007B7693">
              <w:rPr>
                <w:lang w:eastAsia="es-CO"/>
              </w:rPr>
              <w:t>+</w:t>
            </w:r>
          </w:p>
        </w:tc>
      </w:tr>
      <w:tr w:rsidR="007B7693" w:rsidRPr="007B7693" w14:paraId="27A4D48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0F7EFB4"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protuberans</w:t>
            </w:r>
            <w:proofErr w:type="spellEnd"/>
          </w:p>
        </w:tc>
        <w:tc>
          <w:tcPr>
            <w:tcW w:w="1200" w:type="dxa"/>
            <w:tcBorders>
              <w:top w:val="nil"/>
              <w:left w:val="nil"/>
              <w:bottom w:val="nil"/>
              <w:right w:val="nil"/>
            </w:tcBorders>
            <w:shd w:val="clear" w:color="auto" w:fill="auto"/>
            <w:vAlign w:val="center"/>
            <w:hideMark/>
          </w:tcPr>
          <w:p w14:paraId="72B3AF12"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725027E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8184F3F" w14:textId="77777777" w:rsidR="007B7693" w:rsidRPr="007B7693" w:rsidRDefault="007B7693" w:rsidP="000474B3">
            <w:pPr>
              <w:jc w:val="center"/>
              <w:rPr>
                <w:lang w:val="es-CO" w:eastAsia="es-CO"/>
              </w:rPr>
            </w:pPr>
            <w:r w:rsidRPr="007B7693">
              <w:rPr>
                <w:lang w:eastAsia="es-CO"/>
              </w:rPr>
              <w:t>+</w:t>
            </w:r>
          </w:p>
        </w:tc>
      </w:tr>
      <w:tr w:rsidR="007B7693" w:rsidRPr="007B7693" w14:paraId="4C6E1D8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979A15E"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pseudocurvisetus</w:t>
            </w:r>
            <w:proofErr w:type="spellEnd"/>
          </w:p>
        </w:tc>
        <w:tc>
          <w:tcPr>
            <w:tcW w:w="1200" w:type="dxa"/>
            <w:tcBorders>
              <w:top w:val="nil"/>
              <w:left w:val="nil"/>
              <w:bottom w:val="nil"/>
              <w:right w:val="nil"/>
            </w:tcBorders>
            <w:shd w:val="clear" w:color="auto" w:fill="auto"/>
            <w:vAlign w:val="center"/>
            <w:hideMark/>
          </w:tcPr>
          <w:p w14:paraId="4A30960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4F930C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6D17479" w14:textId="77777777" w:rsidR="007B7693" w:rsidRPr="007B7693" w:rsidRDefault="007B7693" w:rsidP="000474B3">
            <w:pPr>
              <w:jc w:val="center"/>
              <w:rPr>
                <w:lang w:val="es-CO" w:eastAsia="es-CO"/>
              </w:rPr>
            </w:pPr>
          </w:p>
        </w:tc>
      </w:tr>
      <w:tr w:rsidR="007B7693" w:rsidRPr="007B7693" w14:paraId="6B5B1D6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7706AA9"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radicans</w:t>
            </w:r>
            <w:proofErr w:type="spellEnd"/>
          </w:p>
        </w:tc>
        <w:tc>
          <w:tcPr>
            <w:tcW w:w="1200" w:type="dxa"/>
            <w:tcBorders>
              <w:top w:val="nil"/>
              <w:left w:val="nil"/>
              <w:bottom w:val="nil"/>
              <w:right w:val="nil"/>
            </w:tcBorders>
            <w:shd w:val="clear" w:color="auto" w:fill="auto"/>
            <w:vAlign w:val="center"/>
            <w:hideMark/>
          </w:tcPr>
          <w:p w14:paraId="6EB8B75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F5DD48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DAE1B54" w14:textId="77777777" w:rsidR="007B7693" w:rsidRPr="007B7693" w:rsidRDefault="007B7693" w:rsidP="000474B3">
            <w:pPr>
              <w:jc w:val="center"/>
              <w:rPr>
                <w:lang w:val="es-CO" w:eastAsia="es-CO"/>
              </w:rPr>
            </w:pPr>
            <w:r w:rsidRPr="007B7693">
              <w:rPr>
                <w:lang w:eastAsia="es-CO"/>
              </w:rPr>
              <w:t>+</w:t>
            </w:r>
          </w:p>
        </w:tc>
      </w:tr>
      <w:tr w:rsidR="007B7693" w:rsidRPr="007B7693" w14:paraId="548E5BD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1843251" w14:textId="77777777" w:rsidR="007B7693" w:rsidRPr="007B7693" w:rsidRDefault="007B7693" w:rsidP="000474B3">
            <w:pPr>
              <w:rPr>
                <w:i/>
                <w:iCs/>
                <w:lang w:val="es-CO" w:eastAsia="es-CO"/>
              </w:rPr>
            </w:pPr>
            <w:proofErr w:type="spellStart"/>
            <w:r w:rsidRPr="007B7693">
              <w:rPr>
                <w:i/>
                <w:iCs/>
                <w:lang w:eastAsia="es-CO"/>
              </w:rPr>
              <w:lastRenderedPageBreak/>
              <w:t>Chaetoceros</w:t>
            </w:r>
            <w:proofErr w:type="spellEnd"/>
            <w:r w:rsidRPr="007B7693">
              <w:rPr>
                <w:i/>
                <w:iCs/>
                <w:lang w:eastAsia="es-CO"/>
              </w:rPr>
              <w:t xml:space="preserve"> </w:t>
            </w:r>
            <w:proofErr w:type="spellStart"/>
            <w:r w:rsidRPr="007B7693">
              <w:rPr>
                <w:i/>
                <w:iCs/>
                <w:lang w:eastAsia="es-CO"/>
              </w:rPr>
              <w:t>subtilis</w:t>
            </w:r>
            <w:proofErr w:type="spellEnd"/>
          </w:p>
        </w:tc>
        <w:tc>
          <w:tcPr>
            <w:tcW w:w="1200" w:type="dxa"/>
            <w:tcBorders>
              <w:top w:val="nil"/>
              <w:left w:val="nil"/>
              <w:bottom w:val="nil"/>
              <w:right w:val="nil"/>
            </w:tcBorders>
            <w:shd w:val="clear" w:color="auto" w:fill="auto"/>
            <w:vAlign w:val="center"/>
            <w:hideMark/>
          </w:tcPr>
          <w:p w14:paraId="678B19E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E6E846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0D9F4BA" w14:textId="77777777" w:rsidR="007B7693" w:rsidRPr="007B7693" w:rsidRDefault="007B7693" w:rsidP="000474B3">
            <w:pPr>
              <w:jc w:val="center"/>
              <w:rPr>
                <w:lang w:val="es-CO" w:eastAsia="es-CO"/>
              </w:rPr>
            </w:pPr>
            <w:r w:rsidRPr="007B7693">
              <w:rPr>
                <w:lang w:eastAsia="es-CO"/>
              </w:rPr>
              <w:t>+</w:t>
            </w:r>
          </w:p>
        </w:tc>
      </w:tr>
      <w:tr w:rsidR="007B7693" w:rsidRPr="007B7693" w14:paraId="67BC0E2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465F988" w14:textId="77777777" w:rsidR="007B7693" w:rsidRPr="007B7693" w:rsidRDefault="007B7693" w:rsidP="000474B3">
            <w:pPr>
              <w:rPr>
                <w:i/>
                <w:iCs/>
                <w:lang w:val="es-CO" w:eastAsia="es-CO"/>
              </w:rPr>
            </w:pPr>
            <w:proofErr w:type="spellStart"/>
            <w:r w:rsidRPr="007B7693">
              <w:rPr>
                <w:i/>
                <w:iCs/>
                <w:lang w:eastAsia="es-CO"/>
              </w:rPr>
              <w:t>Coscinodiscales</w:t>
            </w:r>
            <w:proofErr w:type="spellEnd"/>
          </w:p>
        </w:tc>
        <w:tc>
          <w:tcPr>
            <w:tcW w:w="1200" w:type="dxa"/>
            <w:tcBorders>
              <w:top w:val="nil"/>
              <w:left w:val="nil"/>
              <w:bottom w:val="nil"/>
              <w:right w:val="nil"/>
            </w:tcBorders>
            <w:shd w:val="clear" w:color="auto" w:fill="auto"/>
            <w:vAlign w:val="center"/>
            <w:hideMark/>
          </w:tcPr>
          <w:p w14:paraId="0722B99D"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5A378264"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1E9225AD" w14:textId="77777777" w:rsidR="007B7693" w:rsidRPr="007B7693" w:rsidRDefault="007B7693" w:rsidP="000474B3">
            <w:pPr>
              <w:jc w:val="center"/>
              <w:rPr>
                <w:rFonts w:ascii="Times New Roman" w:hAnsi="Times New Roman"/>
                <w:lang w:val="es-CO" w:eastAsia="es-CO"/>
              </w:rPr>
            </w:pPr>
          </w:p>
        </w:tc>
      </w:tr>
      <w:tr w:rsidR="007B7693" w:rsidRPr="007B7693" w14:paraId="7BD3F8D8"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478B442" w14:textId="77777777" w:rsidR="007B7693" w:rsidRPr="007B7693" w:rsidRDefault="007B7693" w:rsidP="000474B3">
            <w:pPr>
              <w:rPr>
                <w:i/>
                <w:iCs/>
                <w:lang w:val="es-CO" w:eastAsia="es-CO"/>
              </w:rPr>
            </w:pPr>
            <w:proofErr w:type="spellStart"/>
            <w:proofErr w:type="gramStart"/>
            <w:r w:rsidRPr="007B7693">
              <w:rPr>
                <w:i/>
                <w:iCs/>
                <w:lang w:eastAsia="es-CO"/>
              </w:rPr>
              <w:t>Actinocyclus</w:t>
            </w:r>
            <w:proofErr w:type="spellEnd"/>
            <w:r w:rsidRPr="007B7693">
              <w:rPr>
                <w:i/>
                <w:iCs/>
                <w:lang w:eastAsia="es-CO"/>
              </w:rPr>
              <w:t xml:space="preserve">  </w:t>
            </w:r>
            <w:proofErr w:type="spellStart"/>
            <w:r w:rsidRPr="007B7693">
              <w:rPr>
                <w:i/>
                <w:iCs/>
                <w:lang w:eastAsia="es-CO"/>
              </w:rPr>
              <w:t>sp</w:t>
            </w:r>
            <w:proofErr w:type="spellEnd"/>
            <w:proofErr w:type="gramEnd"/>
          </w:p>
        </w:tc>
        <w:tc>
          <w:tcPr>
            <w:tcW w:w="1200" w:type="dxa"/>
            <w:tcBorders>
              <w:top w:val="nil"/>
              <w:left w:val="nil"/>
              <w:bottom w:val="nil"/>
              <w:right w:val="nil"/>
            </w:tcBorders>
            <w:shd w:val="clear" w:color="auto" w:fill="auto"/>
            <w:vAlign w:val="center"/>
            <w:hideMark/>
          </w:tcPr>
          <w:p w14:paraId="15A80EA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B4641B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15382F7" w14:textId="77777777" w:rsidR="007B7693" w:rsidRPr="007B7693" w:rsidRDefault="007B7693" w:rsidP="000474B3">
            <w:pPr>
              <w:jc w:val="center"/>
              <w:rPr>
                <w:lang w:val="es-CO" w:eastAsia="es-CO"/>
              </w:rPr>
            </w:pPr>
          </w:p>
        </w:tc>
      </w:tr>
      <w:tr w:rsidR="007B7693" w:rsidRPr="007B7693" w14:paraId="616216D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DFE82BD" w14:textId="77777777" w:rsidR="007B7693" w:rsidRPr="007B7693" w:rsidRDefault="007B7693" w:rsidP="000474B3">
            <w:pPr>
              <w:rPr>
                <w:i/>
                <w:iCs/>
                <w:lang w:val="es-CO" w:eastAsia="es-CO"/>
              </w:rPr>
            </w:pPr>
            <w:proofErr w:type="spellStart"/>
            <w:r w:rsidRPr="007B7693">
              <w:rPr>
                <w:i/>
                <w:iCs/>
                <w:lang w:eastAsia="es-CO"/>
              </w:rPr>
              <w:t>Actinoptychus</w:t>
            </w:r>
            <w:proofErr w:type="spellEnd"/>
            <w:r w:rsidRPr="007B7693">
              <w:rPr>
                <w:i/>
                <w:iCs/>
                <w:lang w:eastAsia="es-CO"/>
              </w:rPr>
              <w:t xml:space="preserve"> </w:t>
            </w:r>
            <w:proofErr w:type="spellStart"/>
            <w:r w:rsidRPr="007B7693">
              <w:rPr>
                <w:i/>
                <w:iCs/>
                <w:lang w:eastAsia="es-CO"/>
              </w:rPr>
              <w:t>senarius</w:t>
            </w:r>
            <w:proofErr w:type="spellEnd"/>
          </w:p>
        </w:tc>
        <w:tc>
          <w:tcPr>
            <w:tcW w:w="1200" w:type="dxa"/>
            <w:tcBorders>
              <w:top w:val="nil"/>
              <w:left w:val="nil"/>
              <w:bottom w:val="nil"/>
              <w:right w:val="nil"/>
            </w:tcBorders>
            <w:shd w:val="clear" w:color="auto" w:fill="auto"/>
            <w:vAlign w:val="center"/>
            <w:hideMark/>
          </w:tcPr>
          <w:p w14:paraId="77EA4CD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293FA6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1FA10C5" w14:textId="77777777" w:rsidR="007B7693" w:rsidRPr="007B7693" w:rsidRDefault="007B7693" w:rsidP="000474B3">
            <w:pPr>
              <w:jc w:val="center"/>
              <w:rPr>
                <w:lang w:val="es-CO" w:eastAsia="es-CO"/>
              </w:rPr>
            </w:pPr>
            <w:r w:rsidRPr="007B7693">
              <w:rPr>
                <w:lang w:eastAsia="es-CO"/>
              </w:rPr>
              <w:t>+</w:t>
            </w:r>
          </w:p>
        </w:tc>
      </w:tr>
      <w:tr w:rsidR="007B7693" w:rsidRPr="007B7693" w14:paraId="7DBC7EF8"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B12A4E0" w14:textId="77777777" w:rsidR="007B7693" w:rsidRPr="007B7693" w:rsidRDefault="007B7693" w:rsidP="000474B3">
            <w:pPr>
              <w:rPr>
                <w:i/>
                <w:iCs/>
                <w:lang w:val="es-CO" w:eastAsia="es-CO"/>
              </w:rPr>
            </w:pPr>
            <w:proofErr w:type="spellStart"/>
            <w:r w:rsidRPr="007B7693">
              <w:rPr>
                <w:i/>
                <w:iCs/>
                <w:lang w:eastAsia="es-CO"/>
              </w:rPr>
              <w:t>Aulacodiscus</w:t>
            </w:r>
            <w:proofErr w:type="spellEnd"/>
            <w:r w:rsidRPr="007B7693">
              <w:rPr>
                <w:i/>
                <w:iCs/>
                <w:lang w:eastAsia="es-CO"/>
              </w:rPr>
              <w:t xml:space="preserve"> </w:t>
            </w:r>
            <w:proofErr w:type="spellStart"/>
            <w:r w:rsidRPr="007B7693">
              <w:rPr>
                <w:i/>
                <w:iCs/>
                <w:lang w:eastAsia="es-CO"/>
              </w:rPr>
              <w:t>archangelskianus</w:t>
            </w:r>
            <w:proofErr w:type="spellEnd"/>
          </w:p>
        </w:tc>
        <w:tc>
          <w:tcPr>
            <w:tcW w:w="1200" w:type="dxa"/>
            <w:tcBorders>
              <w:top w:val="nil"/>
              <w:left w:val="nil"/>
              <w:bottom w:val="nil"/>
              <w:right w:val="nil"/>
            </w:tcBorders>
            <w:shd w:val="clear" w:color="auto" w:fill="auto"/>
            <w:vAlign w:val="center"/>
            <w:hideMark/>
          </w:tcPr>
          <w:p w14:paraId="654BE164"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B12A62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57BE994" w14:textId="77777777" w:rsidR="007B7693" w:rsidRPr="007B7693" w:rsidRDefault="007B7693" w:rsidP="000474B3">
            <w:pPr>
              <w:jc w:val="center"/>
              <w:rPr>
                <w:lang w:val="es-CO" w:eastAsia="es-CO"/>
              </w:rPr>
            </w:pPr>
            <w:r w:rsidRPr="007B7693">
              <w:rPr>
                <w:lang w:eastAsia="es-CO"/>
              </w:rPr>
              <w:t>+</w:t>
            </w:r>
          </w:p>
        </w:tc>
      </w:tr>
      <w:tr w:rsidR="007B7693" w:rsidRPr="007B7693" w14:paraId="482ABAA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35FF6BD" w14:textId="77777777" w:rsidR="007B7693" w:rsidRPr="007B7693" w:rsidRDefault="007B7693" w:rsidP="000474B3">
            <w:pPr>
              <w:rPr>
                <w:i/>
                <w:iCs/>
                <w:lang w:val="es-CO" w:eastAsia="es-CO"/>
              </w:rPr>
            </w:pPr>
            <w:proofErr w:type="spellStart"/>
            <w:r w:rsidRPr="007B7693">
              <w:rPr>
                <w:i/>
                <w:iCs/>
                <w:lang w:eastAsia="es-CO"/>
              </w:rPr>
              <w:t>Aulacodiscus</w:t>
            </w:r>
            <w:proofErr w:type="spellEnd"/>
            <w:r w:rsidRPr="007B7693">
              <w:rPr>
                <w:i/>
                <w:iCs/>
                <w:lang w:eastAsia="es-CO"/>
              </w:rPr>
              <w:t xml:space="preserve"> </w:t>
            </w:r>
            <w:proofErr w:type="spellStart"/>
            <w:r w:rsidRPr="007B7693">
              <w:rPr>
                <w:i/>
                <w:iCs/>
                <w:lang w:eastAsia="es-CO"/>
              </w:rPr>
              <w:t>kittonii</w:t>
            </w:r>
            <w:proofErr w:type="spellEnd"/>
          </w:p>
        </w:tc>
        <w:tc>
          <w:tcPr>
            <w:tcW w:w="1200" w:type="dxa"/>
            <w:tcBorders>
              <w:top w:val="nil"/>
              <w:left w:val="nil"/>
              <w:bottom w:val="nil"/>
              <w:right w:val="nil"/>
            </w:tcBorders>
            <w:shd w:val="clear" w:color="auto" w:fill="auto"/>
            <w:vAlign w:val="center"/>
            <w:hideMark/>
          </w:tcPr>
          <w:p w14:paraId="53899A3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0EEC70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355A86A" w14:textId="77777777" w:rsidR="007B7693" w:rsidRPr="007B7693" w:rsidRDefault="007B7693" w:rsidP="000474B3">
            <w:pPr>
              <w:jc w:val="center"/>
              <w:rPr>
                <w:lang w:val="es-CO" w:eastAsia="es-CO"/>
              </w:rPr>
            </w:pPr>
          </w:p>
        </w:tc>
      </w:tr>
      <w:tr w:rsidR="007B7693" w:rsidRPr="007B7693" w14:paraId="271B607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A488CB0" w14:textId="77777777" w:rsidR="007B7693" w:rsidRPr="007B7693" w:rsidRDefault="007B7693" w:rsidP="000474B3">
            <w:pPr>
              <w:rPr>
                <w:i/>
                <w:iCs/>
                <w:lang w:val="es-CO" w:eastAsia="es-CO"/>
              </w:rPr>
            </w:pPr>
            <w:proofErr w:type="spellStart"/>
            <w:r w:rsidRPr="007B7693">
              <w:rPr>
                <w:i/>
                <w:iCs/>
                <w:lang w:eastAsia="es-CO"/>
              </w:rPr>
              <w:t>Coscinodiscopsi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3C4A0FD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04F2F3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8D1E3C1" w14:textId="77777777" w:rsidR="007B7693" w:rsidRPr="007B7693" w:rsidRDefault="007B7693" w:rsidP="000474B3">
            <w:pPr>
              <w:jc w:val="center"/>
              <w:rPr>
                <w:lang w:val="es-CO" w:eastAsia="es-CO"/>
              </w:rPr>
            </w:pPr>
            <w:r w:rsidRPr="007B7693">
              <w:rPr>
                <w:lang w:eastAsia="es-CO"/>
              </w:rPr>
              <w:t>+</w:t>
            </w:r>
          </w:p>
        </w:tc>
      </w:tr>
      <w:tr w:rsidR="007B7693" w:rsidRPr="007B7693" w14:paraId="00C8D2C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050BF79" w14:textId="77777777" w:rsidR="007B7693" w:rsidRPr="007B7693" w:rsidRDefault="007B7693" w:rsidP="000474B3">
            <w:pPr>
              <w:rPr>
                <w:i/>
                <w:iCs/>
                <w:lang w:val="es-CO" w:eastAsia="es-CO"/>
              </w:rPr>
            </w:pPr>
            <w:proofErr w:type="spellStart"/>
            <w:r w:rsidRPr="007B7693">
              <w:rPr>
                <w:i/>
                <w:iCs/>
                <w:lang w:eastAsia="es-CO"/>
              </w:rPr>
              <w:t>Coscinodiscopsis</w:t>
            </w:r>
            <w:proofErr w:type="spellEnd"/>
            <w:r w:rsidRPr="007B7693">
              <w:rPr>
                <w:i/>
                <w:iCs/>
                <w:lang w:eastAsia="es-CO"/>
              </w:rPr>
              <w:t xml:space="preserve"> </w:t>
            </w:r>
            <w:proofErr w:type="spellStart"/>
            <w:r w:rsidRPr="007B7693">
              <w:rPr>
                <w:i/>
                <w:iCs/>
                <w:lang w:eastAsia="es-CO"/>
              </w:rPr>
              <w:t>jonesiana</w:t>
            </w:r>
            <w:proofErr w:type="spellEnd"/>
          </w:p>
        </w:tc>
        <w:tc>
          <w:tcPr>
            <w:tcW w:w="1200" w:type="dxa"/>
            <w:tcBorders>
              <w:top w:val="nil"/>
              <w:left w:val="nil"/>
              <w:bottom w:val="nil"/>
              <w:right w:val="nil"/>
            </w:tcBorders>
            <w:shd w:val="clear" w:color="auto" w:fill="auto"/>
            <w:vAlign w:val="center"/>
            <w:hideMark/>
          </w:tcPr>
          <w:p w14:paraId="14CE63AB"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CD2616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DEE79F0" w14:textId="77777777" w:rsidR="007B7693" w:rsidRPr="007B7693" w:rsidRDefault="007B7693" w:rsidP="000474B3">
            <w:pPr>
              <w:jc w:val="center"/>
              <w:rPr>
                <w:lang w:val="es-CO" w:eastAsia="es-CO"/>
              </w:rPr>
            </w:pPr>
            <w:r w:rsidRPr="007B7693">
              <w:rPr>
                <w:lang w:eastAsia="es-CO"/>
              </w:rPr>
              <w:t>+</w:t>
            </w:r>
          </w:p>
        </w:tc>
      </w:tr>
      <w:tr w:rsidR="007B7693" w:rsidRPr="007B7693" w14:paraId="1B89E9D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34A763B" w14:textId="77777777" w:rsidR="007B7693" w:rsidRPr="007B7693" w:rsidRDefault="007B7693" w:rsidP="000474B3">
            <w:pPr>
              <w:rPr>
                <w:i/>
                <w:iCs/>
                <w:lang w:val="es-CO" w:eastAsia="es-CO"/>
              </w:rPr>
            </w:pPr>
            <w:proofErr w:type="spellStart"/>
            <w:proofErr w:type="gramStart"/>
            <w:r w:rsidRPr="007B7693">
              <w:rPr>
                <w:i/>
                <w:iCs/>
                <w:lang w:eastAsia="es-CO"/>
              </w:rPr>
              <w:t>Coscinodiscus</w:t>
            </w:r>
            <w:proofErr w:type="spellEnd"/>
            <w:r w:rsidRPr="007B7693">
              <w:rPr>
                <w:i/>
                <w:iCs/>
                <w:lang w:eastAsia="es-CO"/>
              </w:rPr>
              <w:t xml:space="preserve">  </w:t>
            </w:r>
            <w:proofErr w:type="spellStart"/>
            <w:r w:rsidRPr="007B7693">
              <w:rPr>
                <w:i/>
                <w:iCs/>
                <w:lang w:eastAsia="es-CO"/>
              </w:rPr>
              <w:t>sp</w:t>
            </w:r>
            <w:proofErr w:type="spellEnd"/>
            <w:proofErr w:type="gramEnd"/>
          </w:p>
        </w:tc>
        <w:tc>
          <w:tcPr>
            <w:tcW w:w="1200" w:type="dxa"/>
            <w:tcBorders>
              <w:top w:val="nil"/>
              <w:left w:val="nil"/>
              <w:bottom w:val="nil"/>
              <w:right w:val="nil"/>
            </w:tcBorders>
            <w:shd w:val="clear" w:color="auto" w:fill="auto"/>
            <w:vAlign w:val="center"/>
            <w:hideMark/>
          </w:tcPr>
          <w:p w14:paraId="4AA684C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40DFB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0D30C40" w14:textId="77777777" w:rsidR="007B7693" w:rsidRPr="007B7693" w:rsidRDefault="007B7693" w:rsidP="000474B3">
            <w:pPr>
              <w:jc w:val="center"/>
              <w:rPr>
                <w:lang w:val="es-CO" w:eastAsia="es-CO"/>
              </w:rPr>
            </w:pPr>
            <w:r w:rsidRPr="007B7693">
              <w:rPr>
                <w:lang w:eastAsia="es-CO"/>
              </w:rPr>
              <w:t>+</w:t>
            </w:r>
          </w:p>
        </w:tc>
      </w:tr>
      <w:tr w:rsidR="007B7693" w:rsidRPr="007B7693" w14:paraId="6492135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4DD8B5E"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aff</w:t>
            </w:r>
            <w:proofErr w:type="spellEnd"/>
            <w:r w:rsidRPr="007B7693">
              <w:rPr>
                <w:i/>
                <w:iCs/>
                <w:lang w:eastAsia="es-CO"/>
              </w:rPr>
              <w:t xml:space="preserve"> </w:t>
            </w:r>
            <w:proofErr w:type="spellStart"/>
            <w:r w:rsidRPr="007B7693">
              <w:rPr>
                <w:i/>
                <w:iCs/>
                <w:lang w:eastAsia="es-CO"/>
              </w:rPr>
              <w:t>asteromphalus</w:t>
            </w:r>
            <w:proofErr w:type="spellEnd"/>
          </w:p>
        </w:tc>
        <w:tc>
          <w:tcPr>
            <w:tcW w:w="1200" w:type="dxa"/>
            <w:tcBorders>
              <w:top w:val="nil"/>
              <w:left w:val="nil"/>
              <w:bottom w:val="nil"/>
              <w:right w:val="nil"/>
            </w:tcBorders>
            <w:shd w:val="clear" w:color="auto" w:fill="auto"/>
            <w:vAlign w:val="center"/>
            <w:hideMark/>
          </w:tcPr>
          <w:p w14:paraId="123864F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188582E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4FC0D2B" w14:textId="77777777" w:rsidR="007B7693" w:rsidRPr="007B7693" w:rsidRDefault="007B7693" w:rsidP="000474B3">
            <w:pPr>
              <w:jc w:val="center"/>
              <w:rPr>
                <w:lang w:val="es-CO" w:eastAsia="es-CO"/>
              </w:rPr>
            </w:pPr>
          </w:p>
        </w:tc>
      </w:tr>
      <w:tr w:rsidR="007B7693" w:rsidRPr="007B7693" w14:paraId="7985A07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2FDFACD"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centralis</w:t>
            </w:r>
            <w:proofErr w:type="spellEnd"/>
          </w:p>
        </w:tc>
        <w:tc>
          <w:tcPr>
            <w:tcW w:w="1200" w:type="dxa"/>
            <w:tcBorders>
              <w:top w:val="nil"/>
              <w:left w:val="nil"/>
              <w:bottom w:val="nil"/>
              <w:right w:val="nil"/>
            </w:tcBorders>
            <w:shd w:val="clear" w:color="auto" w:fill="auto"/>
            <w:vAlign w:val="center"/>
            <w:hideMark/>
          </w:tcPr>
          <w:p w14:paraId="748B7BC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617DA4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C1CD789" w14:textId="77777777" w:rsidR="007B7693" w:rsidRPr="007B7693" w:rsidRDefault="007B7693" w:rsidP="000474B3">
            <w:pPr>
              <w:jc w:val="center"/>
              <w:rPr>
                <w:lang w:val="es-CO" w:eastAsia="es-CO"/>
              </w:rPr>
            </w:pPr>
            <w:r w:rsidRPr="007B7693">
              <w:rPr>
                <w:lang w:eastAsia="es-CO"/>
              </w:rPr>
              <w:t>+</w:t>
            </w:r>
          </w:p>
        </w:tc>
      </w:tr>
      <w:tr w:rsidR="007B7693" w:rsidRPr="007B7693" w14:paraId="3B60108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66B208D"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gigas</w:t>
            </w:r>
          </w:p>
        </w:tc>
        <w:tc>
          <w:tcPr>
            <w:tcW w:w="1200" w:type="dxa"/>
            <w:tcBorders>
              <w:top w:val="nil"/>
              <w:left w:val="nil"/>
              <w:bottom w:val="nil"/>
              <w:right w:val="nil"/>
            </w:tcBorders>
            <w:shd w:val="clear" w:color="auto" w:fill="auto"/>
            <w:vAlign w:val="center"/>
            <w:hideMark/>
          </w:tcPr>
          <w:p w14:paraId="26CC70C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C104F6D"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8C3D21A" w14:textId="77777777" w:rsidR="007B7693" w:rsidRPr="007B7693" w:rsidRDefault="007B7693" w:rsidP="000474B3">
            <w:pPr>
              <w:jc w:val="center"/>
              <w:rPr>
                <w:lang w:val="es-CO" w:eastAsia="es-CO"/>
              </w:rPr>
            </w:pPr>
            <w:r w:rsidRPr="007B7693">
              <w:rPr>
                <w:lang w:eastAsia="es-CO"/>
              </w:rPr>
              <w:t>+</w:t>
            </w:r>
          </w:p>
        </w:tc>
      </w:tr>
      <w:tr w:rsidR="007B7693" w:rsidRPr="007B7693" w14:paraId="0003372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F67DAA5"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granii</w:t>
            </w:r>
            <w:proofErr w:type="spellEnd"/>
          </w:p>
        </w:tc>
        <w:tc>
          <w:tcPr>
            <w:tcW w:w="1200" w:type="dxa"/>
            <w:tcBorders>
              <w:top w:val="nil"/>
              <w:left w:val="nil"/>
              <w:bottom w:val="nil"/>
              <w:right w:val="nil"/>
            </w:tcBorders>
            <w:shd w:val="clear" w:color="auto" w:fill="auto"/>
            <w:vAlign w:val="center"/>
            <w:hideMark/>
          </w:tcPr>
          <w:p w14:paraId="7E3BDB9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963D5D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0F9CE7" w14:textId="77777777" w:rsidR="007B7693" w:rsidRPr="007B7693" w:rsidRDefault="007B7693" w:rsidP="000474B3">
            <w:pPr>
              <w:jc w:val="center"/>
              <w:rPr>
                <w:lang w:val="es-CO" w:eastAsia="es-CO"/>
              </w:rPr>
            </w:pPr>
          </w:p>
        </w:tc>
      </w:tr>
      <w:tr w:rsidR="007B7693" w:rsidRPr="007B7693" w14:paraId="7797893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66819A8"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marginatus</w:t>
            </w:r>
            <w:proofErr w:type="spellEnd"/>
          </w:p>
        </w:tc>
        <w:tc>
          <w:tcPr>
            <w:tcW w:w="1200" w:type="dxa"/>
            <w:tcBorders>
              <w:top w:val="nil"/>
              <w:left w:val="nil"/>
              <w:bottom w:val="nil"/>
              <w:right w:val="nil"/>
            </w:tcBorders>
            <w:shd w:val="clear" w:color="auto" w:fill="auto"/>
            <w:vAlign w:val="center"/>
            <w:hideMark/>
          </w:tcPr>
          <w:p w14:paraId="32ACFBE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147B0B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653CACB" w14:textId="77777777" w:rsidR="007B7693" w:rsidRPr="007B7693" w:rsidRDefault="007B7693" w:rsidP="000474B3">
            <w:pPr>
              <w:jc w:val="center"/>
              <w:rPr>
                <w:lang w:val="es-CO" w:eastAsia="es-CO"/>
              </w:rPr>
            </w:pPr>
          </w:p>
        </w:tc>
      </w:tr>
      <w:tr w:rsidR="007B7693" w:rsidRPr="007B7693" w14:paraId="08BFC09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B775B9C"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perforatus</w:t>
            </w:r>
            <w:proofErr w:type="spellEnd"/>
          </w:p>
        </w:tc>
        <w:tc>
          <w:tcPr>
            <w:tcW w:w="1200" w:type="dxa"/>
            <w:tcBorders>
              <w:top w:val="nil"/>
              <w:left w:val="nil"/>
              <w:bottom w:val="nil"/>
              <w:right w:val="nil"/>
            </w:tcBorders>
            <w:shd w:val="clear" w:color="auto" w:fill="auto"/>
            <w:vAlign w:val="center"/>
            <w:hideMark/>
          </w:tcPr>
          <w:p w14:paraId="7D02251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655F71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AF5F4DE" w14:textId="77777777" w:rsidR="007B7693" w:rsidRPr="007B7693" w:rsidRDefault="007B7693" w:rsidP="000474B3">
            <w:pPr>
              <w:jc w:val="center"/>
              <w:rPr>
                <w:lang w:val="es-CO" w:eastAsia="es-CO"/>
              </w:rPr>
            </w:pPr>
          </w:p>
        </w:tc>
      </w:tr>
      <w:tr w:rsidR="007B7693" w:rsidRPr="007B7693" w14:paraId="25B0461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F4D2A51"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radiatus</w:t>
            </w:r>
            <w:proofErr w:type="spellEnd"/>
          </w:p>
        </w:tc>
        <w:tc>
          <w:tcPr>
            <w:tcW w:w="1200" w:type="dxa"/>
            <w:tcBorders>
              <w:top w:val="nil"/>
              <w:left w:val="nil"/>
              <w:bottom w:val="nil"/>
              <w:right w:val="nil"/>
            </w:tcBorders>
            <w:shd w:val="clear" w:color="auto" w:fill="auto"/>
            <w:vAlign w:val="center"/>
            <w:hideMark/>
          </w:tcPr>
          <w:p w14:paraId="0E5D32C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870DAF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C8D5987" w14:textId="77777777" w:rsidR="007B7693" w:rsidRPr="007B7693" w:rsidRDefault="007B7693" w:rsidP="000474B3">
            <w:pPr>
              <w:jc w:val="center"/>
              <w:rPr>
                <w:lang w:val="es-CO" w:eastAsia="es-CO"/>
              </w:rPr>
            </w:pPr>
            <w:r w:rsidRPr="007B7693">
              <w:rPr>
                <w:lang w:eastAsia="es-CO"/>
              </w:rPr>
              <w:t>+</w:t>
            </w:r>
          </w:p>
        </w:tc>
      </w:tr>
      <w:tr w:rsidR="007B7693" w:rsidRPr="007B7693" w14:paraId="68616FD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67CD297"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wailesii</w:t>
            </w:r>
            <w:proofErr w:type="spellEnd"/>
          </w:p>
        </w:tc>
        <w:tc>
          <w:tcPr>
            <w:tcW w:w="1200" w:type="dxa"/>
            <w:tcBorders>
              <w:top w:val="nil"/>
              <w:left w:val="nil"/>
              <w:bottom w:val="nil"/>
              <w:right w:val="nil"/>
            </w:tcBorders>
            <w:shd w:val="clear" w:color="auto" w:fill="auto"/>
            <w:vAlign w:val="center"/>
            <w:hideMark/>
          </w:tcPr>
          <w:p w14:paraId="2DA7D19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A201C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CE56BB2" w14:textId="77777777" w:rsidR="007B7693" w:rsidRPr="007B7693" w:rsidRDefault="007B7693" w:rsidP="000474B3">
            <w:pPr>
              <w:jc w:val="center"/>
              <w:rPr>
                <w:lang w:val="es-CO" w:eastAsia="es-CO"/>
              </w:rPr>
            </w:pPr>
            <w:r w:rsidRPr="007B7693">
              <w:rPr>
                <w:lang w:eastAsia="es-CO"/>
              </w:rPr>
              <w:t>+</w:t>
            </w:r>
          </w:p>
        </w:tc>
      </w:tr>
      <w:tr w:rsidR="007B7693" w:rsidRPr="007B7693" w14:paraId="3A26248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D0C85AF" w14:textId="77777777" w:rsidR="007B7693" w:rsidRPr="007B7693" w:rsidRDefault="007B7693" w:rsidP="000474B3">
            <w:pPr>
              <w:rPr>
                <w:i/>
                <w:iCs/>
                <w:lang w:val="es-CO" w:eastAsia="es-CO"/>
              </w:rPr>
            </w:pPr>
            <w:proofErr w:type="spellStart"/>
            <w:proofErr w:type="gramStart"/>
            <w:r w:rsidRPr="007B7693">
              <w:rPr>
                <w:i/>
                <w:iCs/>
                <w:lang w:eastAsia="es-CO"/>
              </w:rPr>
              <w:t>Stellarima</w:t>
            </w:r>
            <w:proofErr w:type="spellEnd"/>
            <w:r w:rsidRPr="007B7693">
              <w:rPr>
                <w:i/>
                <w:iCs/>
                <w:lang w:eastAsia="es-CO"/>
              </w:rPr>
              <w:t xml:space="preserve">  </w:t>
            </w:r>
            <w:proofErr w:type="spellStart"/>
            <w:r w:rsidRPr="007B7693">
              <w:rPr>
                <w:i/>
                <w:iCs/>
                <w:lang w:eastAsia="es-CO"/>
              </w:rPr>
              <w:t>sp</w:t>
            </w:r>
            <w:proofErr w:type="spellEnd"/>
            <w:proofErr w:type="gramEnd"/>
          </w:p>
        </w:tc>
        <w:tc>
          <w:tcPr>
            <w:tcW w:w="1200" w:type="dxa"/>
            <w:tcBorders>
              <w:top w:val="nil"/>
              <w:left w:val="nil"/>
              <w:bottom w:val="nil"/>
              <w:right w:val="nil"/>
            </w:tcBorders>
            <w:shd w:val="clear" w:color="auto" w:fill="auto"/>
            <w:vAlign w:val="center"/>
            <w:hideMark/>
          </w:tcPr>
          <w:p w14:paraId="6471911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3D73B2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3060CCF" w14:textId="77777777" w:rsidR="007B7693" w:rsidRPr="007B7693" w:rsidRDefault="007B7693" w:rsidP="000474B3">
            <w:pPr>
              <w:jc w:val="center"/>
              <w:rPr>
                <w:lang w:val="es-CO" w:eastAsia="es-CO"/>
              </w:rPr>
            </w:pPr>
          </w:p>
        </w:tc>
      </w:tr>
      <w:tr w:rsidR="007B7693" w:rsidRPr="007B7693" w14:paraId="3B613287"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6455671A" w14:textId="77777777" w:rsidR="007B7693" w:rsidRPr="007B7693" w:rsidRDefault="007B7693" w:rsidP="000474B3">
            <w:pPr>
              <w:rPr>
                <w:lang w:val="es-CO" w:eastAsia="es-CO"/>
              </w:rPr>
            </w:pPr>
            <w:proofErr w:type="spellStart"/>
            <w:r w:rsidRPr="007B7693">
              <w:rPr>
                <w:lang w:eastAsia="es-CO"/>
              </w:rPr>
              <w:t>Fragilariales</w:t>
            </w:r>
            <w:proofErr w:type="spellEnd"/>
          </w:p>
        </w:tc>
      </w:tr>
      <w:tr w:rsidR="007B7693" w:rsidRPr="007B7693" w14:paraId="13EC764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ADC35F8" w14:textId="77777777" w:rsidR="007B7693" w:rsidRPr="007B7693" w:rsidRDefault="007B7693" w:rsidP="000474B3">
            <w:pPr>
              <w:rPr>
                <w:i/>
                <w:iCs/>
                <w:lang w:val="es-CO" w:eastAsia="es-CO"/>
              </w:rPr>
            </w:pPr>
            <w:proofErr w:type="spellStart"/>
            <w:r w:rsidRPr="007B7693">
              <w:rPr>
                <w:i/>
                <w:iCs/>
                <w:lang w:eastAsia="es-CO"/>
              </w:rPr>
              <w:t>Synedr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0D0F25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9118D5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167BDE2" w14:textId="77777777" w:rsidR="007B7693" w:rsidRPr="007B7693" w:rsidRDefault="007B7693" w:rsidP="000474B3">
            <w:pPr>
              <w:jc w:val="center"/>
              <w:rPr>
                <w:lang w:val="es-CO" w:eastAsia="es-CO"/>
              </w:rPr>
            </w:pPr>
            <w:r w:rsidRPr="007B7693">
              <w:rPr>
                <w:lang w:eastAsia="es-CO"/>
              </w:rPr>
              <w:t>+</w:t>
            </w:r>
          </w:p>
        </w:tc>
      </w:tr>
      <w:tr w:rsidR="007B7693" w:rsidRPr="007B7693" w14:paraId="4B3179EF"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71830A5D" w14:textId="77777777" w:rsidR="007B7693" w:rsidRPr="007B7693" w:rsidRDefault="007B7693" w:rsidP="000474B3">
            <w:pPr>
              <w:rPr>
                <w:lang w:val="es-CO" w:eastAsia="es-CO"/>
              </w:rPr>
            </w:pPr>
            <w:proofErr w:type="spellStart"/>
            <w:r w:rsidRPr="007B7693">
              <w:rPr>
                <w:lang w:eastAsia="es-CO"/>
              </w:rPr>
              <w:t>Hemiaulales</w:t>
            </w:r>
            <w:proofErr w:type="spellEnd"/>
          </w:p>
        </w:tc>
      </w:tr>
      <w:tr w:rsidR="007B7693" w:rsidRPr="007B7693" w14:paraId="1D73B20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41FB23F" w14:textId="77777777" w:rsidR="007B7693" w:rsidRPr="007B7693" w:rsidRDefault="007B7693" w:rsidP="000474B3">
            <w:pPr>
              <w:rPr>
                <w:i/>
                <w:iCs/>
                <w:lang w:val="es-CO" w:eastAsia="es-CO"/>
              </w:rPr>
            </w:pPr>
            <w:proofErr w:type="spellStart"/>
            <w:r w:rsidRPr="007B7693">
              <w:rPr>
                <w:i/>
                <w:iCs/>
                <w:lang w:eastAsia="es-CO"/>
              </w:rPr>
              <w:t>Cerataulina</w:t>
            </w:r>
            <w:proofErr w:type="spellEnd"/>
            <w:r w:rsidRPr="007B7693">
              <w:rPr>
                <w:i/>
                <w:iCs/>
                <w:lang w:eastAsia="es-CO"/>
              </w:rPr>
              <w:t xml:space="preserve"> </w:t>
            </w:r>
            <w:proofErr w:type="spellStart"/>
            <w:r w:rsidRPr="007B7693">
              <w:rPr>
                <w:i/>
                <w:iCs/>
                <w:lang w:eastAsia="es-CO"/>
              </w:rPr>
              <w:t>bicornis</w:t>
            </w:r>
            <w:proofErr w:type="spellEnd"/>
          </w:p>
        </w:tc>
        <w:tc>
          <w:tcPr>
            <w:tcW w:w="1200" w:type="dxa"/>
            <w:tcBorders>
              <w:top w:val="nil"/>
              <w:left w:val="nil"/>
              <w:bottom w:val="nil"/>
              <w:right w:val="nil"/>
            </w:tcBorders>
            <w:shd w:val="clear" w:color="auto" w:fill="auto"/>
            <w:vAlign w:val="center"/>
            <w:hideMark/>
          </w:tcPr>
          <w:p w14:paraId="0F05EE5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96003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93DC35" w14:textId="77777777" w:rsidR="007B7693" w:rsidRPr="007B7693" w:rsidRDefault="007B7693" w:rsidP="000474B3">
            <w:pPr>
              <w:jc w:val="center"/>
              <w:rPr>
                <w:lang w:val="es-CO" w:eastAsia="es-CO"/>
              </w:rPr>
            </w:pPr>
            <w:r w:rsidRPr="007B7693">
              <w:rPr>
                <w:lang w:eastAsia="es-CO"/>
              </w:rPr>
              <w:t>+</w:t>
            </w:r>
          </w:p>
        </w:tc>
      </w:tr>
      <w:tr w:rsidR="007B7693" w:rsidRPr="007B7693" w14:paraId="595EBA7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A806E2E" w14:textId="77777777" w:rsidR="007B7693" w:rsidRPr="007B7693" w:rsidRDefault="007B7693" w:rsidP="000474B3">
            <w:pPr>
              <w:rPr>
                <w:i/>
                <w:iCs/>
                <w:lang w:val="es-CO" w:eastAsia="es-CO"/>
              </w:rPr>
            </w:pPr>
            <w:proofErr w:type="spellStart"/>
            <w:r w:rsidRPr="007B7693">
              <w:rPr>
                <w:i/>
                <w:iCs/>
                <w:lang w:eastAsia="es-CO"/>
              </w:rPr>
              <w:t>Cerataulina</w:t>
            </w:r>
            <w:proofErr w:type="spellEnd"/>
            <w:r w:rsidRPr="007B7693">
              <w:rPr>
                <w:i/>
                <w:iCs/>
                <w:lang w:eastAsia="es-CO"/>
              </w:rPr>
              <w:t xml:space="preserve"> </w:t>
            </w:r>
            <w:proofErr w:type="spellStart"/>
            <w:r w:rsidRPr="007B7693">
              <w:rPr>
                <w:i/>
                <w:iCs/>
                <w:lang w:eastAsia="es-CO"/>
              </w:rPr>
              <w:t>dentata</w:t>
            </w:r>
            <w:proofErr w:type="spellEnd"/>
          </w:p>
        </w:tc>
        <w:tc>
          <w:tcPr>
            <w:tcW w:w="1200" w:type="dxa"/>
            <w:tcBorders>
              <w:top w:val="nil"/>
              <w:left w:val="nil"/>
              <w:bottom w:val="nil"/>
              <w:right w:val="nil"/>
            </w:tcBorders>
            <w:shd w:val="clear" w:color="auto" w:fill="auto"/>
            <w:vAlign w:val="center"/>
            <w:hideMark/>
          </w:tcPr>
          <w:p w14:paraId="2C0FE62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8FD415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6C11C13" w14:textId="77777777" w:rsidR="007B7693" w:rsidRPr="007B7693" w:rsidRDefault="007B7693" w:rsidP="000474B3">
            <w:pPr>
              <w:jc w:val="center"/>
              <w:rPr>
                <w:lang w:val="es-CO" w:eastAsia="es-CO"/>
              </w:rPr>
            </w:pPr>
            <w:r w:rsidRPr="007B7693">
              <w:rPr>
                <w:lang w:eastAsia="es-CO"/>
              </w:rPr>
              <w:t>+</w:t>
            </w:r>
          </w:p>
        </w:tc>
      </w:tr>
      <w:tr w:rsidR="007B7693" w:rsidRPr="007B7693" w14:paraId="0791344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224AF4B" w14:textId="77777777" w:rsidR="007B7693" w:rsidRPr="007B7693" w:rsidRDefault="007B7693" w:rsidP="000474B3">
            <w:pPr>
              <w:rPr>
                <w:i/>
                <w:iCs/>
                <w:lang w:val="es-CO" w:eastAsia="es-CO"/>
              </w:rPr>
            </w:pPr>
            <w:proofErr w:type="spellStart"/>
            <w:r w:rsidRPr="007B7693">
              <w:rPr>
                <w:i/>
                <w:iCs/>
                <w:lang w:eastAsia="es-CO"/>
              </w:rPr>
              <w:t>Cerataulina</w:t>
            </w:r>
            <w:proofErr w:type="spellEnd"/>
            <w:r w:rsidRPr="007B7693">
              <w:rPr>
                <w:i/>
                <w:iCs/>
                <w:lang w:eastAsia="es-CO"/>
              </w:rPr>
              <w:t xml:space="preserve"> </w:t>
            </w:r>
            <w:proofErr w:type="spellStart"/>
            <w:r w:rsidRPr="007B7693">
              <w:rPr>
                <w:i/>
                <w:iCs/>
                <w:lang w:eastAsia="es-CO"/>
              </w:rPr>
              <w:t>pelagica</w:t>
            </w:r>
            <w:proofErr w:type="spellEnd"/>
          </w:p>
        </w:tc>
        <w:tc>
          <w:tcPr>
            <w:tcW w:w="1200" w:type="dxa"/>
            <w:tcBorders>
              <w:top w:val="nil"/>
              <w:left w:val="nil"/>
              <w:bottom w:val="nil"/>
              <w:right w:val="nil"/>
            </w:tcBorders>
            <w:shd w:val="clear" w:color="auto" w:fill="auto"/>
            <w:vAlign w:val="center"/>
            <w:hideMark/>
          </w:tcPr>
          <w:p w14:paraId="746582F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55E63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10F6B39" w14:textId="77777777" w:rsidR="007B7693" w:rsidRPr="007B7693" w:rsidRDefault="007B7693" w:rsidP="000474B3">
            <w:pPr>
              <w:jc w:val="center"/>
              <w:rPr>
                <w:lang w:val="es-CO" w:eastAsia="es-CO"/>
              </w:rPr>
            </w:pPr>
            <w:r w:rsidRPr="007B7693">
              <w:rPr>
                <w:lang w:eastAsia="es-CO"/>
              </w:rPr>
              <w:t>+</w:t>
            </w:r>
          </w:p>
        </w:tc>
      </w:tr>
      <w:tr w:rsidR="007B7693" w:rsidRPr="007B7693" w14:paraId="501CFCB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88EBDE9" w14:textId="77777777" w:rsidR="007B7693" w:rsidRPr="007B7693" w:rsidRDefault="007B7693" w:rsidP="000474B3">
            <w:pPr>
              <w:rPr>
                <w:i/>
                <w:iCs/>
                <w:lang w:val="es-CO" w:eastAsia="es-CO"/>
              </w:rPr>
            </w:pPr>
            <w:proofErr w:type="spellStart"/>
            <w:r w:rsidRPr="007B7693">
              <w:rPr>
                <w:i/>
                <w:iCs/>
                <w:lang w:eastAsia="es-CO"/>
              </w:rPr>
              <w:t>Climacodium</w:t>
            </w:r>
            <w:proofErr w:type="spellEnd"/>
            <w:r w:rsidRPr="007B7693">
              <w:rPr>
                <w:i/>
                <w:iCs/>
                <w:lang w:eastAsia="es-CO"/>
              </w:rPr>
              <w:t xml:space="preserve"> </w:t>
            </w:r>
            <w:proofErr w:type="spellStart"/>
            <w:r w:rsidRPr="007B7693">
              <w:rPr>
                <w:i/>
                <w:iCs/>
                <w:lang w:eastAsia="es-CO"/>
              </w:rPr>
              <w:t>frauenfeldianum</w:t>
            </w:r>
            <w:proofErr w:type="spellEnd"/>
          </w:p>
        </w:tc>
        <w:tc>
          <w:tcPr>
            <w:tcW w:w="1200" w:type="dxa"/>
            <w:tcBorders>
              <w:top w:val="nil"/>
              <w:left w:val="nil"/>
              <w:bottom w:val="nil"/>
              <w:right w:val="nil"/>
            </w:tcBorders>
            <w:shd w:val="clear" w:color="auto" w:fill="auto"/>
            <w:vAlign w:val="center"/>
            <w:hideMark/>
          </w:tcPr>
          <w:p w14:paraId="4718901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45D03F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F6E28B8" w14:textId="77777777" w:rsidR="007B7693" w:rsidRPr="007B7693" w:rsidRDefault="007B7693" w:rsidP="000474B3">
            <w:pPr>
              <w:jc w:val="center"/>
              <w:rPr>
                <w:lang w:val="es-CO" w:eastAsia="es-CO"/>
              </w:rPr>
            </w:pPr>
            <w:r w:rsidRPr="007B7693">
              <w:rPr>
                <w:lang w:eastAsia="es-CO"/>
              </w:rPr>
              <w:t>+</w:t>
            </w:r>
          </w:p>
        </w:tc>
      </w:tr>
      <w:tr w:rsidR="007B7693" w:rsidRPr="007B7693" w14:paraId="4FFD6E4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317416A" w14:textId="77777777" w:rsidR="007B7693" w:rsidRPr="007B7693" w:rsidRDefault="007B7693" w:rsidP="000474B3">
            <w:pPr>
              <w:rPr>
                <w:i/>
                <w:iCs/>
                <w:lang w:val="es-CO" w:eastAsia="es-CO"/>
              </w:rPr>
            </w:pPr>
            <w:proofErr w:type="spellStart"/>
            <w:r w:rsidRPr="007B7693">
              <w:rPr>
                <w:i/>
                <w:iCs/>
                <w:lang w:eastAsia="es-CO"/>
              </w:rPr>
              <w:t>Eucampia</w:t>
            </w:r>
            <w:proofErr w:type="spellEnd"/>
            <w:r w:rsidRPr="007B7693">
              <w:rPr>
                <w:i/>
                <w:iCs/>
                <w:lang w:eastAsia="es-CO"/>
              </w:rPr>
              <w:t xml:space="preserve"> </w:t>
            </w:r>
            <w:proofErr w:type="spellStart"/>
            <w:r w:rsidRPr="007B7693">
              <w:rPr>
                <w:i/>
                <w:iCs/>
                <w:lang w:eastAsia="es-CO"/>
              </w:rPr>
              <w:t>zodiacus</w:t>
            </w:r>
            <w:proofErr w:type="spellEnd"/>
          </w:p>
        </w:tc>
        <w:tc>
          <w:tcPr>
            <w:tcW w:w="1200" w:type="dxa"/>
            <w:tcBorders>
              <w:top w:val="nil"/>
              <w:left w:val="nil"/>
              <w:bottom w:val="nil"/>
              <w:right w:val="nil"/>
            </w:tcBorders>
            <w:shd w:val="clear" w:color="auto" w:fill="auto"/>
            <w:vAlign w:val="center"/>
            <w:hideMark/>
          </w:tcPr>
          <w:p w14:paraId="2E351F9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70940B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904960E" w14:textId="77777777" w:rsidR="007B7693" w:rsidRPr="007B7693" w:rsidRDefault="007B7693" w:rsidP="000474B3">
            <w:pPr>
              <w:jc w:val="center"/>
              <w:rPr>
                <w:lang w:val="es-CO" w:eastAsia="es-CO"/>
              </w:rPr>
            </w:pPr>
            <w:r w:rsidRPr="007B7693">
              <w:rPr>
                <w:lang w:eastAsia="es-CO"/>
              </w:rPr>
              <w:t>+</w:t>
            </w:r>
          </w:p>
        </w:tc>
      </w:tr>
      <w:tr w:rsidR="007B7693" w:rsidRPr="007B7693" w14:paraId="120666B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87D6A4C" w14:textId="77777777" w:rsidR="007B7693" w:rsidRPr="007B7693" w:rsidRDefault="007B7693" w:rsidP="000474B3">
            <w:pPr>
              <w:rPr>
                <w:i/>
                <w:iCs/>
                <w:lang w:val="es-CO" w:eastAsia="es-CO"/>
              </w:rPr>
            </w:pPr>
            <w:proofErr w:type="spellStart"/>
            <w:r w:rsidRPr="007B7693">
              <w:rPr>
                <w:i/>
                <w:iCs/>
                <w:lang w:eastAsia="es-CO"/>
              </w:rPr>
              <w:t>Hemiaulus</w:t>
            </w:r>
            <w:proofErr w:type="spellEnd"/>
            <w:r w:rsidRPr="007B7693">
              <w:rPr>
                <w:i/>
                <w:iCs/>
                <w:lang w:eastAsia="es-CO"/>
              </w:rPr>
              <w:t xml:space="preserve"> </w:t>
            </w:r>
            <w:proofErr w:type="spellStart"/>
            <w:r w:rsidRPr="007B7693">
              <w:rPr>
                <w:i/>
                <w:iCs/>
                <w:lang w:eastAsia="es-CO"/>
              </w:rPr>
              <w:t>membranaceus</w:t>
            </w:r>
            <w:proofErr w:type="spellEnd"/>
          </w:p>
        </w:tc>
        <w:tc>
          <w:tcPr>
            <w:tcW w:w="1200" w:type="dxa"/>
            <w:tcBorders>
              <w:top w:val="nil"/>
              <w:left w:val="nil"/>
              <w:bottom w:val="nil"/>
              <w:right w:val="nil"/>
            </w:tcBorders>
            <w:shd w:val="clear" w:color="auto" w:fill="auto"/>
            <w:vAlign w:val="center"/>
            <w:hideMark/>
          </w:tcPr>
          <w:p w14:paraId="0E63B5C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41A122"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4ACF6945" w14:textId="77777777" w:rsidR="007B7693" w:rsidRPr="007B7693" w:rsidRDefault="007B7693" w:rsidP="000474B3">
            <w:pPr>
              <w:jc w:val="center"/>
              <w:rPr>
                <w:lang w:val="es-CO" w:eastAsia="es-CO"/>
              </w:rPr>
            </w:pPr>
            <w:r w:rsidRPr="007B7693">
              <w:rPr>
                <w:lang w:eastAsia="es-CO"/>
              </w:rPr>
              <w:t>+</w:t>
            </w:r>
          </w:p>
        </w:tc>
      </w:tr>
      <w:tr w:rsidR="007B7693" w:rsidRPr="007B7693" w14:paraId="597A67D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A9E59FD" w14:textId="77777777" w:rsidR="007B7693" w:rsidRPr="007B7693" w:rsidRDefault="007B7693" w:rsidP="000474B3">
            <w:pPr>
              <w:rPr>
                <w:i/>
                <w:iCs/>
                <w:lang w:val="es-CO" w:eastAsia="es-CO"/>
              </w:rPr>
            </w:pPr>
            <w:proofErr w:type="spellStart"/>
            <w:r w:rsidRPr="007B7693">
              <w:rPr>
                <w:i/>
                <w:iCs/>
                <w:lang w:eastAsia="es-CO"/>
              </w:rPr>
              <w:t>Hemiaulus</w:t>
            </w:r>
            <w:proofErr w:type="spellEnd"/>
            <w:r w:rsidRPr="007B7693">
              <w:rPr>
                <w:i/>
                <w:iCs/>
                <w:lang w:eastAsia="es-CO"/>
              </w:rPr>
              <w:t xml:space="preserve"> </w:t>
            </w:r>
            <w:proofErr w:type="spellStart"/>
            <w:r w:rsidRPr="007B7693">
              <w:rPr>
                <w:i/>
                <w:iCs/>
                <w:lang w:eastAsia="es-CO"/>
              </w:rPr>
              <w:t>sinensis</w:t>
            </w:r>
            <w:proofErr w:type="spellEnd"/>
          </w:p>
        </w:tc>
        <w:tc>
          <w:tcPr>
            <w:tcW w:w="1200" w:type="dxa"/>
            <w:tcBorders>
              <w:top w:val="nil"/>
              <w:left w:val="nil"/>
              <w:bottom w:val="nil"/>
              <w:right w:val="nil"/>
            </w:tcBorders>
            <w:shd w:val="clear" w:color="auto" w:fill="auto"/>
            <w:vAlign w:val="center"/>
            <w:hideMark/>
          </w:tcPr>
          <w:p w14:paraId="47EEEF8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468568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1CD3BC3" w14:textId="77777777" w:rsidR="007B7693" w:rsidRPr="007B7693" w:rsidRDefault="007B7693" w:rsidP="000474B3">
            <w:pPr>
              <w:jc w:val="center"/>
              <w:rPr>
                <w:lang w:val="es-CO" w:eastAsia="es-CO"/>
              </w:rPr>
            </w:pPr>
            <w:r w:rsidRPr="007B7693">
              <w:rPr>
                <w:lang w:eastAsia="es-CO"/>
              </w:rPr>
              <w:t>+</w:t>
            </w:r>
          </w:p>
        </w:tc>
      </w:tr>
      <w:tr w:rsidR="007B7693" w:rsidRPr="007B7693" w14:paraId="6B75A05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7EE0E80" w14:textId="77777777" w:rsidR="007B7693" w:rsidRPr="007B7693" w:rsidRDefault="007B7693" w:rsidP="000474B3">
            <w:pPr>
              <w:rPr>
                <w:i/>
                <w:iCs/>
                <w:lang w:val="es-CO" w:eastAsia="es-CO"/>
              </w:rPr>
            </w:pPr>
            <w:proofErr w:type="spellStart"/>
            <w:r w:rsidRPr="007B7693">
              <w:rPr>
                <w:i/>
                <w:iCs/>
                <w:lang w:eastAsia="es-CO"/>
              </w:rPr>
              <w:t>Streptotheca</w:t>
            </w:r>
            <w:proofErr w:type="spellEnd"/>
            <w:r w:rsidRPr="007B7693">
              <w:rPr>
                <w:i/>
                <w:iCs/>
                <w:lang w:eastAsia="es-CO"/>
              </w:rPr>
              <w:t xml:space="preserve"> </w:t>
            </w:r>
            <w:proofErr w:type="spellStart"/>
            <w:r w:rsidRPr="007B7693">
              <w:rPr>
                <w:i/>
                <w:iCs/>
                <w:lang w:eastAsia="es-CO"/>
              </w:rPr>
              <w:t>tamesis</w:t>
            </w:r>
            <w:proofErr w:type="spellEnd"/>
          </w:p>
        </w:tc>
        <w:tc>
          <w:tcPr>
            <w:tcW w:w="1200" w:type="dxa"/>
            <w:tcBorders>
              <w:top w:val="nil"/>
              <w:left w:val="nil"/>
              <w:bottom w:val="nil"/>
              <w:right w:val="nil"/>
            </w:tcBorders>
            <w:shd w:val="clear" w:color="auto" w:fill="auto"/>
            <w:vAlign w:val="center"/>
            <w:hideMark/>
          </w:tcPr>
          <w:p w14:paraId="12AF203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3739E0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582F172" w14:textId="77777777" w:rsidR="007B7693" w:rsidRPr="007B7693" w:rsidRDefault="007B7693" w:rsidP="000474B3">
            <w:pPr>
              <w:jc w:val="center"/>
              <w:rPr>
                <w:lang w:val="es-CO" w:eastAsia="es-CO"/>
              </w:rPr>
            </w:pPr>
            <w:r w:rsidRPr="007B7693">
              <w:rPr>
                <w:lang w:eastAsia="es-CO"/>
              </w:rPr>
              <w:t>+</w:t>
            </w:r>
          </w:p>
        </w:tc>
      </w:tr>
      <w:tr w:rsidR="007B7693" w:rsidRPr="007B7693" w14:paraId="0BE17836"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A961CF4" w14:textId="77777777" w:rsidR="007B7693" w:rsidRPr="007B7693" w:rsidRDefault="007B7693" w:rsidP="000474B3">
            <w:pPr>
              <w:rPr>
                <w:lang w:val="es-CO" w:eastAsia="es-CO"/>
              </w:rPr>
            </w:pPr>
            <w:proofErr w:type="spellStart"/>
            <w:r w:rsidRPr="007B7693">
              <w:rPr>
                <w:lang w:eastAsia="es-CO"/>
              </w:rPr>
              <w:t>Leptocylindrales</w:t>
            </w:r>
            <w:proofErr w:type="spellEnd"/>
          </w:p>
        </w:tc>
      </w:tr>
      <w:tr w:rsidR="007B7693" w:rsidRPr="007B7693" w14:paraId="48EF02A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3CD729A" w14:textId="77777777" w:rsidR="007B7693" w:rsidRPr="007B7693" w:rsidRDefault="007B7693" w:rsidP="000474B3">
            <w:pPr>
              <w:rPr>
                <w:i/>
                <w:iCs/>
                <w:lang w:val="es-CO" w:eastAsia="es-CO"/>
              </w:rPr>
            </w:pPr>
            <w:proofErr w:type="spellStart"/>
            <w:r w:rsidRPr="007B7693">
              <w:rPr>
                <w:i/>
                <w:iCs/>
                <w:lang w:eastAsia="es-CO"/>
              </w:rPr>
              <w:t>Leptocylindrus</w:t>
            </w:r>
            <w:proofErr w:type="spellEnd"/>
            <w:r w:rsidRPr="007B7693">
              <w:rPr>
                <w:i/>
                <w:iCs/>
                <w:lang w:eastAsia="es-CO"/>
              </w:rPr>
              <w:t xml:space="preserve"> </w:t>
            </w:r>
            <w:proofErr w:type="spellStart"/>
            <w:r w:rsidRPr="007B7693">
              <w:rPr>
                <w:i/>
                <w:iCs/>
                <w:lang w:eastAsia="es-CO"/>
              </w:rPr>
              <w:t>danicus</w:t>
            </w:r>
            <w:proofErr w:type="spellEnd"/>
          </w:p>
        </w:tc>
        <w:tc>
          <w:tcPr>
            <w:tcW w:w="1200" w:type="dxa"/>
            <w:tcBorders>
              <w:top w:val="nil"/>
              <w:left w:val="nil"/>
              <w:bottom w:val="nil"/>
              <w:right w:val="nil"/>
            </w:tcBorders>
            <w:shd w:val="clear" w:color="auto" w:fill="auto"/>
            <w:vAlign w:val="center"/>
            <w:hideMark/>
          </w:tcPr>
          <w:p w14:paraId="5BB2669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17B21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617C50B" w14:textId="77777777" w:rsidR="007B7693" w:rsidRPr="007B7693" w:rsidRDefault="007B7693" w:rsidP="000474B3">
            <w:pPr>
              <w:jc w:val="center"/>
              <w:rPr>
                <w:lang w:val="es-CO" w:eastAsia="es-CO"/>
              </w:rPr>
            </w:pPr>
            <w:r w:rsidRPr="007B7693">
              <w:rPr>
                <w:lang w:eastAsia="es-CO"/>
              </w:rPr>
              <w:t>+</w:t>
            </w:r>
          </w:p>
        </w:tc>
      </w:tr>
      <w:tr w:rsidR="007B7693" w:rsidRPr="007B7693" w14:paraId="6CA4958F"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4466BDC" w14:textId="77777777" w:rsidR="007B7693" w:rsidRPr="007B7693" w:rsidRDefault="007B7693" w:rsidP="000474B3">
            <w:pPr>
              <w:rPr>
                <w:lang w:val="es-CO" w:eastAsia="es-CO"/>
              </w:rPr>
            </w:pPr>
            <w:proofErr w:type="spellStart"/>
            <w:r w:rsidRPr="007B7693">
              <w:rPr>
                <w:lang w:eastAsia="es-CO"/>
              </w:rPr>
              <w:t>Lithodesmiales</w:t>
            </w:r>
            <w:proofErr w:type="spellEnd"/>
          </w:p>
        </w:tc>
      </w:tr>
      <w:tr w:rsidR="007B7693" w:rsidRPr="007B7693" w14:paraId="67317AE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10A8976" w14:textId="77777777" w:rsidR="007B7693" w:rsidRPr="007B7693" w:rsidRDefault="007B7693" w:rsidP="000474B3">
            <w:pPr>
              <w:rPr>
                <w:i/>
                <w:iCs/>
                <w:lang w:val="es-CO" w:eastAsia="es-CO"/>
              </w:rPr>
            </w:pPr>
            <w:proofErr w:type="spellStart"/>
            <w:r w:rsidRPr="007B7693">
              <w:rPr>
                <w:i/>
                <w:iCs/>
                <w:lang w:eastAsia="es-CO"/>
              </w:rPr>
              <w:t>Ditylum</w:t>
            </w:r>
            <w:proofErr w:type="spellEnd"/>
            <w:r w:rsidRPr="007B7693">
              <w:rPr>
                <w:i/>
                <w:iCs/>
                <w:lang w:eastAsia="es-CO"/>
              </w:rPr>
              <w:t xml:space="preserve"> </w:t>
            </w:r>
            <w:proofErr w:type="spellStart"/>
            <w:r w:rsidRPr="007B7693">
              <w:rPr>
                <w:i/>
                <w:iCs/>
                <w:lang w:eastAsia="es-CO"/>
              </w:rPr>
              <w:t>brightwellii</w:t>
            </w:r>
            <w:proofErr w:type="spellEnd"/>
          </w:p>
        </w:tc>
        <w:tc>
          <w:tcPr>
            <w:tcW w:w="1200" w:type="dxa"/>
            <w:tcBorders>
              <w:top w:val="nil"/>
              <w:left w:val="nil"/>
              <w:bottom w:val="nil"/>
              <w:right w:val="nil"/>
            </w:tcBorders>
            <w:shd w:val="clear" w:color="auto" w:fill="auto"/>
            <w:vAlign w:val="center"/>
            <w:hideMark/>
          </w:tcPr>
          <w:p w14:paraId="0C4826B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7032DA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FFC2558" w14:textId="77777777" w:rsidR="007B7693" w:rsidRPr="007B7693" w:rsidRDefault="007B7693" w:rsidP="000474B3">
            <w:pPr>
              <w:jc w:val="center"/>
              <w:rPr>
                <w:lang w:val="es-CO" w:eastAsia="es-CO"/>
              </w:rPr>
            </w:pPr>
            <w:r w:rsidRPr="007B7693">
              <w:rPr>
                <w:lang w:eastAsia="es-CO"/>
              </w:rPr>
              <w:t>+</w:t>
            </w:r>
          </w:p>
        </w:tc>
      </w:tr>
      <w:tr w:rsidR="007B7693" w:rsidRPr="007B7693" w14:paraId="6902A14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04408BD" w14:textId="77777777" w:rsidR="007B7693" w:rsidRPr="007B7693" w:rsidRDefault="007B7693" w:rsidP="000474B3">
            <w:pPr>
              <w:rPr>
                <w:i/>
                <w:iCs/>
                <w:lang w:val="es-CO" w:eastAsia="es-CO"/>
              </w:rPr>
            </w:pPr>
            <w:proofErr w:type="spellStart"/>
            <w:r w:rsidRPr="007B7693">
              <w:rPr>
                <w:i/>
                <w:iCs/>
                <w:lang w:eastAsia="es-CO"/>
              </w:rPr>
              <w:t>Lithodesmium</w:t>
            </w:r>
            <w:proofErr w:type="spellEnd"/>
            <w:r w:rsidRPr="007B7693">
              <w:rPr>
                <w:i/>
                <w:iCs/>
                <w:lang w:eastAsia="es-CO"/>
              </w:rPr>
              <w:t xml:space="preserve"> </w:t>
            </w:r>
            <w:proofErr w:type="spellStart"/>
            <w:r w:rsidRPr="007B7693">
              <w:rPr>
                <w:i/>
                <w:iCs/>
                <w:lang w:eastAsia="es-CO"/>
              </w:rPr>
              <w:t>undulatum</w:t>
            </w:r>
            <w:proofErr w:type="spellEnd"/>
          </w:p>
        </w:tc>
        <w:tc>
          <w:tcPr>
            <w:tcW w:w="1200" w:type="dxa"/>
            <w:tcBorders>
              <w:top w:val="nil"/>
              <w:left w:val="nil"/>
              <w:bottom w:val="nil"/>
              <w:right w:val="nil"/>
            </w:tcBorders>
            <w:shd w:val="clear" w:color="auto" w:fill="auto"/>
            <w:vAlign w:val="center"/>
            <w:hideMark/>
          </w:tcPr>
          <w:p w14:paraId="7D10364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FFA9F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82971E0" w14:textId="77777777" w:rsidR="007B7693" w:rsidRPr="007B7693" w:rsidRDefault="007B7693" w:rsidP="000474B3">
            <w:pPr>
              <w:jc w:val="center"/>
              <w:rPr>
                <w:lang w:val="es-CO" w:eastAsia="es-CO"/>
              </w:rPr>
            </w:pPr>
            <w:r w:rsidRPr="007B7693">
              <w:rPr>
                <w:lang w:eastAsia="es-CO"/>
              </w:rPr>
              <w:t>+</w:t>
            </w:r>
          </w:p>
        </w:tc>
      </w:tr>
      <w:tr w:rsidR="007B7693" w:rsidRPr="007B7693" w14:paraId="6E4C1702"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24F1E0DC" w14:textId="77777777" w:rsidR="007B7693" w:rsidRPr="007B7693" w:rsidRDefault="007B7693" w:rsidP="000474B3">
            <w:pPr>
              <w:rPr>
                <w:lang w:val="es-CO" w:eastAsia="es-CO"/>
              </w:rPr>
            </w:pPr>
            <w:proofErr w:type="spellStart"/>
            <w:r w:rsidRPr="007B7693">
              <w:rPr>
                <w:lang w:eastAsia="es-CO"/>
              </w:rPr>
              <w:t>Lyrellales</w:t>
            </w:r>
            <w:proofErr w:type="spellEnd"/>
          </w:p>
        </w:tc>
      </w:tr>
      <w:tr w:rsidR="007B7693" w:rsidRPr="007B7693" w14:paraId="3EF2A70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81BA5AE" w14:textId="77777777" w:rsidR="007B7693" w:rsidRPr="007B7693" w:rsidRDefault="007B7693" w:rsidP="000474B3">
            <w:pPr>
              <w:rPr>
                <w:i/>
                <w:iCs/>
                <w:lang w:val="es-CO" w:eastAsia="es-CO"/>
              </w:rPr>
            </w:pPr>
            <w:proofErr w:type="spellStart"/>
            <w:r w:rsidRPr="007B7693">
              <w:rPr>
                <w:i/>
                <w:iCs/>
                <w:lang w:eastAsia="es-CO"/>
              </w:rPr>
              <w:t>Lyrell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57AFEB1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2DA93F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6B56ED" w14:textId="77777777" w:rsidR="007B7693" w:rsidRPr="007B7693" w:rsidRDefault="007B7693" w:rsidP="000474B3">
            <w:pPr>
              <w:jc w:val="center"/>
              <w:rPr>
                <w:lang w:val="es-CO" w:eastAsia="es-CO"/>
              </w:rPr>
            </w:pPr>
            <w:r w:rsidRPr="007B7693">
              <w:rPr>
                <w:lang w:eastAsia="es-CO"/>
              </w:rPr>
              <w:t>+</w:t>
            </w:r>
          </w:p>
        </w:tc>
      </w:tr>
      <w:tr w:rsidR="007B7693" w:rsidRPr="007B7693" w14:paraId="28366422"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7DFE84B7" w14:textId="77777777" w:rsidR="007B7693" w:rsidRPr="007B7693" w:rsidRDefault="007B7693" w:rsidP="000474B3">
            <w:pPr>
              <w:rPr>
                <w:lang w:val="es-CO" w:eastAsia="es-CO"/>
              </w:rPr>
            </w:pPr>
            <w:proofErr w:type="spellStart"/>
            <w:r w:rsidRPr="007B7693">
              <w:rPr>
                <w:lang w:eastAsia="es-CO"/>
              </w:rPr>
              <w:t>Melosirales</w:t>
            </w:r>
            <w:proofErr w:type="spellEnd"/>
          </w:p>
        </w:tc>
      </w:tr>
      <w:tr w:rsidR="007B7693" w:rsidRPr="007B7693" w14:paraId="35A9B7F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9AC255F" w14:textId="77777777" w:rsidR="007B7693" w:rsidRPr="007B7693" w:rsidRDefault="007B7693" w:rsidP="000474B3">
            <w:pPr>
              <w:rPr>
                <w:i/>
                <w:iCs/>
                <w:lang w:val="es-CO" w:eastAsia="es-CO"/>
              </w:rPr>
            </w:pPr>
            <w:proofErr w:type="spellStart"/>
            <w:proofErr w:type="gramStart"/>
            <w:r w:rsidRPr="007B7693">
              <w:rPr>
                <w:i/>
                <w:iCs/>
                <w:lang w:eastAsia="es-CO"/>
              </w:rPr>
              <w:t>Melosira</w:t>
            </w:r>
            <w:proofErr w:type="spellEnd"/>
            <w:r w:rsidRPr="007B7693">
              <w:rPr>
                <w:i/>
                <w:iCs/>
                <w:lang w:eastAsia="es-CO"/>
              </w:rPr>
              <w:t xml:space="preserve">  </w:t>
            </w:r>
            <w:proofErr w:type="spellStart"/>
            <w:r w:rsidRPr="007B7693">
              <w:rPr>
                <w:i/>
                <w:iCs/>
                <w:lang w:eastAsia="es-CO"/>
              </w:rPr>
              <w:t>sp</w:t>
            </w:r>
            <w:proofErr w:type="spellEnd"/>
            <w:proofErr w:type="gramEnd"/>
          </w:p>
        </w:tc>
        <w:tc>
          <w:tcPr>
            <w:tcW w:w="1200" w:type="dxa"/>
            <w:tcBorders>
              <w:top w:val="nil"/>
              <w:left w:val="nil"/>
              <w:bottom w:val="nil"/>
              <w:right w:val="nil"/>
            </w:tcBorders>
            <w:shd w:val="clear" w:color="auto" w:fill="auto"/>
            <w:vAlign w:val="center"/>
            <w:hideMark/>
          </w:tcPr>
          <w:p w14:paraId="6C22901D"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04FFAA3D"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5F32A9D2" w14:textId="77777777" w:rsidR="007B7693" w:rsidRPr="007B7693" w:rsidRDefault="007B7693" w:rsidP="000474B3">
            <w:pPr>
              <w:jc w:val="center"/>
              <w:rPr>
                <w:lang w:val="es-CO" w:eastAsia="es-CO"/>
              </w:rPr>
            </w:pPr>
            <w:r w:rsidRPr="007B7693">
              <w:rPr>
                <w:lang w:eastAsia="es-CO"/>
              </w:rPr>
              <w:t>+</w:t>
            </w:r>
          </w:p>
        </w:tc>
      </w:tr>
      <w:tr w:rsidR="007B7693" w:rsidRPr="007B7693" w14:paraId="23C99A8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B02DD3D" w14:textId="77777777" w:rsidR="007B7693" w:rsidRPr="007B7693" w:rsidRDefault="007B7693" w:rsidP="000474B3">
            <w:pPr>
              <w:rPr>
                <w:i/>
                <w:iCs/>
                <w:lang w:val="es-CO" w:eastAsia="es-CO"/>
              </w:rPr>
            </w:pPr>
            <w:proofErr w:type="spellStart"/>
            <w:r w:rsidRPr="007B7693">
              <w:rPr>
                <w:i/>
                <w:iCs/>
                <w:lang w:eastAsia="es-CO"/>
              </w:rPr>
              <w:t>Stephanopyxis</w:t>
            </w:r>
            <w:proofErr w:type="spellEnd"/>
            <w:r w:rsidRPr="007B7693">
              <w:rPr>
                <w:i/>
                <w:iCs/>
                <w:lang w:eastAsia="es-CO"/>
              </w:rPr>
              <w:t xml:space="preserve"> </w:t>
            </w:r>
            <w:proofErr w:type="spellStart"/>
            <w:r w:rsidRPr="007B7693">
              <w:rPr>
                <w:i/>
                <w:iCs/>
                <w:lang w:eastAsia="es-CO"/>
              </w:rPr>
              <w:t>turris</w:t>
            </w:r>
            <w:proofErr w:type="spellEnd"/>
          </w:p>
        </w:tc>
        <w:tc>
          <w:tcPr>
            <w:tcW w:w="1200" w:type="dxa"/>
            <w:tcBorders>
              <w:top w:val="nil"/>
              <w:left w:val="nil"/>
              <w:bottom w:val="nil"/>
              <w:right w:val="nil"/>
            </w:tcBorders>
            <w:shd w:val="clear" w:color="auto" w:fill="auto"/>
            <w:vAlign w:val="center"/>
            <w:hideMark/>
          </w:tcPr>
          <w:p w14:paraId="47EE3F9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A0A097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E1A58B4" w14:textId="77777777" w:rsidR="007B7693" w:rsidRPr="007B7693" w:rsidRDefault="007B7693" w:rsidP="000474B3">
            <w:pPr>
              <w:jc w:val="center"/>
              <w:rPr>
                <w:lang w:val="es-CO" w:eastAsia="es-CO"/>
              </w:rPr>
            </w:pPr>
          </w:p>
        </w:tc>
      </w:tr>
      <w:tr w:rsidR="007B7693" w:rsidRPr="007B7693" w14:paraId="338BD045"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0839FC2C" w14:textId="77777777" w:rsidR="007B7693" w:rsidRPr="007B7693" w:rsidRDefault="007B7693" w:rsidP="000474B3">
            <w:pPr>
              <w:rPr>
                <w:lang w:val="es-CO" w:eastAsia="es-CO"/>
              </w:rPr>
            </w:pPr>
            <w:proofErr w:type="spellStart"/>
            <w:r w:rsidRPr="007B7693">
              <w:rPr>
                <w:lang w:eastAsia="es-CO"/>
              </w:rPr>
              <w:t>Naviculales</w:t>
            </w:r>
            <w:proofErr w:type="spellEnd"/>
          </w:p>
        </w:tc>
      </w:tr>
      <w:tr w:rsidR="007B7693" w:rsidRPr="007B7693" w14:paraId="09E7FE4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5C1A7F5" w14:textId="77777777" w:rsidR="007B7693" w:rsidRPr="007B7693" w:rsidRDefault="007B7693" w:rsidP="000474B3">
            <w:pPr>
              <w:rPr>
                <w:lang w:val="es-CO" w:eastAsia="es-CO"/>
              </w:rPr>
            </w:pPr>
            <w:proofErr w:type="spellStart"/>
            <w:r w:rsidRPr="007B7693">
              <w:rPr>
                <w:lang w:eastAsia="es-CO"/>
              </w:rPr>
              <w:t>Diploneis</w:t>
            </w:r>
            <w:proofErr w:type="spellEnd"/>
            <w:r w:rsidRPr="007B7693">
              <w:rPr>
                <w:lang w:eastAsia="es-CO"/>
              </w:rPr>
              <w:t xml:space="preserve"> </w:t>
            </w:r>
            <w:proofErr w:type="spellStart"/>
            <w:r w:rsidRPr="007B7693">
              <w:rPr>
                <w:lang w:eastAsia="es-CO"/>
              </w:rPr>
              <w:t>gruendleri</w:t>
            </w:r>
            <w:proofErr w:type="spellEnd"/>
          </w:p>
        </w:tc>
        <w:tc>
          <w:tcPr>
            <w:tcW w:w="1200" w:type="dxa"/>
            <w:tcBorders>
              <w:top w:val="nil"/>
              <w:left w:val="nil"/>
              <w:bottom w:val="nil"/>
              <w:right w:val="nil"/>
            </w:tcBorders>
            <w:shd w:val="clear" w:color="auto" w:fill="auto"/>
            <w:vAlign w:val="center"/>
            <w:hideMark/>
          </w:tcPr>
          <w:p w14:paraId="4155210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9E08D7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69EEC9C" w14:textId="77777777" w:rsidR="007B7693" w:rsidRPr="007B7693" w:rsidRDefault="007B7693" w:rsidP="000474B3">
            <w:pPr>
              <w:jc w:val="center"/>
              <w:rPr>
                <w:lang w:val="es-CO" w:eastAsia="es-CO"/>
              </w:rPr>
            </w:pPr>
            <w:r w:rsidRPr="007B7693">
              <w:rPr>
                <w:lang w:eastAsia="es-CO"/>
              </w:rPr>
              <w:t>+</w:t>
            </w:r>
          </w:p>
        </w:tc>
      </w:tr>
      <w:tr w:rsidR="007B7693" w:rsidRPr="007B7693" w14:paraId="1BB88E8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413C3D0" w14:textId="77777777" w:rsidR="007B7693" w:rsidRPr="007B7693" w:rsidRDefault="007B7693" w:rsidP="000474B3">
            <w:pPr>
              <w:rPr>
                <w:lang w:val="es-CO" w:eastAsia="es-CO"/>
              </w:rPr>
            </w:pPr>
            <w:proofErr w:type="spellStart"/>
            <w:r w:rsidRPr="007B7693">
              <w:rPr>
                <w:lang w:eastAsia="es-CO"/>
              </w:rPr>
              <w:t>Gyrosigma</w:t>
            </w:r>
            <w:proofErr w:type="spellEnd"/>
            <w:r w:rsidRPr="007B7693">
              <w:rPr>
                <w:lang w:eastAsia="es-CO"/>
              </w:rPr>
              <w:t xml:space="preserve"> </w:t>
            </w:r>
            <w:proofErr w:type="spellStart"/>
            <w:r w:rsidRPr="007B7693">
              <w:rPr>
                <w:lang w:eastAsia="es-CO"/>
              </w:rPr>
              <w:t>sp</w:t>
            </w:r>
            <w:proofErr w:type="spellEnd"/>
          </w:p>
        </w:tc>
        <w:tc>
          <w:tcPr>
            <w:tcW w:w="1200" w:type="dxa"/>
            <w:tcBorders>
              <w:top w:val="nil"/>
              <w:left w:val="nil"/>
              <w:bottom w:val="nil"/>
              <w:right w:val="nil"/>
            </w:tcBorders>
            <w:shd w:val="clear" w:color="auto" w:fill="auto"/>
            <w:vAlign w:val="center"/>
            <w:hideMark/>
          </w:tcPr>
          <w:p w14:paraId="254BD55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944F93F"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161AC307" w14:textId="77777777" w:rsidR="007B7693" w:rsidRPr="007B7693" w:rsidRDefault="007B7693" w:rsidP="000474B3">
            <w:pPr>
              <w:jc w:val="center"/>
              <w:rPr>
                <w:lang w:val="es-CO" w:eastAsia="es-CO"/>
              </w:rPr>
            </w:pPr>
            <w:r w:rsidRPr="007B7693">
              <w:rPr>
                <w:lang w:eastAsia="es-CO"/>
              </w:rPr>
              <w:t>+</w:t>
            </w:r>
          </w:p>
        </w:tc>
      </w:tr>
      <w:tr w:rsidR="007B7693" w:rsidRPr="007B7693" w14:paraId="0B6CC81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2419B1B" w14:textId="77777777" w:rsidR="007B7693" w:rsidRPr="007B7693" w:rsidRDefault="007B7693" w:rsidP="000474B3">
            <w:pPr>
              <w:rPr>
                <w:lang w:val="es-CO" w:eastAsia="es-CO"/>
              </w:rPr>
            </w:pPr>
            <w:proofErr w:type="spellStart"/>
            <w:r w:rsidRPr="007B7693">
              <w:rPr>
                <w:lang w:eastAsia="es-CO"/>
              </w:rPr>
              <w:t>Meuniera</w:t>
            </w:r>
            <w:proofErr w:type="spellEnd"/>
            <w:r w:rsidRPr="007B7693">
              <w:rPr>
                <w:lang w:eastAsia="es-CO"/>
              </w:rPr>
              <w:t xml:space="preserve"> </w:t>
            </w:r>
            <w:proofErr w:type="spellStart"/>
            <w:r w:rsidRPr="007B7693">
              <w:rPr>
                <w:lang w:eastAsia="es-CO"/>
              </w:rPr>
              <w:t>membranacea</w:t>
            </w:r>
            <w:proofErr w:type="spellEnd"/>
          </w:p>
        </w:tc>
        <w:tc>
          <w:tcPr>
            <w:tcW w:w="1200" w:type="dxa"/>
            <w:tcBorders>
              <w:top w:val="nil"/>
              <w:left w:val="nil"/>
              <w:bottom w:val="nil"/>
              <w:right w:val="nil"/>
            </w:tcBorders>
            <w:shd w:val="clear" w:color="auto" w:fill="auto"/>
            <w:vAlign w:val="center"/>
            <w:hideMark/>
          </w:tcPr>
          <w:p w14:paraId="79E81327"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5733AFC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4EB8C28" w14:textId="77777777" w:rsidR="007B7693" w:rsidRPr="007B7693" w:rsidRDefault="007B7693" w:rsidP="000474B3">
            <w:pPr>
              <w:jc w:val="center"/>
              <w:rPr>
                <w:lang w:val="es-CO" w:eastAsia="es-CO"/>
              </w:rPr>
            </w:pPr>
            <w:r w:rsidRPr="007B7693">
              <w:rPr>
                <w:lang w:eastAsia="es-CO"/>
              </w:rPr>
              <w:t>+</w:t>
            </w:r>
          </w:p>
        </w:tc>
      </w:tr>
      <w:tr w:rsidR="007B7693" w:rsidRPr="007B7693" w14:paraId="6B57201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7447052" w14:textId="77777777" w:rsidR="007B7693" w:rsidRPr="007B7693" w:rsidRDefault="007B7693" w:rsidP="000474B3">
            <w:pPr>
              <w:rPr>
                <w:lang w:val="es-CO" w:eastAsia="es-CO"/>
              </w:rPr>
            </w:pPr>
            <w:proofErr w:type="spellStart"/>
            <w:r w:rsidRPr="007B7693">
              <w:rPr>
                <w:lang w:eastAsia="es-CO"/>
              </w:rPr>
              <w:t>Navicula</w:t>
            </w:r>
            <w:proofErr w:type="spellEnd"/>
            <w:r w:rsidRPr="007B7693">
              <w:rPr>
                <w:lang w:eastAsia="es-CO"/>
              </w:rPr>
              <w:t xml:space="preserve"> </w:t>
            </w:r>
            <w:proofErr w:type="spellStart"/>
            <w:r w:rsidRPr="007B7693">
              <w:rPr>
                <w:lang w:eastAsia="es-CO"/>
              </w:rPr>
              <w:t>sp</w:t>
            </w:r>
            <w:proofErr w:type="spellEnd"/>
          </w:p>
        </w:tc>
        <w:tc>
          <w:tcPr>
            <w:tcW w:w="1200" w:type="dxa"/>
            <w:tcBorders>
              <w:top w:val="nil"/>
              <w:left w:val="nil"/>
              <w:bottom w:val="nil"/>
              <w:right w:val="nil"/>
            </w:tcBorders>
            <w:shd w:val="clear" w:color="auto" w:fill="auto"/>
            <w:vAlign w:val="center"/>
            <w:hideMark/>
          </w:tcPr>
          <w:p w14:paraId="4795D773"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5A77329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9DBABB6" w14:textId="77777777" w:rsidR="007B7693" w:rsidRPr="007B7693" w:rsidRDefault="007B7693" w:rsidP="000474B3">
            <w:pPr>
              <w:jc w:val="center"/>
              <w:rPr>
                <w:lang w:val="es-CO" w:eastAsia="es-CO"/>
              </w:rPr>
            </w:pPr>
          </w:p>
        </w:tc>
      </w:tr>
      <w:tr w:rsidR="007B7693" w:rsidRPr="007B7693" w14:paraId="50E81CC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876C3F6" w14:textId="77777777" w:rsidR="007B7693" w:rsidRPr="007B7693" w:rsidRDefault="007B7693" w:rsidP="000474B3">
            <w:pPr>
              <w:rPr>
                <w:lang w:val="es-CO" w:eastAsia="es-CO"/>
              </w:rPr>
            </w:pPr>
            <w:proofErr w:type="spellStart"/>
            <w:r w:rsidRPr="007B7693">
              <w:rPr>
                <w:lang w:eastAsia="es-CO"/>
              </w:rPr>
              <w:lastRenderedPageBreak/>
              <w:t>Phaeodactylum</w:t>
            </w:r>
            <w:proofErr w:type="spellEnd"/>
            <w:r w:rsidRPr="007B7693">
              <w:rPr>
                <w:lang w:eastAsia="es-CO"/>
              </w:rPr>
              <w:t xml:space="preserve"> </w:t>
            </w:r>
            <w:proofErr w:type="spellStart"/>
            <w:r w:rsidRPr="007B7693">
              <w:rPr>
                <w:lang w:eastAsia="es-CO"/>
              </w:rPr>
              <w:t>sp</w:t>
            </w:r>
            <w:proofErr w:type="spellEnd"/>
          </w:p>
        </w:tc>
        <w:tc>
          <w:tcPr>
            <w:tcW w:w="1200" w:type="dxa"/>
            <w:tcBorders>
              <w:top w:val="nil"/>
              <w:left w:val="nil"/>
              <w:bottom w:val="nil"/>
              <w:right w:val="nil"/>
            </w:tcBorders>
            <w:shd w:val="clear" w:color="auto" w:fill="auto"/>
            <w:vAlign w:val="center"/>
            <w:hideMark/>
          </w:tcPr>
          <w:p w14:paraId="4F48716F"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29348A9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FB57F79" w14:textId="77777777" w:rsidR="007B7693" w:rsidRPr="007B7693" w:rsidRDefault="007B7693" w:rsidP="000474B3">
            <w:pPr>
              <w:jc w:val="center"/>
              <w:rPr>
                <w:lang w:val="es-CO" w:eastAsia="es-CO"/>
              </w:rPr>
            </w:pPr>
          </w:p>
        </w:tc>
      </w:tr>
      <w:tr w:rsidR="007B7693" w:rsidRPr="007B7693" w14:paraId="2F4A0D2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3A4AD45" w14:textId="77777777" w:rsidR="007B7693" w:rsidRPr="007B7693" w:rsidRDefault="007B7693" w:rsidP="000474B3">
            <w:pPr>
              <w:rPr>
                <w:lang w:val="es-CO" w:eastAsia="es-CO"/>
              </w:rPr>
            </w:pPr>
            <w:proofErr w:type="spellStart"/>
            <w:r w:rsidRPr="007B7693">
              <w:rPr>
                <w:lang w:eastAsia="es-CO"/>
              </w:rPr>
              <w:t>Plagiotropis</w:t>
            </w:r>
            <w:proofErr w:type="spellEnd"/>
            <w:r w:rsidRPr="007B7693">
              <w:rPr>
                <w:lang w:eastAsia="es-CO"/>
              </w:rPr>
              <w:t xml:space="preserve"> </w:t>
            </w:r>
            <w:proofErr w:type="spellStart"/>
            <w:r w:rsidRPr="007B7693">
              <w:rPr>
                <w:lang w:eastAsia="es-CO"/>
              </w:rPr>
              <w:t>sp</w:t>
            </w:r>
            <w:proofErr w:type="spellEnd"/>
          </w:p>
        </w:tc>
        <w:tc>
          <w:tcPr>
            <w:tcW w:w="1200" w:type="dxa"/>
            <w:tcBorders>
              <w:top w:val="nil"/>
              <w:left w:val="nil"/>
              <w:bottom w:val="nil"/>
              <w:right w:val="nil"/>
            </w:tcBorders>
            <w:shd w:val="clear" w:color="auto" w:fill="auto"/>
            <w:vAlign w:val="center"/>
            <w:hideMark/>
          </w:tcPr>
          <w:p w14:paraId="0F982C0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BDCC04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EC89006" w14:textId="77777777" w:rsidR="007B7693" w:rsidRPr="007B7693" w:rsidRDefault="007B7693" w:rsidP="000474B3">
            <w:pPr>
              <w:jc w:val="center"/>
              <w:rPr>
                <w:lang w:val="es-CO" w:eastAsia="es-CO"/>
              </w:rPr>
            </w:pPr>
            <w:r w:rsidRPr="007B7693">
              <w:rPr>
                <w:lang w:eastAsia="es-CO"/>
              </w:rPr>
              <w:t>+</w:t>
            </w:r>
          </w:p>
        </w:tc>
      </w:tr>
      <w:tr w:rsidR="007B7693" w:rsidRPr="007B7693" w14:paraId="531619F4"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46E82667" w14:textId="77777777" w:rsidR="007B7693" w:rsidRPr="007B7693" w:rsidRDefault="007B7693" w:rsidP="000474B3">
            <w:pPr>
              <w:rPr>
                <w:lang w:val="es-CO" w:eastAsia="es-CO"/>
              </w:rPr>
            </w:pPr>
            <w:proofErr w:type="spellStart"/>
            <w:r w:rsidRPr="007B7693">
              <w:rPr>
                <w:lang w:eastAsia="es-CO"/>
              </w:rPr>
              <w:t>Rhaponeidales</w:t>
            </w:r>
            <w:proofErr w:type="spellEnd"/>
          </w:p>
        </w:tc>
      </w:tr>
      <w:tr w:rsidR="007B7693" w:rsidRPr="007B7693" w14:paraId="41215DD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1EE8BFF" w14:textId="77777777" w:rsidR="007B7693" w:rsidRPr="007B7693" w:rsidRDefault="007B7693" w:rsidP="000474B3">
            <w:pPr>
              <w:rPr>
                <w:i/>
                <w:iCs/>
                <w:lang w:val="es-CO" w:eastAsia="es-CO"/>
              </w:rPr>
            </w:pPr>
            <w:proofErr w:type="spellStart"/>
            <w:r w:rsidRPr="007B7693">
              <w:rPr>
                <w:i/>
                <w:iCs/>
                <w:lang w:eastAsia="es-CO"/>
              </w:rPr>
              <w:t>Neodelphineis</w:t>
            </w:r>
            <w:proofErr w:type="spellEnd"/>
            <w:r w:rsidRPr="007B7693">
              <w:rPr>
                <w:i/>
                <w:iCs/>
                <w:lang w:eastAsia="es-CO"/>
              </w:rPr>
              <w:t xml:space="preserve"> </w:t>
            </w:r>
            <w:proofErr w:type="spellStart"/>
            <w:r w:rsidRPr="007B7693">
              <w:rPr>
                <w:i/>
                <w:iCs/>
                <w:lang w:eastAsia="es-CO"/>
              </w:rPr>
              <w:t>pelagica</w:t>
            </w:r>
            <w:proofErr w:type="spellEnd"/>
          </w:p>
        </w:tc>
        <w:tc>
          <w:tcPr>
            <w:tcW w:w="1200" w:type="dxa"/>
            <w:tcBorders>
              <w:top w:val="nil"/>
              <w:left w:val="nil"/>
              <w:bottom w:val="nil"/>
              <w:right w:val="nil"/>
            </w:tcBorders>
            <w:shd w:val="clear" w:color="auto" w:fill="auto"/>
            <w:vAlign w:val="center"/>
            <w:hideMark/>
          </w:tcPr>
          <w:p w14:paraId="077D6DC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E8873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09722DE" w14:textId="77777777" w:rsidR="007B7693" w:rsidRPr="007B7693" w:rsidRDefault="007B7693" w:rsidP="000474B3">
            <w:pPr>
              <w:jc w:val="center"/>
              <w:rPr>
                <w:lang w:val="es-CO" w:eastAsia="es-CO"/>
              </w:rPr>
            </w:pPr>
            <w:r w:rsidRPr="007B7693">
              <w:rPr>
                <w:lang w:eastAsia="es-CO"/>
              </w:rPr>
              <w:t>+</w:t>
            </w:r>
          </w:p>
        </w:tc>
      </w:tr>
      <w:tr w:rsidR="007B7693" w:rsidRPr="007B7693" w14:paraId="2B683A68"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3818D320" w14:textId="77777777" w:rsidR="007B7693" w:rsidRPr="007B7693" w:rsidRDefault="007B7693" w:rsidP="000474B3">
            <w:pPr>
              <w:rPr>
                <w:lang w:val="es-CO" w:eastAsia="es-CO"/>
              </w:rPr>
            </w:pPr>
            <w:proofErr w:type="spellStart"/>
            <w:r w:rsidRPr="007B7693">
              <w:rPr>
                <w:lang w:eastAsia="es-CO"/>
              </w:rPr>
              <w:t>Rhizosoleniales</w:t>
            </w:r>
            <w:proofErr w:type="spellEnd"/>
          </w:p>
        </w:tc>
      </w:tr>
      <w:tr w:rsidR="007B7693" w:rsidRPr="007B7693" w14:paraId="2CB20698"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8958212" w14:textId="77777777" w:rsidR="007B7693" w:rsidRPr="007B7693" w:rsidRDefault="007B7693" w:rsidP="000474B3">
            <w:pPr>
              <w:rPr>
                <w:i/>
                <w:iCs/>
                <w:lang w:val="es-CO" w:eastAsia="es-CO"/>
              </w:rPr>
            </w:pPr>
            <w:proofErr w:type="spellStart"/>
            <w:r w:rsidRPr="007B7693">
              <w:rPr>
                <w:i/>
                <w:iCs/>
                <w:lang w:eastAsia="es-CO"/>
              </w:rPr>
              <w:t>Guinardia</w:t>
            </w:r>
            <w:proofErr w:type="spellEnd"/>
            <w:r w:rsidRPr="007B7693">
              <w:rPr>
                <w:i/>
                <w:iCs/>
                <w:lang w:eastAsia="es-CO"/>
              </w:rPr>
              <w:t xml:space="preserve"> </w:t>
            </w:r>
            <w:proofErr w:type="spellStart"/>
            <w:r w:rsidRPr="007B7693">
              <w:rPr>
                <w:i/>
                <w:iCs/>
                <w:lang w:eastAsia="es-CO"/>
              </w:rPr>
              <w:t>delicatula</w:t>
            </w:r>
            <w:proofErr w:type="spellEnd"/>
          </w:p>
        </w:tc>
        <w:tc>
          <w:tcPr>
            <w:tcW w:w="1200" w:type="dxa"/>
            <w:tcBorders>
              <w:top w:val="nil"/>
              <w:left w:val="nil"/>
              <w:bottom w:val="nil"/>
              <w:right w:val="nil"/>
            </w:tcBorders>
            <w:shd w:val="clear" w:color="auto" w:fill="auto"/>
            <w:vAlign w:val="center"/>
            <w:hideMark/>
          </w:tcPr>
          <w:p w14:paraId="7AABC1A8"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A31310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C33DCFF" w14:textId="77777777" w:rsidR="007B7693" w:rsidRPr="007B7693" w:rsidRDefault="007B7693" w:rsidP="000474B3">
            <w:pPr>
              <w:jc w:val="center"/>
              <w:rPr>
                <w:lang w:val="es-CO" w:eastAsia="es-CO"/>
              </w:rPr>
            </w:pPr>
            <w:r w:rsidRPr="007B7693">
              <w:rPr>
                <w:lang w:eastAsia="es-CO"/>
              </w:rPr>
              <w:t>+</w:t>
            </w:r>
          </w:p>
        </w:tc>
      </w:tr>
      <w:tr w:rsidR="007B7693" w:rsidRPr="007B7693" w14:paraId="3665925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4B3B488" w14:textId="77777777" w:rsidR="007B7693" w:rsidRPr="007B7693" w:rsidRDefault="007B7693" w:rsidP="000474B3">
            <w:pPr>
              <w:rPr>
                <w:i/>
                <w:iCs/>
                <w:lang w:val="es-CO" w:eastAsia="es-CO"/>
              </w:rPr>
            </w:pPr>
            <w:proofErr w:type="spellStart"/>
            <w:r w:rsidRPr="007B7693">
              <w:rPr>
                <w:i/>
                <w:iCs/>
                <w:lang w:eastAsia="es-CO"/>
              </w:rPr>
              <w:t>Guinardia</w:t>
            </w:r>
            <w:proofErr w:type="spellEnd"/>
            <w:r w:rsidRPr="007B7693">
              <w:rPr>
                <w:i/>
                <w:iCs/>
                <w:lang w:eastAsia="es-CO"/>
              </w:rPr>
              <w:t xml:space="preserve"> </w:t>
            </w:r>
            <w:proofErr w:type="spellStart"/>
            <w:r w:rsidRPr="007B7693">
              <w:rPr>
                <w:i/>
                <w:iCs/>
                <w:lang w:eastAsia="es-CO"/>
              </w:rPr>
              <w:t>flaccida</w:t>
            </w:r>
            <w:proofErr w:type="spellEnd"/>
          </w:p>
        </w:tc>
        <w:tc>
          <w:tcPr>
            <w:tcW w:w="1200" w:type="dxa"/>
            <w:tcBorders>
              <w:top w:val="nil"/>
              <w:left w:val="nil"/>
              <w:bottom w:val="nil"/>
              <w:right w:val="nil"/>
            </w:tcBorders>
            <w:shd w:val="clear" w:color="auto" w:fill="auto"/>
            <w:vAlign w:val="center"/>
            <w:hideMark/>
          </w:tcPr>
          <w:p w14:paraId="3D21B1E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0B2C55B"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754A171C" w14:textId="77777777" w:rsidR="007B7693" w:rsidRPr="007B7693" w:rsidRDefault="007B7693" w:rsidP="000474B3">
            <w:pPr>
              <w:jc w:val="center"/>
              <w:rPr>
                <w:lang w:val="es-CO" w:eastAsia="es-CO"/>
              </w:rPr>
            </w:pPr>
            <w:r w:rsidRPr="007B7693">
              <w:rPr>
                <w:lang w:eastAsia="es-CO"/>
              </w:rPr>
              <w:t>+</w:t>
            </w:r>
          </w:p>
        </w:tc>
      </w:tr>
      <w:tr w:rsidR="007B7693" w:rsidRPr="007B7693" w14:paraId="75706E1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1AB2515" w14:textId="77777777" w:rsidR="007B7693" w:rsidRPr="007B7693" w:rsidRDefault="007B7693" w:rsidP="000474B3">
            <w:pPr>
              <w:rPr>
                <w:i/>
                <w:iCs/>
                <w:lang w:val="es-CO" w:eastAsia="es-CO"/>
              </w:rPr>
            </w:pPr>
            <w:proofErr w:type="spellStart"/>
            <w:r w:rsidRPr="007B7693">
              <w:rPr>
                <w:i/>
                <w:iCs/>
                <w:lang w:eastAsia="es-CO"/>
              </w:rPr>
              <w:t>Guinardia</w:t>
            </w:r>
            <w:proofErr w:type="spellEnd"/>
            <w:r w:rsidRPr="007B7693">
              <w:rPr>
                <w:i/>
                <w:iCs/>
                <w:lang w:eastAsia="es-CO"/>
              </w:rPr>
              <w:t xml:space="preserve"> </w:t>
            </w:r>
            <w:proofErr w:type="spellStart"/>
            <w:r w:rsidRPr="007B7693">
              <w:rPr>
                <w:i/>
                <w:iCs/>
                <w:lang w:eastAsia="es-CO"/>
              </w:rPr>
              <w:t>striata</w:t>
            </w:r>
            <w:proofErr w:type="spellEnd"/>
          </w:p>
        </w:tc>
        <w:tc>
          <w:tcPr>
            <w:tcW w:w="1200" w:type="dxa"/>
            <w:tcBorders>
              <w:top w:val="nil"/>
              <w:left w:val="nil"/>
              <w:bottom w:val="nil"/>
              <w:right w:val="nil"/>
            </w:tcBorders>
            <w:shd w:val="clear" w:color="auto" w:fill="auto"/>
            <w:vAlign w:val="center"/>
            <w:hideMark/>
          </w:tcPr>
          <w:p w14:paraId="4DBA99E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AAF15C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9E230A0" w14:textId="77777777" w:rsidR="007B7693" w:rsidRPr="007B7693" w:rsidRDefault="007B7693" w:rsidP="000474B3">
            <w:pPr>
              <w:jc w:val="center"/>
              <w:rPr>
                <w:lang w:val="es-CO" w:eastAsia="es-CO"/>
              </w:rPr>
            </w:pPr>
            <w:r w:rsidRPr="007B7693">
              <w:rPr>
                <w:lang w:eastAsia="es-CO"/>
              </w:rPr>
              <w:t>+</w:t>
            </w:r>
          </w:p>
        </w:tc>
      </w:tr>
      <w:tr w:rsidR="007B7693" w:rsidRPr="007B7693" w14:paraId="59C8B78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53BA3CB" w14:textId="77777777" w:rsidR="007B7693" w:rsidRPr="007B7693" w:rsidRDefault="007B7693" w:rsidP="000474B3">
            <w:pPr>
              <w:rPr>
                <w:i/>
                <w:iCs/>
                <w:lang w:val="es-CO" w:eastAsia="es-CO"/>
              </w:rPr>
            </w:pPr>
            <w:proofErr w:type="spellStart"/>
            <w:r w:rsidRPr="007B7693">
              <w:rPr>
                <w:i/>
                <w:iCs/>
                <w:lang w:eastAsia="es-CO"/>
              </w:rPr>
              <w:t>Neocalyptrella</w:t>
            </w:r>
            <w:proofErr w:type="spellEnd"/>
            <w:r w:rsidRPr="007B7693">
              <w:rPr>
                <w:i/>
                <w:iCs/>
                <w:lang w:eastAsia="es-CO"/>
              </w:rPr>
              <w:t xml:space="preserve"> robusta</w:t>
            </w:r>
          </w:p>
        </w:tc>
        <w:tc>
          <w:tcPr>
            <w:tcW w:w="1200" w:type="dxa"/>
            <w:tcBorders>
              <w:top w:val="nil"/>
              <w:left w:val="nil"/>
              <w:bottom w:val="nil"/>
              <w:right w:val="nil"/>
            </w:tcBorders>
            <w:shd w:val="clear" w:color="auto" w:fill="auto"/>
            <w:vAlign w:val="center"/>
            <w:hideMark/>
          </w:tcPr>
          <w:p w14:paraId="0C079B4F"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1ADDE33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D6293B0" w14:textId="77777777" w:rsidR="007B7693" w:rsidRPr="007B7693" w:rsidRDefault="007B7693" w:rsidP="000474B3">
            <w:pPr>
              <w:jc w:val="center"/>
              <w:rPr>
                <w:lang w:val="es-CO" w:eastAsia="es-CO"/>
              </w:rPr>
            </w:pPr>
            <w:r w:rsidRPr="007B7693">
              <w:rPr>
                <w:lang w:eastAsia="es-CO"/>
              </w:rPr>
              <w:t>+</w:t>
            </w:r>
          </w:p>
        </w:tc>
      </w:tr>
      <w:tr w:rsidR="007B7693" w:rsidRPr="007B7693" w14:paraId="19DC64C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4369CA7" w14:textId="77777777" w:rsidR="007B7693" w:rsidRPr="007B7693" w:rsidRDefault="007B7693" w:rsidP="000474B3">
            <w:pPr>
              <w:rPr>
                <w:i/>
                <w:iCs/>
                <w:lang w:val="es-CO" w:eastAsia="es-CO"/>
              </w:rPr>
            </w:pPr>
            <w:proofErr w:type="spellStart"/>
            <w:r w:rsidRPr="007B7693">
              <w:rPr>
                <w:i/>
                <w:iCs/>
                <w:lang w:eastAsia="es-CO"/>
              </w:rPr>
              <w:t>Proboscia</w:t>
            </w:r>
            <w:proofErr w:type="spellEnd"/>
            <w:r w:rsidRPr="007B7693">
              <w:rPr>
                <w:i/>
                <w:iCs/>
                <w:lang w:eastAsia="es-CO"/>
              </w:rPr>
              <w:t xml:space="preserve"> </w:t>
            </w:r>
            <w:proofErr w:type="spellStart"/>
            <w:r w:rsidRPr="007B7693">
              <w:rPr>
                <w:i/>
                <w:iCs/>
                <w:lang w:eastAsia="es-CO"/>
              </w:rPr>
              <w:t>alata</w:t>
            </w:r>
            <w:proofErr w:type="spellEnd"/>
          </w:p>
        </w:tc>
        <w:tc>
          <w:tcPr>
            <w:tcW w:w="1200" w:type="dxa"/>
            <w:tcBorders>
              <w:top w:val="nil"/>
              <w:left w:val="nil"/>
              <w:bottom w:val="nil"/>
              <w:right w:val="nil"/>
            </w:tcBorders>
            <w:shd w:val="clear" w:color="auto" w:fill="auto"/>
            <w:vAlign w:val="center"/>
            <w:hideMark/>
          </w:tcPr>
          <w:p w14:paraId="3E2472E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758152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92F6257" w14:textId="77777777" w:rsidR="007B7693" w:rsidRPr="007B7693" w:rsidRDefault="007B7693" w:rsidP="000474B3">
            <w:pPr>
              <w:jc w:val="center"/>
              <w:rPr>
                <w:lang w:val="es-CO" w:eastAsia="es-CO"/>
              </w:rPr>
            </w:pPr>
          </w:p>
        </w:tc>
      </w:tr>
      <w:tr w:rsidR="007B7693" w:rsidRPr="007B7693" w14:paraId="64ABD35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7139AA3" w14:textId="77777777" w:rsidR="007B7693" w:rsidRPr="007B7693" w:rsidRDefault="007B7693" w:rsidP="000474B3">
            <w:pPr>
              <w:rPr>
                <w:i/>
                <w:iCs/>
                <w:lang w:val="es-CO" w:eastAsia="es-CO"/>
              </w:rPr>
            </w:pPr>
            <w:proofErr w:type="spellStart"/>
            <w:r w:rsidRPr="007B7693">
              <w:rPr>
                <w:i/>
                <w:iCs/>
                <w:lang w:eastAsia="es-CO"/>
              </w:rPr>
              <w:t>Pseudosolenia</w:t>
            </w:r>
            <w:proofErr w:type="spellEnd"/>
            <w:r w:rsidRPr="007B7693">
              <w:rPr>
                <w:i/>
                <w:iCs/>
                <w:lang w:eastAsia="es-CO"/>
              </w:rPr>
              <w:t xml:space="preserve"> calcar-avis</w:t>
            </w:r>
          </w:p>
        </w:tc>
        <w:tc>
          <w:tcPr>
            <w:tcW w:w="1200" w:type="dxa"/>
            <w:tcBorders>
              <w:top w:val="nil"/>
              <w:left w:val="nil"/>
              <w:bottom w:val="nil"/>
              <w:right w:val="nil"/>
            </w:tcBorders>
            <w:shd w:val="clear" w:color="auto" w:fill="auto"/>
            <w:vAlign w:val="center"/>
            <w:hideMark/>
          </w:tcPr>
          <w:p w14:paraId="06201F5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95FAC1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65ACE5F" w14:textId="77777777" w:rsidR="007B7693" w:rsidRPr="007B7693" w:rsidRDefault="007B7693" w:rsidP="000474B3">
            <w:pPr>
              <w:jc w:val="center"/>
              <w:rPr>
                <w:lang w:val="es-CO" w:eastAsia="es-CO"/>
              </w:rPr>
            </w:pPr>
            <w:r w:rsidRPr="007B7693">
              <w:rPr>
                <w:lang w:eastAsia="es-CO"/>
              </w:rPr>
              <w:t>+</w:t>
            </w:r>
          </w:p>
        </w:tc>
      </w:tr>
      <w:tr w:rsidR="007B7693" w:rsidRPr="007B7693" w14:paraId="5BD8919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ED6F590" w14:textId="77777777" w:rsidR="007B7693" w:rsidRPr="007B7693" w:rsidRDefault="007B7693" w:rsidP="000474B3">
            <w:pPr>
              <w:rPr>
                <w:i/>
                <w:iCs/>
                <w:lang w:val="es-CO" w:eastAsia="es-CO"/>
              </w:rPr>
            </w:pPr>
            <w:proofErr w:type="spellStart"/>
            <w:r w:rsidRPr="007B7693">
              <w:rPr>
                <w:i/>
                <w:iCs/>
                <w:lang w:eastAsia="es-CO"/>
              </w:rPr>
              <w:t>Rhizosolenia</w:t>
            </w:r>
            <w:proofErr w:type="spellEnd"/>
            <w:r w:rsidRPr="007B7693">
              <w:rPr>
                <w:i/>
                <w:iCs/>
                <w:lang w:eastAsia="es-CO"/>
              </w:rPr>
              <w:t xml:space="preserve"> </w:t>
            </w:r>
            <w:proofErr w:type="spellStart"/>
            <w:r w:rsidRPr="007B7693">
              <w:rPr>
                <w:i/>
                <w:iCs/>
                <w:lang w:eastAsia="es-CO"/>
              </w:rPr>
              <w:t>bergonii</w:t>
            </w:r>
            <w:proofErr w:type="spellEnd"/>
          </w:p>
        </w:tc>
        <w:tc>
          <w:tcPr>
            <w:tcW w:w="1200" w:type="dxa"/>
            <w:tcBorders>
              <w:top w:val="nil"/>
              <w:left w:val="nil"/>
              <w:bottom w:val="nil"/>
              <w:right w:val="nil"/>
            </w:tcBorders>
            <w:shd w:val="clear" w:color="auto" w:fill="auto"/>
            <w:vAlign w:val="center"/>
            <w:hideMark/>
          </w:tcPr>
          <w:p w14:paraId="07976A0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6CC85A2"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7F2F7CED" w14:textId="77777777" w:rsidR="007B7693" w:rsidRPr="007B7693" w:rsidRDefault="007B7693" w:rsidP="000474B3">
            <w:pPr>
              <w:jc w:val="center"/>
              <w:rPr>
                <w:lang w:val="es-CO" w:eastAsia="es-CO"/>
              </w:rPr>
            </w:pPr>
            <w:r w:rsidRPr="007B7693">
              <w:rPr>
                <w:lang w:eastAsia="es-CO"/>
              </w:rPr>
              <w:t>+</w:t>
            </w:r>
          </w:p>
        </w:tc>
      </w:tr>
      <w:tr w:rsidR="007B7693" w:rsidRPr="007B7693" w14:paraId="5EF289B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E558973" w14:textId="77777777" w:rsidR="007B7693" w:rsidRPr="007B7693" w:rsidRDefault="007B7693" w:rsidP="000474B3">
            <w:pPr>
              <w:rPr>
                <w:i/>
                <w:iCs/>
                <w:lang w:val="es-CO" w:eastAsia="es-CO"/>
              </w:rPr>
            </w:pPr>
            <w:proofErr w:type="spellStart"/>
            <w:r w:rsidRPr="007B7693">
              <w:rPr>
                <w:i/>
                <w:iCs/>
                <w:lang w:eastAsia="es-CO"/>
              </w:rPr>
              <w:t>Rhizosolenia</w:t>
            </w:r>
            <w:proofErr w:type="spellEnd"/>
            <w:r w:rsidRPr="007B7693">
              <w:rPr>
                <w:i/>
                <w:iCs/>
                <w:lang w:eastAsia="es-CO"/>
              </w:rPr>
              <w:t xml:space="preserve"> cf. </w:t>
            </w:r>
            <w:proofErr w:type="spellStart"/>
            <w:r w:rsidRPr="007B7693">
              <w:rPr>
                <w:i/>
                <w:iCs/>
                <w:lang w:eastAsia="es-CO"/>
              </w:rPr>
              <w:t>habetata</w:t>
            </w:r>
            <w:proofErr w:type="spellEnd"/>
          </w:p>
        </w:tc>
        <w:tc>
          <w:tcPr>
            <w:tcW w:w="1200" w:type="dxa"/>
            <w:tcBorders>
              <w:top w:val="nil"/>
              <w:left w:val="nil"/>
              <w:bottom w:val="nil"/>
              <w:right w:val="nil"/>
            </w:tcBorders>
            <w:shd w:val="clear" w:color="auto" w:fill="auto"/>
            <w:vAlign w:val="center"/>
            <w:hideMark/>
          </w:tcPr>
          <w:p w14:paraId="5286BA7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5AC888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6FF65D6" w14:textId="77777777" w:rsidR="007B7693" w:rsidRPr="007B7693" w:rsidRDefault="007B7693" w:rsidP="000474B3">
            <w:pPr>
              <w:jc w:val="center"/>
              <w:rPr>
                <w:lang w:val="es-CO" w:eastAsia="es-CO"/>
              </w:rPr>
            </w:pPr>
            <w:r w:rsidRPr="007B7693">
              <w:rPr>
                <w:lang w:eastAsia="es-CO"/>
              </w:rPr>
              <w:t>+</w:t>
            </w:r>
          </w:p>
        </w:tc>
      </w:tr>
      <w:tr w:rsidR="007B7693" w:rsidRPr="007B7693" w14:paraId="6C907A8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9997265" w14:textId="77777777" w:rsidR="007B7693" w:rsidRPr="007B7693" w:rsidRDefault="007B7693" w:rsidP="000474B3">
            <w:pPr>
              <w:rPr>
                <w:i/>
                <w:iCs/>
                <w:lang w:val="es-CO" w:eastAsia="es-CO"/>
              </w:rPr>
            </w:pPr>
            <w:proofErr w:type="spellStart"/>
            <w:r w:rsidRPr="007B7693">
              <w:rPr>
                <w:i/>
                <w:iCs/>
                <w:lang w:eastAsia="es-CO"/>
              </w:rPr>
              <w:t>Rhizosolenia</w:t>
            </w:r>
            <w:proofErr w:type="spellEnd"/>
            <w:r w:rsidRPr="007B7693">
              <w:rPr>
                <w:i/>
                <w:iCs/>
                <w:lang w:eastAsia="es-CO"/>
              </w:rPr>
              <w:t xml:space="preserve"> </w:t>
            </w:r>
            <w:proofErr w:type="spellStart"/>
            <w:r w:rsidRPr="007B7693">
              <w:rPr>
                <w:i/>
                <w:iCs/>
                <w:lang w:eastAsia="es-CO"/>
              </w:rPr>
              <w:t>imbricata</w:t>
            </w:r>
            <w:proofErr w:type="spellEnd"/>
          </w:p>
        </w:tc>
        <w:tc>
          <w:tcPr>
            <w:tcW w:w="1200" w:type="dxa"/>
            <w:tcBorders>
              <w:top w:val="nil"/>
              <w:left w:val="nil"/>
              <w:bottom w:val="nil"/>
              <w:right w:val="nil"/>
            </w:tcBorders>
            <w:shd w:val="clear" w:color="auto" w:fill="auto"/>
            <w:vAlign w:val="center"/>
            <w:hideMark/>
          </w:tcPr>
          <w:p w14:paraId="2EC6426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6EEBF6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032165C" w14:textId="77777777" w:rsidR="007B7693" w:rsidRPr="007B7693" w:rsidRDefault="007B7693" w:rsidP="000474B3">
            <w:pPr>
              <w:jc w:val="center"/>
              <w:rPr>
                <w:lang w:val="es-CO" w:eastAsia="es-CO"/>
              </w:rPr>
            </w:pPr>
          </w:p>
        </w:tc>
      </w:tr>
      <w:tr w:rsidR="007B7693" w:rsidRPr="007B7693" w14:paraId="6F460F7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DB93BDF" w14:textId="77777777" w:rsidR="007B7693" w:rsidRPr="007B7693" w:rsidRDefault="007B7693" w:rsidP="000474B3">
            <w:pPr>
              <w:rPr>
                <w:i/>
                <w:iCs/>
                <w:lang w:val="es-CO" w:eastAsia="es-CO"/>
              </w:rPr>
            </w:pPr>
            <w:proofErr w:type="spellStart"/>
            <w:r w:rsidRPr="007B7693">
              <w:rPr>
                <w:i/>
                <w:iCs/>
                <w:lang w:eastAsia="es-CO"/>
              </w:rPr>
              <w:t>Rhizosolenia</w:t>
            </w:r>
            <w:proofErr w:type="spellEnd"/>
            <w:r w:rsidRPr="007B7693">
              <w:rPr>
                <w:i/>
                <w:iCs/>
                <w:lang w:eastAsia="es-CO"/>
              </w:rPr>
              <w:t xml:space="preserve"> </w:t>
            </w:r>
            <w:proofErr w:type="spellStart"/>
            <w:r w:rsidRPr="007B7693">
              <w:rPr>
                <w:i/>
                <w:iCs/>
                <w:lang w:eastAsia="es-CO"/>
              </w:rPr>
              <w:t>setigera</w:t>
            </w:r>
            <w:proofErr w:type="spellEnd"/>
          </w:p>
        </w:tc>
        <w:tc>
          <w:tcPr>
            <w:tcW w:w="1200" w:type="dxa"/>
            <w:tcBorders>
              <w:top w:val="nil"/>
              <w:left w:val="nil"/>
              <w:bottom w:val="nil"/>
              <w:right w:val="nil"/>
            </w:tcBorders>
            <w:shd w:val="clear" w:color="auto" w:fill="auto"/>
            <w:vAlign w:val="center"/>
            <w:hideMark/>
          </w:tcPr>
          <w:p w14:paraId="463AC81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81AA10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0A04364" w14:textId="77777777" w:rsidR="007B7693" w:rsidRPr="007B7693" w:rsidRDefault="007B7693" w:rsidP="000474B3">
            <w:pPr>
              <w:jc w:val="center"/>
              <w:rPr>
                <w:lang w:val="es-CO" w:eastAsia="es-CO"/>
              </w:rPr>
            </w:pPr>
            <w:r w:rsidRPr="007B7693">
              <w:rPr>
                <w:lang w:eastAsia="es-CO"/>
              </w:rPr>
              <w:t>+</w:t>
            </w:r>
          </w:p>
        </w:tc>
      </w:tr>
      <w:tr w:rsidR="007B7693" w:rsidRPr="007B7693" w14:paraId="7F6BC51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DCD4F81" w14:textId="77777777" w:rsidR="007B7693" w:rsidRPr="007B7693" w:rsidRDefault="007B7693" w:rsidP="000474B3">
            <w:pPr>
              <w:rPr>
                <w:i/>
                <w:iCs/>
                <w:lang w:val="es-CO" w:eastAsia="es-CO"/>
              </w:rPr>
            </w:pPr>
            <w:proofErr w:type="spellStart"/>
            <w:r w:rsidRPr="007B7693">
              <w:rPr>
                <w:i/>
                <w:iCs/>
                <w:lang w:eastAsia="es-CO"/>
              </w:rPr>
              <w:t>Surirellales</w:t>
            </w:r>
            <w:proofErr w:type="spellEnd"/>
          </w:p>
        </w:tc>
        <w:tc>
          <w:tcPr>
            <w:tcW w:w="1200" w:type="dxa"/>
            <w:tcBorders>
              <w:top w:val="nil"/>
              <w:left w:val="nil"/>
              <w:bottom w:val="nil"/>
              <w:right w:val="nil"/>
            </w:tcBorders>
            <w:shd w:val="clear" w:color="auto" w:fill="auto"/>
            <w:vAlign w:val="center"/>
            <w:hideMark/>
          </w:tcPr>
          <w:p w14:paraId="786FF614"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7A4064F5"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136E0969" w14:textId="77777777" w:rsidR="007B7693" w:rsidRPr="007B7693" w:rsidRDefault="007B7693" w:rsidP="000474B3">
            <w:pPr>
              <w:jc w:val="center"/>
              <w:rPr>
                <w:rFonts w:ascii="Times New Roman" w:hAnsi="Times New Roman"/>
                <w:lang w:val="es-CO" w:eastAsia="es-CO"/>
              </w:rPr>
            </w:pPr>
          </w:p>
        </w:tc>
      </w:tr>
      <w:tr w:rsidR="007B7693" w:rsidRPr="007B7693" w14:paraId="4E43100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4756CFB" w14:textId="77777777" w:rsidR="007B7693" w:rsidRPr="007B7693" w:rsidRDefault="007B7693" w:rsidP="000474B3">
            <w:pPr>
              <w:rPr>
                <w:i/>
                <w:iCs/>
                <w:lang w:val="es-CO" w:eastAsia="es-CO"/>
              </w:rPr>
            </w:pPr>
            <w:proofErr w:type="spellStart"/>
            <w:r w:rsidRPr="007B7693">
              <w:rPr>
                <w:i/>
                <w:iCs/>
                <w:lang w:eastAsia="es-CO"/>
              </w:rPr>
              <w:t>Entomonei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07E2C0D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10BA70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714A677" w14:textId="77777777" w:rsidR="007B7693" w:rsidRPr="007B7693" w:rsidRDefault="007B7693" w:rsidP="000474B3">
            <w:pPr>
              <w:jc w:val="center"/>
              <w:rPr>
                <w:lang w:val="es-CO" w:eastAsia="es-CO"/>
              </w:rPr>
            </w:pPr>
            <w:r w:rsidRPr="007B7693">
              <w:rPr>
                <w:lang w:eastAsia="es-CO"/>
              </w:rPr>
              <w:t>+</w:t>
            </w:r>
          </w:p>
        </w:tc>
      </w:tr>
      <w:tr w:rsidR="007B7693" w:rsidRPr="007B7693" w14:paraId="011269C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DCAAC7D" w14:textId="77777777" w:rsidR="007B7693" w:rsidRPr="007B7693" w:rsidRDefault="007B7693" w:rsidP="000474B3">
            <w:pPr>
              <w:rPr>
                <w:i/>
                <w:iCs/>
                <w:lang w:val="es-CO" w:eastAsia="es-CO"/>
              </w:rPr>
            </w:pPr>
            <w:proofErr w:type="spellStart"/>
            <w:r w:rsidRPr="007B7693">
              <w:rPr>
                <w:i/>
                <w:iCs/>
                <w:lang w:eastAsia="es-CO"/>
              </w:rPr>
              <w:t>Surirell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6348305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373806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111C07D" w14:textId="77777777" w:rsidR="007B7693" w:rsidRPr="007B7693" w:rsidRDefault="007B7693" w:rsidP="000474B3">
            <w:pPr>
              <w:jc w:val="center"/>
              <w:rPr>
                <w:lang w:val="es-CO" w:eastAsia="es-CO"/>
              </w:rPr>
            </w:pPr>
            <w:r w:rsidRPr="007B7693">
              <w:rPr>
                <w:lang w:eastAsia="es-CO"/>
              </w:rPr>
              <w:t>+</w:t>
            </w:r>
          </w:p>
        </w:tc>
      </w:tr>
      <w:tr w:rsidR="007B7693" w:rsidRPr="007B7693" w14:paraId="1847122B"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3A70E67D" w14:textId="77777777" w:rsidR="007B7693" w:rsidRPr="007B7693" w:rsidRDefault="007B7693" w:rsidP="000474B3">
            <w:pPr>
              <w:rPr>
                <w:lang w:val="es-CO" w:eastAsia="es-CO"/>
              </w:rPr>
            </w:pPr>
            <w:proofErr w:type="spellStart"/>
            <w:r w:rsidRPr="007B7693">
              <w:rPr>
                <w:lang w:eastAsia="es-CO"/>
              </w:rPr>
              <w:t>Thalassionematales</w:t>
            </w:r>
            <w:proofErr w:type="spellEnd"/>
          </w:p>
        </w:tc>
      </w:tr>
      <w:tr w:rsidR="007B7693" w:rsidRPr="007B7693" w14:paraId="22348BD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990C8DE" w14:textId="77777777" w:rsidR="007B7693" w:rsidRPr="007B7693" w:rsidRDefault="007B7693" w:rsidP="000474B3">
            <w:pPr>
              <w:rPr>
                <w:i/>
                <w:iCs/>
                <w:lang w:val="es-CO" w:eastAsia="es-CO"/>
              </w:rPr>
            </w:pPr>
            <w:proofErr w:type="spellStart"/>
            <w:r w:rsidRPr="007B7693">
              <w:rPr>
                <w:i/>
                <w:iCs/>
                <w:lang w:eastAsia="es-CO"/>
              </w:rPr>
              <w:t>Lioloma</w:t>
            </w:r>
            <w:proofErr w:type="spellEnd"/>
            <w:r w:rsidRPr="007B7693">
              <w:rPr>
                <w:i/>
                <w:iCs/>
                <w:lang w:eastAsia="es-CO"/>
              </w:rPr>
              <w:t xml:space="preserve"> </w:t>
            </w:r>
            <w:proofErr w:type="spellStart"/>
            <w:r w:rsidRPr="007B7693">
              <w:rPr>
                <w:i/>
                <w:iCs/>
                <w:lang w:eastAsia="es-CO"/>
              </w:rPr>
              <w:t>elongatum</w:t>
            </w:r>
            <w:proofErr w:type="spellEnd"/>
          </w:p>
        </w:tc>
        <w:tc>
          <w:tcPr>
            <w:tcW w:w="1200" w:type="dxa"/>
            <w:tcBorders>
              <w:top w:val="nil"/>
              <w:left w:val="nil"/>
              <w:bottom w:val="nil"/>
              <w:right w:val="nil"/>
            </w:tcBorders>
            <w:shd w:val="clear" w:color="auto" w:fill="auto"/>
            <w:vAlign w:val="center"/>
            <w:hideMark/>
          </w:tcPr>
          <w:p w14:paraId="4276F744"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68F8C70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AF8B495" w14:textId="77777777" w:rsidR="007B7693" w:rsidRPr="007B7693" w:rsidRDefault="007B7693" w:rsidP="000474B3">
            <w:pPr>
              <w:jc w:val="center"/>
              <w:rPr>
                <w:lang w:val="es-CO" w:eastAsia="es-CO"/>
              </w:rPr>
            </w:pPr>
            <w:r w:rsidRPr="007B7693">
              <w:rPr>
                <w:lang w:eastAsia="es-CO"/>
              </w:rPr>
              <w:t>+</w:t>
            </w:r>
          </w:p>
        </w:tc>
      </w:tr>
      <w:tr w:rsidR="007B7693" w:rsidRPr="007B7693" w14:paraId="210D891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4E4F35F" w14:textId="77777777" w:rsidR="007B7693" w:rsidRPr="007B7693" w:rsidRDefault="007B7693" w:rsidP="000474B3">
            <w:pPr>
              <w:rPr>
                <w:i/>
                <w:iCs/>
                <w:lang w:val="es-CO" w:eastAsia="es-CO"/>
              </w:rPr>
            </w:pPr>
            <w:proofErr w:type="spellStart"/>
            <w:r w:rsidRPr="007B7693">
              <w:rPr>
                <w:i/>
                <w:iCs/>
                <w:lang w:eastAsia="es-CO"/>
              </w:rPr>
              <w:t>Lioloma</w:t>
            </w:r>
            <w:proofErr w:type="spellEnd"/>
            <w:r w:rsidRPr="007B7693">
              <w:rPr>
                <w:i/>
                <w:iCs/>
                <w:lang w:eastAsia="es-CO"/>
              </w:rPr>
              <w:t xml:space="preserve"> </w:t>
            </w:r>
            <w:proofErr w:type="spellStart"/>
            <w:r w:rsidRPr="007B7693">
              <w:rPr>
                <w:i/>
                <w:iCs/>
                <w:lang w:eastAsia="es-CO"/>
              </w:rPr>
              <w:t>pacificum</w:t>
            </w:r>
            <w:proofErr w:type="spellEnd"/>
          </w:p>
        </w:tc>
        <w:tc>
          <w:tcPr>
            <w:tcW w:w="1200" w:type="dxa"/>
            <w:tcBorders>
              <w:top w:val="nil"/>
              <w:left w:val="nil"/>
              <w:bottom w:val="nil"/>
              <w:right w:val="nil"/>
            </w:tcBorders>
            <w:shd w:val="clear" w:color="auto" w:fill="auto"/>
            <w:vAlign w:val="center"/>
            <w:hideMark/>
          </w:tcPr>
          <w:p w14:paraId="6E59558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43424D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F754610" w14:textId="77777777" w:rsidR="007B7693" w:rsidRPr="007B7693" w:rsidRDefault="007B7693" w:rsidP="000474B3">
            <w:pPr>
              <w:jc w:val="center"/>
              <w:rPr>
                <w:lang w:val="es-CO" w:eastAsia="es-CO"/>
              </w:rPr>
            </w:pPr>
            <w:r w:rsidRPr="007B7693">
              <w:rPr>
                <w:lang w:eastAsia="es-CO"/>
              </w:rPr>
              <w:t>+</w:t>
            </w:r>
          </w:p>
        </w:tc>
      </w:tr>
      <w:tr w:rsidR="007B7693" w:rsidRPr="007B7693" w14:paraId="6E1ED24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F50F074" w14:textId="77777777" w:rsidR="007B7693" w:rsidRPr="007B7693" w:rsidRDefault="007B7693" w:rsidP="000474B3">
            <w:pPr>
              <w:rPr>
                <w:i/>
                <w:iCs/>
                <w:lang w:val="es-CO" w:eastAsia="es-CO"/>
              </w:rPr>
            </w:pPr>
            <w:proofErr w:type="spellStart"/>
            <w:r w:rsidRPr="007B7693">
              <w:rPr>
                <w:i/>
                <w:iCs/>
                <w:lang w:eastAsia="es-CO"/>
              </w:rPr>
              <w:t>Thalassionem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7F25555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64834E9"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2B22B8F8" w14:textId="77777777" w:rsidR="007B7693" w:rsidRPr="007B7693" w:rsidRDefault="007B7693" w:rsidP="000474B3">
            <w:pPr>
              <w:jc w:val="center"/>
              <w:rPr>
                <w:lang w:val="es-CO" w:eastAsia="es-CO"/>
              </w:rPr>
            </w:pPr>
            <w:r w:rsidRPr="007B7693">
              <w:rPr>
                <w:lang w:eastAsia="es-CO"/>
              </w:rPr>
              <w:t>+</w:t>
            </w:r>
          </w:p>
        </w:tc>
      </w:tr>
      <w:tr w:rsidR="007B7693" w:rsidRPr="007B7693" w14:paraId="2CA7AE8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F75622E" w14:textId="77777777" w:rsidR="007B7693" w:rsidRPr="007B7693" w:rsidRDefault="007B7693" w:rsidP="000474B3">
            <w:pPr>
              <w:rPr>
                <w:i/>
                <w:iCs/>
                <w:lang w:val="es-CO" w:eastAsia="es-CO"/>
              </w:rPr>
            </w:pPr>
            <w:proofErr w:type="spellStart"/>
            <w:r w:rsidRPr="007B7693">
              <w:rPr>
                <w:i/>
                <w:iCs/>
                <w:lang w:eastAsia="es-CO"/>
              </w:rPr>
              <w:t>Thalassionema</w:t>
            </w:r>
            <w:proofErr w:type="spellEnd"/>
            <w:r w:rsidRPr="007B7693">
              <w:rPr>
                <w:i/>
                <w:iCs/>
                <w:lang w:eastAsia="es-CO"/>
              </w:rPr>
              <w:t xml:space="preserve"> </w:t>
            </w:r>
            <w:proofErr w:type="spellStart"/>
            <w:r w:rsidRPr="007B7693">
              <w:rPr>
                <w:i/>
                <w:iCs/>
                <w:lang w:eastAsia="es-CO"/>
              </w:rPr>
              <w:t>frauenfeldii</w:t>
            </w:r>
            <w:proofErr w:type="spellEnd"/>
          </w:p>
        </w:tc>
        <w:tc>
          <w:tcPr>
            <w:tcW w:w="1200" w:type="dxa"/>
            <w:tcBorders>
              <w:top w:val="nil"/>
              <w:left w:val="nil"/>
              <w:bottom w:val="nil"/>
              <w:right w:val="nil"/>
            </w:tcBorders>
            <w:shd w:val="clear" w:color="auto" w:fill="auto"/>
            <w:vAlign w:val="center"/>
            <w:hideMark/>
          </w:tcPr>
          <w:p w14:paraId="454452B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925B4F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9CE91B" w14:textId="77777777" w:rsidR="007B7693" w:rsidRPr="007B7693" w:rsidRDefault="007B7693" w:rsidP="000474B3">
            <w:pPr>
              <w:jc w:val="center"/>
              <w:rPr>
                <w:lang w:val="es-CO" w:eastAsia="es-CO"/>
              </w:rPr>
            </w:pPr>
            <w:r w:rsidRPr="007B7693">
              <w:rPr>
                <w:lang w:eastAsia="es-CO"/>
              </w:rPr>
              <w:t>+</w:t>
            </w:r>
          </w:p>
        </w:tc>
      </w:tr>
      <w:tr w:rsidR="007B7693" w:rsidRPr="007B7693" w14:paraId="187468D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7DFB608" w14:textId="77777777" w:rsidR="007B7693" w:rsidRPr="007B7693" w:rsidRDefault="007B7693" w:rsidP="000474B3">
            <w:pPr>
              <w:rPr>
                <w:i/>
                <w:iCs/>
                <w:lang w:val="es-CO" w:eastAsia="es-CO"/>
              </w:rPr>
            </w:pPr>
            <w:proofErr w:type="spellStart"/>
            <w:r w:rsidRPr="007B7693">
              <w:rPr>
                <w:i/>
                <w:iCs/>
                <w:lang w:eastAsia="es-CO"/>
              </w:rPr>
              <w:t>Thalassionema</w:t>
            </w:r>
            <w:proofErr w:type="spellEnd"/>
            <w:r w:rsidRPr="007B7693">
              <w:rPr>
                <w:i/>
                <w:iCs/>
                <w:lang w:eastAsia="es-CO"/>
              </w:rPr>
              <w:t xml:space="preserve"> </w:t>
            </w:r>
            <w:proofErr w:type="spellStart"/>
            <w:r w:rsidRPr="007B7693">
              <w:rPr>
                <w:i/>
                <w:iCs/>
                <w:lang w:eastAsia="es-CO"/>
              </w:rPr>
              <w:t>nitzschioides</w:t>
            </w:r>
            <w:proofErr w:type="spellEnd"/>
          </w:p>
        </w:tc>
        <w:tc>
          <w:tcPr>
            <w:tcW w:w="1200" w:type="dxa"/>
            <w:tcBorders>
              <w:top w:val="nil"/>
              <w:left w:val="nil"/>
              <w:bottom w:val="nil"/>
              <w:right w:val="nil"/>
            </w:tcBorders>
            <w:shd w:val="clear" w:color="auto" w:fill="auto"/>
            <w:vAlign w:val="center"/>
            <w:hideMark/>
          </w:tcPr>
          <w:p w14:paraId="1C5718D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460B1F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C9843F9" w14:textId="77777777" w:rsidR="007B7693" w:rsidRPr="007B7693" w:rsidRDefault="007B7693" w:rsidP="000474B3">
            <w:pPr>
              <w:jc w:val="center"/>
              <w:rPr>
                <w:lang w:val="es-CO" w:eastAsia="es-CO"/>
              </w:rPr>
            </w:pPr>
            <w:r w:rsidRPr="007B7693">
              <w:rPr>
                <w:lang w:eastAsia="es-CO"/>
              </w:rPr>
              <w:t>+</w:t>
            </w:r>
          </w:p>
        </w:tc>
      </w:tr>
      <w:tr w:rsidR="007B7693" w:rsidRPr="007B7693" w14:paraId="12CC5531"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44E7FC71" w14:textId="77777777" w:rsidR="007B7693" w:rsidRPr="007B7693" w:rsidRDefault="007B7693" w:rsidP="000474B3">
            <w:pPr>
              <w:rPr>
                <w:lang w:val="es-CO" w:eastAsia="es-CO"/>
              </w:rPr>
            </w:pPr>
            <w:proofErr w:type="spellStart"/>
            <w:r w:rsidRPr="007B7693">
              <w:rPr>
                <w:lang w:eastAsia="es-CO"/>
              </w:rPr>
              <w:t>Thalassiosirales</w:t>
            </w:r>
            <w:proofErr w:type="spellEnd"/>
          </w:p>
        </w:tc>
      </w:tr>
      <w:tr w:rsidR="007B7693" w:rsidRPr="007B7693" w14:paraId="0B6F07B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3ECFFFC" w14:textId="77777777" w:rsidR="007B7693" w:rsidRPr="007B7693" w:rsidRDefault="007B7693" w:rsidP="000474B3">
            <w:pPr>
              <w:rPr>
                <w:i/>
                <w:iCs/>
                <w:lang w:val="es-CO" w:eastAsia="es-CO"/>
              </w:rPr>
            </w:pPr>
            <w:proofErr w:type="spellStart"/>
            <w:r w:rsidRPr="007B7693">
              <w:rPr>
                <w:i/>
                <w:iCs/>
                <w:lang w:eastAsia="es-CO"/>
              </w:rPr>
              <w:t>Cyclotella</w:t>
            </w:r>
            <w:proofErr w:type="spellEnd"/>
            <w:r w:rsidRPr="007B7693">
              <w:rPr>
                <w:i/>
                <w:iCs/>
                <w:lang w:eastAsia="es-CO"/>
              </w:rPr>
              <w:t xml:space="preserve"> </w:t>
            </w:r>
            <w:proofErr w:type="spellStart"/>
            <w:r w:rsidRPr="007B7693">
              <w:rPr>
                <w:i/>
                <w:iCs/>
                <w:lang w:eastAsia="es-CO"/>
              </w:rPr>
              <w:t>striata</w:t>
            </w:r>
            <w:proofErr w:type="spellEnd"/>
          </w:p>
        </w:tc>
        <w:tc>
          <w:tcPr>
            <w:tcW w:w="1200" w:type="dxa"/>
            <w:tcBorders>
              <w:top w:val="nil"/>
              <w:left w:val="nil"/>
              <w:bottom w:val="nil"/>
              <w:right w:val="nil"/>
            </w:tcBorders>
            <w:shd w:val="clear" w:color="auto" w:fill="auto"/>
            <w:vAlign w:val="center"/>
            <w:hideMark/>
          </w:tcPr>
          <w:p w14:paraId="76252F7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B9A44D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850B651" w14:textId="77777777" w:rsidR="007B7693" w:rsidRPr="007B7693" w:rsidRDefault="007B7693" w:rsidP="000474B3">
            <w:pPr>
              <w:jc w:val="center"/>
              <w:rPr>
                <w:lang w:val="es-CO" w:eastAsia="es-CO"/>
              </w:rPr>
            </w:pPr>
            <w:r w:rsidRPr="007B7693">
              <w:rPr>
                <w:lang w:eastAsia="es-CO"/>
              </w:rPr>
              <w:t>+</w:t>
            </w:r>
          </w:p>
        </w:tc>
      </w:tr>
      <w:tr w:rsidR="007B7693" w:rsidRPr="007B7693" w14:paraId="0733EC6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D879321" w14:textId="77777777" w:rsidR="007B7693" w:rsidRPr="007B7693" w:rsidRDefault="007B7693" w:rsidP="000474B3">
            <w:pPr>
              <w:rPr>
                <w:i/>
                <w:iCs/>
                <w:lang w:val="es-CO" w:eastAsia="es-CO"/>
              </w:rPr>
            </w:pPr>
            <w:proofErr w:type="spellStart"/>
            <w:r w:rsidRPr="007B7693">
              <w:rPr>
                <w:i/>
                <w:iCs/>
                <w:lang w:eastAsia="es-CO"/>
              </w:rPr>
              <w:t>Planktoniella</w:t>
            </w:r>
            <w:proofErr w:type="spellEnd"/>
            <w:r w:rsidRPr="007B7693">
              <w:rPr>
                <w:i/>
                <w:iCs/>
                <w:lang w:eastAsia="es-CO"/>
              </w:rPr>
              <w:t xml:space="preserve"> </w:t>
            </w:r>
            <w:proofErr w:type="spellStart"/>
            <w:r w:rsidRPr="007B7693">
              <w:rPr>
                <w:i/>
                <w:iCs/>
                <w:lang w:eastAsia="es-CO"/>
              </w:rPr>
              <w:t>muriformis</w:t>
            </w:r>
            <w:proofErr w:type="spellEnd"/>
          </w:p>
        </w:tc>
        <w:tc>
          <w:tcPr>
            <w:tcW w:w="1200" w:type="dxa"/>
            <w:tcBorders>
              <w:top w:val="nil"/>
              <w:left w:val="nil"/>
              <w:bottom w:val="nil"/>
              <w:right w:val="nil"/>
            </w:tcBorders>
            <w:shd w:val="clear" w:color="auto" w:fill="auto"/>
            <w:vAlign w:val="center"/>
            <w:hideMark/>
          </w:tcPr>
          <w:p w14:paraId="152433C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8E41F0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28659E8" w14:textId="77777777" w:rsidR="007B7693" w:rsidRPr="007B7693" w:rsidRDefault="007B7693" w:rsidP="000474B3">
            <w:pPr>
              <w:jc w:val="center"/>
              <w:rPr>
                <w:lang w:val="es-CO" w:eastAsia="es-CO"/>
              </w:rPr>
            </w:pPr>
            <w:r w:rsidRPr="007B7693">
              <w:rPr>
                <w:lang w:eastAsia="es-CO"/>
              </w:rPr>
              <w:t>+</w:t>
            </w:r>
          </w:p>
        </w:tc>
      </w:tr>
      <w:tr w:rsidR="007B7693" w:rsidRPr="007B7693" w14:paraId="4763B10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E000992" w14:textId="77777777" w:rsidR="007B7693" w:rsidRPr="007B7693" w:rsidRDefault="007B7693" w:rsidP="000474B3">
            <w:pPr>
              <w:rPr>
                <w:i/>
                <w:iCs/>
                <w:lang w:val="es-CO" w:eastAsia="es-CO"/>
              </w:rPr>
            </w:pPr>
            <w:proofErr w:type="spellStart"/>
            <w:r w:rsidRPr="007B7693">
              <w:rPr>
                <w:i/>
                <w:iCs/>
                <w:lang w:eastAsia="es-CO"/>
              </w:rPr>
              <w:t>Skeletonema</w:t>
            </w:r>
            <w:proofErr w:type="spellEnd"/>
            <w:r w:rsidRPr="007B7693">
              <w:rPr>
                <w:i/>
                <w:iCs/>
                <w:lang w:eastAsia="es-CO"/>
              </w:rPr>
              <w:t xml:space="preserve"> </w:t>
            </w:r>
            <w:proofErr w:type="spellStart"/>
            <w:r w:rsidRPr="007B7693">
              <w:rPr>
                <w:i/>
                <w:iCs/>
                <w:lang w:eastAsia="es-CO"/>
              </w:rPr>
              <w:t>costatum</w:t>
            </w:r>
            <w:proofErr w:type="spellEnd"/>
          </w:p>
        </w:tc>
        <w:tc>
          <w:tcPr>
            <w:tcW w:w="1200" w:type="dxa"/>
            <w:tcBorders>
              <w:top w:val="nil"/>
              <w:left w:val="nil"/>
              <w:bottom w:val="nil"/>
              <w:right w:val="nil"/>
            </w:tcBorders>
            <w:shd w:val="clear" w:color="auto" w:fill="auto"/>
            <w:vAlign w:val="center"/>
            <w:hideMark/>
          </w:tcPr>
          <w:p w14:paraId="127C190F"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DDA010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F666CAA" w14:textId="77777777" w:rsidR="007B7693" w:rsidRPr="007B7693" w:rsidRDefault="007B7693" w:rsidP="000474B3">
            <w:pPr>
              <w:jc w:val="center"/>
              <w:rPr>
                <w:lang w:val="es-CO" w:eastAsia="es-CO"/>
              </w:rPr>
            </w:pPr>
          </w:p>
        </w:tc>
      </w:tr>
      <w:tr w:rsidR="007B7693" w:rsidRPr="007B7693" w14:paraId="2DC3A94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68AB8A6" w14:textId="77777777" w:rsidR="007B7693" w:rsidRPr="007B7693" w:rsidRDefault="007B7693" w:rsidP="000474B3">
            <w:pPr>
              <w:rPr>
                <w:i/>
                <w:iCs/>
                <w:lang w:val="es-CO" w:eastAsia="es-CO"/>
              </w:rPr>
            </w:pPr>
            <w:proofErr w:type="spellStart"/>
            <w:r w:rsidRPr="007B7693">
              <w:rPr>
                <w:i/>
                <w:iCs/>
                <w:lang w:eastAsia="es-CO"/>
              </w:rPr>
              <w:t>Skeletonema</w:t>
            </w:r>
            <w:proofErr w:type="spellEnd"/>
            <w:r w:rsidRPr="007B7693">
              <w:rPr>
                <w:i/>
                <w:iCs/>
                <w:lang w:eastAsia="es-CO"/>
              </w:rPr>
              <w:t xml:space="preserve"> </w:t>
            </w:r>
            <w:proofErr w:type="spellStart"/>
            <w:r w:rsidRPr="007B7693">
              <w:rPr>
                <w:i/>
                <w:iCs/>
                <w:lang w:eastAsia="es-CO"/>
              </w:rPr>
              <w:t>pseudocostatum</w:t>
            </w:r>
            <w:proofErr w:type="spellEnd"/>
          </w:p>
        </w:tc>
        <w:tc>
          <w:tcPr>
            <w:tcW w:w="1200" w:type="dxa"/>
            <w:tcBorders>
              <w:top w:val="nil"/>
              <w:left w:val="nil"/>
              <w:bottom w:val="nil"/>
              <w:right w:val="nil"/>
            </w:tcBorders>
            <w:shd w:val="clear" w:color="auto" w:fill="auto"/>
            <w:vAlign w:val="center"/>
            <w:hideMark/>
          </w:tcPr>
          <w:p w14:paraId="22DA9C1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7A3B5E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E86A063" w14:textId="77777777" w:rsidR="007B7693" w:rsidRPr="007B7693" w:rsidRDefault="007B7693" w:rsidP="000474B3">
            <w:pPr>
              <w:jc w:val="center"/>
              <w:rPr>
                <w:lang w:val="es-CO" w:eastAsia="es-CO"/>
              </w:rPr>
            </w:pPr>
            <w:r w:rsidRPr="007B7693">
              <w:rPr>
                <w:lang w:eastAsia="es-CO"/>
              </w:rPr>
              <w:t>+</w:t>
            </w:r>
          </w:p>
        </w:tc>
      </w:tr>
      <w:tr w:rsidR="007B7693" w:rsidRPr="007B7693" w14:paraId="36F6088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64265FB" w14:textId="77777777" w:rsidR="007B7693" w:rsidRPr="007B7693" w:rsidRDefault="007B7693" w:rsidP="000474B3">
            <w:pPr>
              <w:rPr>
                <w:i/>
                <w:iCs/>
                <w:lang w:val="es-CO" w:eastAsia="es-CO"/>
              </w:rPr>
            </w:pPr>
            <w:proofErr w:type="spellStart"/>
            <w:r w:rsidRPr="007B7693">
              <w:rPr>
                <w:i/>
                <w:iCs/>
                <w:lang w:eastAsia="es-CO"/>
              </w:rPr>
              <w:t>Skeletonema</w:t>
            </w:r>
            <w:proofErr w:type="spellEnd"/>
            <w:r w:rsidRPr="007B7693">
              <w:rPr>
                <w:i/>
                <w:iCs/>
                <w:lang w:eastAsia="es-CO"/>
              </w:rPr>
              <w:t xml:space="preserve"> </w:t>
            </w:r>
            <w:proofErr w:type="spellStart"/>
            <w:r w:rsidRPr="007B7693">
              <w:rPr>
                <w:i/>
                <w:iCs/>
                <w:lang w:eastAsia="es-CO"/>
              </w:rPr>
              <w:t>tropicum</w:t>
            </w:r>
            <w:proofErr w:type="spellEnd"/>
          </w:p>
        </w:tc>
        <w:tc>
          <w:tcPr>
            <w:tcW w:w="1200" w:type="dxa"/>
            <w:tcBorders>
              <w:top w:val="nil"/>
              <w:left w:val="nil"/>
              <w:bottom w:val="nil"/>
              <w:right w:val="nil"/>
            </w:tcBorders>
            <w:shd w:val="clear" w:color="auto" w:fill="auto"/>
            <w:vAlign w:val="center"/>
            <w:hideMark/>
          </w:tcPr>
          <w:p w14:paraId="7C4F2FD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4EA326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9C6C5E" w14:textId="77777777" w:rsidR="007B7693" w:rsidRPr="007B7693" w:rsidRDefault="007B7693" w:rsidP="000474B3">
            <w:pPr>
              <w:jc w:val="center"/>
              <w:rPr>
                <w:lang w:val="es-CO" w:eastAsia="es-CO"/>
              </w:rPr>
            </w:pPr>
            <w:r w:rsidRPr="007B7693">
              <w:rPr>
                <w:lang w:eastAsia="es-CO"/>
              </w:rPr>
              <w:t>+</w:t>
            </w:r>
          </w:p>
        </w:tc>
      </w:tr>
      <w:tr w:rsidR="007B7693" w:rsidRPr="007B7693" w14:paraId="6594DB7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7B2B7C2" w14:textId="77777777" w:rsidR="007B7693" w:rsidRPr="007B7693" w:rsidRDefault="007B7693" w:rsidP="000474B3">
            <w:pPr>
              <w:rPr>
                <w:i/>
                <w:iCs/>
                <w:lang w:val="es-CO" w:eastAsia="es-CO"/>
              </w:rPr>
            </w:pPr>
            <w:proofErr w:type="spellStart"/>
            <w:r w:rsidRPr="007B7693">
              <w:rPr>
                <w:i/>
                <w:iCs/>
                <w:lang w:eastAsia="es-CO"/>
              </w:rPr>
              <w:t>Thalassiosir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3E40393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0E08FA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1F315B8" w14:textId="77777777" w:rsidR="007B7693" w:rsidRPr="007B7693" w:rsidRDefault="007B7693" w:rsidP="000474B3">
            <w:pPr>
              <w:jc w:val="center"/>
              <w:rPr>
                <w:lang w:val="es-CO" w:eastAsia="es-CO"/>
              </w:rPr>
            </w:pPr>
            <w:r w:rsidRPr="007B7693">
              <w:rPr>
                <w:lang w:eastAsia="es-CO"/>
              </w:rPr>
              <w:t>+</w:t>
            </w:r>
          </w:p>
        </w:tc>
      </w:tr>
      <w:tr w:rsidR="007B7693" w:rsidRPr="007B7693" w14:paraId="273E7289"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AB4DAE6" w14:textId="77777777" w:rsidR="007B7693" w:rsidRPr="007B7693" w:rsidRDefault="007B7693" w:rsidP="000474B3">
            <w:pPr>
              <w:rPr>
                <w:lang w:val="es-CO" w:eastAsia="es-CO"/>
              </w:rPr>
            </w:pPr>
            <w:proofErr w:type="spellStart"/>
            <w:r w:rsidRPr="007B7693">
              <w:rPr>
                <w:lang w:eastAsia="es-CO"/>
              </w:rPr>
              <w:t>Triceratiales</w:t>
            </w:r>
            <w:proofErr w:type="spellEnd"/>
          </w:p>
        </w:tc>
      </w:tr>
      <w:tr w:rsidR="007B7693" w:rsidRPr="007B7693" w14:paraId="6C7EF78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1BCC877" w14:textId="77777777" w:rsidR="007B7693" w:rsidRPr="007B7693" w:rsidRDefault="007B7693" w:rsidP="000474B3">
            <w:pPr>
              <w:rPr>
                <w:i/>
                <w:iCs/>
                <w:lang w:val="es-CO" w:eastAsia="es-CO"/>
              </w:rPr>
            </w:pPr>
            <w:proofErr w:type="spellStart"/>
            <w:r w:rsidRPr="007B7693">
              <w:rPr>
                <w:i/>
                <w:iCs/>
                <w:lang w:eastAsia="es-CO"/>
              </w:rPr>
              <w:t>Hobaniella</w:t>
            </w:r>
            <w:proofErr w:type="spellEnd"/>
            <w:r w:rsidRPr="007B7693">
              <w:rPr>
                <w:i/>
                <w:iCs/>
                <w:lang w:eastAsia="es-CO"/>
              </w:rPr>
              <w:t xml:space="preserve"> </w:t>
            </w:r>
            <w:proofErr w:type="spellStart"/>
            <w:r w:rsidRPr="007B7693">
              <w:rPr>
                <w:i/>
                <w:iCs/>
                <w:lang w:eastAsia="es-CO"/>
              </w:rPr>
              <w:t>longicruris</w:t>
            </w:r>
            <w:proofErr w:type="spellEnd"/>
          </w:p>
        </w:tc>
        <w:tc>
          <w:tcPr>
            <w:tcW w:w="1200" w:type="dxa"/>
            <w:tcBorders>
              <w:top w:val="nil"/>
              <w:left w:val="nil"/>
              <w:bottom w:val="nil"/>
              <w:right w:val="nil"/>
            </w:tcBorders>
            <w:shd w:val="clear" w:color="auto" w:fill="auto"/>
            <w:vAlign w:val="center"/>
            <w:hideMark/>
          </w:tcPr>
          <w:p w14:paraId="626336C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33936F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4FDED22" w14:textId="77777777" w:rsidR="007B7693" w:rsidRPr="007B7693" w:rsidRDefault="007B7693" w:rsidP="000474B3">
            <w:pPr>
              <w:jc w:val="center"/>
              <w:rPr>
                <w:lang w:val="es-CO" w:eastAsia="es-CO"/>
              </w:rPr>
            </w:pPr>
          </w:p>
        </w:tc>
      </w:tr>
      <w:tr w:rsidR="007B7693" w:rsidRPr="007B7693" w14:paraId="0ED6D3E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DEC0A5B" w14:textId="77777777" w:rsidR="007B7693" w:rsidRPr="007B7693" w:rsidRDefault="007B7693" w:rsidP="000474B3">
            <w:pPr>
              <w:rPr>
                <w:i/>
                <w:iCs/>
                <w:lang w:val="es-CO" w:eastAsia="es-CO"/>
              </w:rPr>
            </w:pPr>
            <w:proofErr w:type="spellStart"/>
            <w:r w:rsidRPr="007B7693">
              <w:rPr>
                <w:i/>
                <w:iCs/>
                <w:lang w:eastAsia="es-CO"/>
              </w:rPr>
              <w:t>Odontell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435623F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AAFA66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F90BE07" w14:textId="77777777" w:rsidR="007B7693" w:rsidRPr="007B7693" w:rsidRDefault="007B7693" w:rsidP="000474B3">
            <w:pPr>
              <w:jc w:val="center"/>
              <w:rPr>
                <w:lang w:val="es-CO" w:eastAsia="es-CO"/>
              </w:rPr>
            </w:pPr>
            <w:r w:rsidRPr="007B7693">
              <w:rPr>
                <w:lang w:eastAsia="es-CO"/>
              </w:rPr>
              <w:t>+</w:t>
            </w:r>
          </w:p>
        </w:tc>
      </w:tr>
      <w:tr w:rsidR="007B7693" w:rsidRPr="007B7693" w14:paraId="01E94D5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28B4790" w14:textId="77777777" w:rsidR="007B7693" w:rsidRPr="007B7693" w:rsidRDefault="007B7693" w:rsidP="000474B3">
            <w:pPr>
              <w:rPr>
                <w:i/>
                <w:iCs/>
                <w:lang w:val="es-CO" w:eastAsia="es-CO"/>
              </w:rPr>
            </w:pPr>
            <w:proofErr w:type="spellStart"/>
            <w:r w:rsidRPr="007B7693">
              <w:rPr>
                <w:i/>
                <w:iCs/>
                <w:lang w:eastAsia="es-CO"/>
              </w:rPr>
              <w:t>Odontella</w:t>
            </w:r>
            <w:proofErr w:type="spellEnd"/>
            <w:r w:rsidRPr="007B7693">
              <w:rPr>
                <w:i/>
                <w:iCs/>
                <w:lang w:eastAsia="es-CO"/>
              </w:rPr>
              <w:t xml:space="preserve"> aurita</w:t>
            </w:r>
          </w:p>
        </w:tc>
        <w:tc>
          <w:tcPr>
            <w:tcW w:w="1200" w:type="dxa"/>
            <w:tcBorders>
              <w:top w:val="nil"/>
              <w:left w:val="nil"/>
              <w:bottom w:val="nil"/>
              <w:right w:val="nil"/>
            </w:tcBorders>
            <w:shd w:val="clear" w:color="auto" w:fill="auto"/>
            <w:vAlign w:val="center"/>
            <w:hideMark/>
          </w:tcPr>
          <w:p w14:paraId="14453D9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F57F73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CB39F0C" w14:textId="77777777" w:rsidR="007B7693" w:rsidRPr="007B7693" w:rsidRDefault="007B7693" w:rsidP="000474B3">
            <w:pPr>
              <w:jc w:val="center"/>
              <w:rPr>
                <w:lang w:val="es-CO" w:eastAsia="es-CO"/>
              </w:rPr>
            </w:pPr>
            <w:r w:rsidRPr="007B7693">
              <w:rPr>
                <w:lang w:eastAsia="es-CO"/>
              </w:rPr>
              <w:t>+</w:t>
            </w:r>
          </w:p>
        </w:tc>
      </w:tr>
      <w:tr w:rsidR="007B7693" w:rsidRPr="007B7693" w14:paraId="0935907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E484B4E" w14:textId="77777777" w:rsidR="007B7693" w:rsidRPr="007B7693" w:rsidRDefault="007B7693" w:rsidP="000474B3">
            <w:pPr>
              <w:rPr>
                <w:i/>
                <w:iCs/>
                <w:lang w:val="es-CO" w:eastAsia="es-CO"/>
              </w:rPr>
            </w:pPr>
            <w:proofErr w:type="spellStart"/>
            <w:r w:rsidRPr="007B7693">
              <w:rPr>
                <w:i/>
                <w:iCs/>
                <w:lang w:eastAsia="es-CO"/>
              </w:rPr>
              <w:t>Trieres</w:t>
            </w:r>
            <w:proofErr w:type="spellEnd"/>
            <w:r w:rsidRPr="007B7693">
              <w:rPr>
                <w:i/>
                <w:iCs/>
                <w:lang w:eastAsia="es-CO"/>
              </w:rPr>
              <w:t xml:space="preserve"> </w:t>
            </w:r>
            <w:proofErr w:type="spellStart"/>
            <w:r w:rsidRPr="007B7693">
              <w:rPr>
                <w:i/>
                <w:iCs/>
                <w:lang w:eastAsia="es-CO"/>
              </w:rPr>
              <w:t>chinensis</w:t>
            </w:r>
            <w:proofErr w:type="spellEnd"/>
          </w:p>
        </w:tc>
        <w:tc>
          <w:tcPr>
            <w:tcW w:w="1200" w:type="dxa"/>
            <w:tcBorders>
              <w:top w:val="nil"/>
              <w:left w:val="nil"/>
              <w:bottom w:val="nil"/>
              <w:right w:val="nil"/>
            </w:tcBorders>
            <w:shd w:val="clear" w:color="auto" w:fill="auto"/>
            <w:vAlign w:val="center"/>
            <w:hideMark/>
          </w:tcPr>
          <w:p w14:paraId="667DED9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810AD2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2D0395F" w14:textId="77777777" w:rsidR="007B7693" w:rsidRPr="007B7693" w:rsidRDefault="007B7693" w:rsidP="000474B3">
            <w:pPr>
              <w:jc w:val="center"/>
              <w:rPr>
                <w:lang w:val="es-CO" w:eastAsia="es-CO"/>
              </w:rPr>
            </w:pPr>
            <w:r w:rsidRPr="007B7693">
              <w:rPr>
                <w:lang w:eastAsia="es-CO"/>
              </w:rPr>
              <w:t>+</w:t>
            </w:r>
          </w:p>
        </w:tc>
      </w:tr>
      <w:tr w:rsidR="007B7693" w:rsidRPr="007B7693" w14:paraId="27721F6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6F3B304" w14:textId="77777777" w:rsidR="007B7693" w:rsidRPr="007B7693" w:rsidRDefault="007B7693" w:rsidP="000474B3">
            <w:pPr>
              <w:rPr>
                <w:i/>
                <w:iCs/>
                <w:lang w:val="es-CO" w:eastAsia="es-CO"/>
              </w:rPr>
            </w:pPr>
            <w:proofErr w:type="spellStart"/>
            <w:r w:rsidRPr="007B7693">
              <w:rPr>
                <w:i/>
                <w:iCs/>
                <w:lang w:eastAsia="es-CO"/>
              </w:rPr>
              <w:t>Trieres</w:t>
            </w:r>
            <w:proofErr w:type="spellEnd"/>
            <w:r w:rsidRPr="007B7693">
              <w:rPr>
                <w:i/>
                <w:iCs/>
                <w:lang w:eastAsia="es-CO"/>
              </w:rPr>
              <w:t xml:space="preserve"> </w:t>
            </w:r>
            <w:proofErr w:type="spellStart"/>
            <w:r w:rsidRPr="007B7693">
              <w:rPr>
                <w:i/>
                <w:iCs/>
                <w:lang w:eastAsia="es-CO"/>
              </w:rPr>
              <w:t>mobiliensis</w:t>
            </w:r>
            <w:proofErr w:type="spellEnd"/>
          </w:p>
        </w:tc>
        <w:tc>
          <w:tcPr>
            <w:tcW w:w="1200" w:type="dxa"/>
            <w:tcBorders>
              <w:top w:val="nil"/>
              <w:left w:val="nil"/>
              <w:bottom w:val="nil"/>
              <w:right w:val="nil"/>
            </w:tcBorders>
            <w:shd w:val="clear" w:color="auto" w:fill="auto"/>
            <w:vAlign w:val="center"/>
            <w:hideMark/>
          </w:tcPr>
          <w:p w14:paraId="2E27A17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16A614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9226464" w14:textId="77777777" w:rsidR="007B7693" w:rsidRPr="007B7693" w:rsidRDefault="007B7693" w:rsidP="000474B3">
            <w:pPr>
              <w:jc w:val="center"/>
              <w:rPr>
                <w:lang w:val="es-CO" w:eastAsia="es-CO"/>
              </w:rPr>
            </w:pPr>
            <w:r w:rsidRPr="007B7693">
              <w:rPr>
                <w:lang w:eastAsia="es-CO"/>
              </w:rPr>
              <w:t>+</w:t>
            </w:r>
          </w:p>
        </w:tc>
      </w:tr>
      <w:tr w:rsidR="007B7693" w:rsidRPr="007B7693" w14:paraId="5D12D761" w14:textId="77777777" w:rsidTr="000474B3">
        <w:trPr>
          <w:trHeight w:val="300"/>
          <w:jc w:val="center"/>
        </w:trPr>
        <w:tc>
          <w:tcPr>
            <w:tcW w:w="7000" w:type="dxa"/>
            <w:gridSpan w:val="4"/>
            <w:tcBorders>
              <w:top w:val="single" w:sz="4" w:space="0" w:color="auto"/>
              <w:left w:val="nil"/>
              <w:bottom w:val="nil"/>
              <w:right w:val="nil"/>
            </w:tcBorders>
            <w:shd w:val="clear" w:color="000000" w:fill="D9D9D9"/>
            <w:noWrap/>
            <w:vAlign w:val="center"/>
            <w:hideMark/>
          </w:tcPr>
          <w:p w14:paraId="602A97EA" w14:textId="77777777" w:rsidR="007B7693" w:rsidRPr="007B7693" w:rsidRDefault="007B7693" w:rsidP="000474B3">
            <w:pPr>
              <w:rPr>
                <w:lang w:val="es-CO" w:eastAsia="es-CO"/>
              </w:rPr>
            </w:pPr>
            <w:proofErr w:type="spellStart"/>
            <w:r w:rsidRPr="007B7693">
              <w:rPr>
                <w:lang w:eastAsia="es-CO"/>
              </w:rPr>
              <w:t>Dinophyceae</w:t>
            </w:r>
            <w:proofErr w:type="spellEnd"/>
          </w:p>
        </w:tc>
      </w:tr>
      <w:tr w:rsidR="007B7693" w:rsidRPr="007B7693" w14:paraId="6BE6E3AA" w14:textId="77777777" w:rsidTr="000474B3">
        <w:trPr>
          <w:trHeight w:val="300"/>
          <w:jc w:val="center"/>
        </w:trPr>
        <w:tc>
          <w:tcPr>
            <w:tcW w:w="7000" w:type="dxa"/>
            <w:gridSpan w:val="4"/>
            <w:tcBorders>
              <w:top w:val="nil"/>
              <w:left w:val="nil"/>
              <w:bottom w:val="single" w:sz="4" w:space="0" w:color="auto"/>
              <w:right w:val="nil"/>
            </w:tcBorders>
            <w:shd w:val="clear" w:color="000000" w:fill="D9D9D9"/>
            <w:noWrap/>
            <w:vAlign w:val="center"/>
            <w:hideMark/>
          </w:tcPr>
          <w:p w14:paraId="36DD893E" w14:textId="77777777" w:rsidR="007B7693" w:rsidRPr="007B7693" w:rsidRDefault="007B7693" w:rsidP="000474B3">
            <w:pPr>
              <w:rPr>
                <w:lang w:val="es-CO" w:eastAsia="es-CO"/>
              </w:rPr>
            </w:pPr>
            <w:proofErr w:type="spellStart"/>
            <w:r w:rsidRPr="007B7693">
              <w:rPr>
                <w:lang w:eastAsia="es-CO"/>
              </w:rPr>
              <w:t>Dinophysiales</w:t>
            </w:r>
            <w:proofErr w:type="spellEnd"/>
          </w:p>
        </w:tc>
      </w:tr>
      <w:tr w:rsidR="007B7693" w:rsidRPr="007B7693" w14:paraId="17F50F9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3B8F04A" w14:textId="77777777" w:rsidR="007B7693" w:rsidRPr="007B7693" w:rsidRDefault="007B7693" w:rsidP="000474B3">
            <w:pPr>
              <w:rPr>
                <w:i/>
                <w:iCs/>
                <w:lang w:val="es-CO" w:eastAsia="es-CO"/>
              </w:rPr>
            </w:pPr>
            <w:proofErr w:type="spellStart"/>
            <w:r w:rsidRPr="007B7693">
              <w:rPr>
                <w:i/>
                <w:iCs/>
                <w:lang w:eastAsia="es-CO"/>
              </w:rPr>
              <w:t>Dinophysis</w:t>
            </w:r>
            <w:proofErr w:type="spellEnd"/>
            <w:r w:rsidRPr="007B7693">
              <w:rPr>
                <w:i/>
                <w:iCs/>
                <w:lang w:eastAsia="es-CO"/>
              </w:rPr>
              <w:t xml:space="preserve"> caudata</w:t>
            </w:r>
          </w:p>
        </w:tc>
        <w:tc>
          <w:tcPr>
            <w:tcW w:w="1200" w:type="dxa"/>
            <w:tcBorders>
              <w:top w:val="nil"/>
              <w:left w:val="nil"/>
              <w:bottom w:val="nil"/>
              <w:right w:val="nil"/>
            </w:tcBorders>
            <w:shd w:val="clear" w:color="auto" w:fill="auto"/>
            <w:vAlign w:val="center"/>
            <w:hideMark/>
          </w:tcPr>
          <w:p w14:paraId="38E7005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10562C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6AA225D" w14:textId="77777777" w:rsidR="007B7693" w:rsidRPr="007B7693" w:rsidRDefault="007B7693" w:rsidP="000474B3">
            <w:pPr>
              <w:jc w:val="center"/>
              <w:rPr>
                <w:lang w:val="es-CO" w:eastAsia="es-CO"/>
              </w:rPr>
            </w:pPr>
            <w:r w:rsidRPr="007B7693">
              <w:rPr>
                <w:lang w:eastAsia="es-CO"/>
              </w:rPr>
              <w:t>+</w:t>
            </w:r>
          </w:p>
        </w:tc>
      </w:tr>
      <w:tr w:rsidR="007B7693" w:rsidRPr="007B7693" w14:paraId="658FA81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F650554" w14:textId="77777777" w:rsidR="007B7693" w:rsidRPr="007B7693" w:rsidRDefault="007B7693" w:rsidP="000474B3">
            <w:pPr>
              <w:rPr>
                <w:i/>
                <w:iCs/>
                <w:lang w:val="es-CO" w:eastAsia="es-CO"/>
              </w:rPr>
            </w:pPr>
            <w:proofErr w:type="spellStart"/>
            <w:r w:rsidRPr="007B7693">
              <w:rPr>
                <w:i/>
                <w:iCs/>
                <w:lang w:eastAsia="es-CO"/>
              </w:rPr>
              <w:t>Ornithocercu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518A34B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E14479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B0B24CD" w14:textId="77777777" w:rsidR="007B7693" w:rsidRPr="007B7693" w:rsidRDefault="007B7693" w:rsidP="000474B3">
            <w:pPr>
              <w:jc w:val="center"/>
              <w:rPr>
                <w:lang w:val="es-CO" w:eastAsia="es-CO"/>
              </w:rPr>
            </w:pPr>
            <w:r w:rsidRPr="007B7693">
              <w:rPr>
                <w:lang w:eastAsia="es-CO"/>
              </w:rPr>
              <w:t>+</w:t>
            </w:r>
          </w:p>
        </w:tc>
      </w:tr>
      <w:tr w:rsidR="007B7693" w:rsidRPr="007B7693" w14:paraId="0571F2D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33119A1" w14:textId="77777777" w:rsidR="007B7693" w:rsidRPr="007B7693" w:rsidRDefault="007B7693" w:rsidP="000474B3">
            <w:pPr>
              <w:rPr>
                <w:i/>
                <w:iCs/>
                <w:lang w:val="es-CO" w:eastAsia="es-CO"/>
              </w:rPr>
            </w:pPr>
            <w:proofErr w:type="spellStart"/>
            <w:r w:rsidRPr="007B7693">
              <w:rPr>
                <w:i/>
                <w:iCs/>
                <w:lang w:eastAsia="es-CO"/>
              </w:rPr>
              <w:t>Ornithocercus</w:t>
            </w:r>
            <w:proofErr w:type="spellEnd"/>
            <w:r w:rsidRPr="007B7693">
              <w:rPr>
                <w:i/>
                <w:iCs/>
                <w:lang w:eastAsia="es-CO"/>
              </w:rPr>
              <w:t xml:space="preserve"> </w:t>
            </w:r>
            <w:proofErr w:type="spellStart"/>
            <w:r w:rsidRPr="007B7693">
              <w:rPr>
                <w:i/>
                <w:iCs/>
                <w:lang w:eastAsia="es-CO"/>
              </w:rPr>
              <w:t>steinii</w:t>
            </w:r>
            <w:proofErr w:type="spellEnd"/>
          </w:p>
        </w:tc>
        <w:tc>
          <w:tcPr>
            <w:tcW w:w="1200" w:type="dxa"/>
            <w:tcBorders>
              <w:top w:val="nil"/>
              <w:left w:val="nil"/>
              <w:bottom w:val="nil"/>
              <w:right w:val="nil"/>
            </w:tcBorders>
            <w:shd w:val="clear" w:color="auto" w:fill="auto"/>
            <w:vAlign w:val="center"/>
            <w:hideMark/>
          </w:tcPr>
          <w:p w14:paraId="1DB11F1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F018008"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79976DD" w14:textId="77777777" w:rsidR="007B7693" w:rsidRPr="007B7693" w:rsidRDefault="007B7693" w:rsidP="000474B3">
            <w:pPr>
              <w:jc w:val="center"/>
              <w:rPr>
                <w:lang w:val="es-CO" w:eastAsia="es-CO"/>
              </w:rPr>
            </w:pPr>
            <w:r w:rsidRPr="007B7693">
              <w:rPr>
                <w:lang w:eastAsia="es-CO"/>
              </w:rPr>
              <w:t>+</w:t>
            </w:r>
          </w:p>
        </w:tc>
      </w:tr>
      <w:tr w:rsidR="007B7693" w:rsidRPr="007B7693" w14:paraId="7BBCC9C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F7D49C3" w14:textId="77777777" w:rsidR="007B7693" w:rsidRPr="007B7693" w:rsidRDefault="007B7693" w:rsidP="000474B3">
            <w:pPr>
              <w:rPr>
                <w:i/>
                <w:iCs/>
                <w:lang w:val="es-CO" w:eastAsia="es-CO"/>
              </w:rPr>
            </w:pPr>
            <w:proofErr w:type="spellStart"/>
            <w:r w:rsidRPr="007B7693">
              <w:rPr>
                <w:i/>
                <w:iCs/>
                <w:lang w:eastAsia="es-CO"/>
              </w:rPr>
              <w:t>Ornithocercus</w:t>
            </w:r>
            <w:proofErr w:type="spellEnd"/>
            <w:r w:rsidRPr="007B7693">
              <w:rPr>
                <w:i/>
                <w:iCs/>
                <w:lang w:eastAsia="es-CO"/>
              </w:rPr>
              <w:t xml:space="preserve"> </w:t>
            </w:r>
            <w:proofErr w:type="spellStart"/>
            <w:r w:rsidRPr="007B7693">
              <w:rPr>
                <w:i/>
                <w:iCs/>
                <w:lang w:eastAsia="es-CO"/>
              </w:rPr>
              <w:t>thumii</w:t>
            </w:r>
            <w:proofErr w:type="spellEnd"/>
          </w:p>
        </w:tc>
        <w:tc>
          <w:tcPr>
            <w:tcW w:w="1200" w:type="dxa"/>
            <w:tcBorders>
              <w:top w:val="nil"/>
              <w:left w:val="nil"/>
              <w:bottom w:val="nil"/>
              <w:right w:val="nil"/>
            </w:tcBorders>
            <w:shd w:val="clear" w:color="auto" w:fill="auto"/>
            <w:vAlign w:val="center"/>
            <w:hideMark/>
          </w:tcPr>
          <w:p w14:paraId="0483B820"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C3B67E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E0D3527" w14:textId="77777777" w:rsidR="007B7693" w:rsidRPr="007B7693" w:rsidRDefault="007B7693" w:rsidP="000474B3">
            <w:pPr>
              <w:jc w:val="center"/>
              <w:rPr>
                <w:lang w:val="es-CO" w:eastAsia="es-CO"/>
              </w:rPr>
            </w:pPr>
          </w:p>
        </w:tc>
      </w:tr>
      <w:tr w:rsidR="007B7693" w:rsidRPr="007B7693" w14:paraId="4F66A75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4966C88" w14:textId="77777777" w:rsidR="007B7693" w:rsidRPr="007B7693" w:rsidRDefault="007B7693" w:rsidP="000474B3">
            <w:pPr>
              <w:rPr>
                <w:i/>
                <w:iCs/>
                <w:lang w:val="es-CO" w:eastAsia="es-CO"/>
              </w:rPr>
            </w:pPr>
            <w:proofErr w:type="spellStart"/>
            <w:proofErr w:type="gramStart"/>
            <w:r w:rsidRPr="007B7693">
              <w:rPr>
                <w:i/>
                <w:iCs/>
                <w:lang w:eastAsia="es-CO"/>
              </w:rPr>
              <w:t>Phalacroma</w:t>
            </w:r>
            <w:proofErr w:type="spellEnd"/>
            <w:r w:rsidRPr="007B7693">
              <w:rPr>
                <w:i/>
                <w:iCs/>
                <w:lang w:eastAsia="es-CO"/>
              </w:rPr>
              <w:t xml:space="preserve">  </w:t>
            </w:r>
            <w:proofErr w:type="spellStart"/>
            <w:r w:rsidRPr="007B7693">
              <w:rPr>
                <w:i/>
                <w:iCs/>
                <w:lang w:eastAsia="es-CO"/>
              </w:rPr>
              <w:t>sp</w:t>
            </w:r>
            <w:proofErr w:type="spellEnd"/>
            <w:proofErr w:type="gramEnd"/>
          </w:p>
        </w:tc>
        <w:tc>
          <w:tcPr>
            <w:tcW w:w="1200" w:type="dxa"/>
            <w:tcBorders>
              <w:top w:val="nil"/>
              <w:left w:val="nil"/>
              <w:bottom w:val="nil"/>
              <w:right w:val="nil"/>
            </w:tcBorders>
            <w:shd w:val="clear" w:color="auto" w:fill="auto"/>
            <w:vAlign w:val="center"/>
            <w:hideMark/>
          </w:tcPr>
          <w:p w14:paraId="69CE539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B693B1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F0DCC61" w14:textId="77777777" w:rsidR="007B7693" w:rsidRPr="007B7693" w:rsidRDefault="007B7693" w:rsidP="000474B3">
            <w:pPr>
              <w:jc w:val="center"/>
              <w:rPr>
                <w:lang w:val="es-CO" w:eastAsia="es-CO"/>
              </w:rPr>
            </w:pPr>
            <w:r w:rsidRPr="007B7693">
              <w:rPr>
                <w:lang w:eastAsia="es-CO"/>
              </w:rPr>
              <w:t>+</w:t>
            </w:r>
          </w:p>
        </w:tc>
      </w:tr>
      <w:tr w:rsidR="007B7693" w:rsidRPr="007B7693" w14:paraId="76ACA34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02D8E7E" w14:textId="77777777" w:rsidR="007B7693" w:rsidRPr="007B7693" w:rsidRDefault="007B7693" w:rsidP="000474B3">
            <w:pPr>
              <w:rPr>
                <w:i/>
                <w:iCs/>
                <w:lang w:val="es-CO" w:eastAsia="es-CO"/>
              </w:rPr>
            </w:pPr>
            <w:proofErr w:type="spellStart"/>
            <w:r w:rsidRPr="007B7693">
              <w:rPr>
                <w:i/>
                <w:iCs/>
                <w:lang w:eastAsia="es-CO"/>
              </w:rPr>
              <w:lastRenderedPageBreak/>
              <w:t>Phalacroma</w:t>
            </w:r>
            <w:proofErr w:type="spellEnd"/>
            <w:r w:rsidRPr="007B7693">
              <w:rPr>
                <w:i/>
                <w:iCs/>
                <w:lang w:eastAsia="es-CO"/>
              </w:rPr>
              <w:t xml:space="preserve"> mitra</w:t>
            </w:r>
          </w:p>
        </w:tc>
        <w:tc>
          <w:tcPr>
            <w:tcW w:w="1200" w:type="dxa"/>
            <w:tcBorders>
              <w:top w:val="nil"/>
              <w:left w:val="nil"/>
              <w:bottom w:val="nil"/>
              <w:right w:val="nil"/>
            </w:tcBorders>
            <w:shd w:val="clear" w:color="auto" w:fill="auto"/>
            <w:vAlign w:val="center"/>
            <w:hideMark/>
          </w:tcPr>
          <w:p w14:paraId="5EC036DD"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0F0593E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406DF2D" w14:textId="77777777" w:rsidR="007B7693" w:rsidRPr="007B7693" w:rsidRDefault="007B7693" w:rsidP="000474B3">
            <w:pPr>
              <w:jc w:val="center"/>
              <w:rPr>
                <w:lang w:val="es-CO" w:eastAsia="es-CO"/>
              </w:rPr>
            </w:pPr>
          </w:p>
        </w:tc>
      </w:tr>
      <w:tr w:rsidR="007B7693" w:rsidRPr="007B7693" w14:paraId="397BBAB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800C424" w14:textId="77777777" w:rsidR="007B7693" w:rsidRPr="007B7693" w:rsidRDefault="007B7693" w:rsidP="000474B3">
            <w:pPr>
              <w:rPr>
                <w:i/>
                <w:iCs/>
                <w:lang w:val="es-CO" w:eastAsia="es-CO"/>
              </w:rPr>
            </w:pPr>
            <w:proofErr w:type="spellStart"/>
            <w:r w:rsidRPr="007B7693">
              <w:rPr>
                <w:i/>
                <w:iCs/>
                <w:lang w:eastAsia="es-CO"/>
              </w:rPr>
              <w:t>Phalacroma</w:t>
            </w:r>
            <w:proofErr w:type="spellEnd"/>
            <w:r w:rsidRPr="007B7693">
              <w:rPr>
                <w:i/>
                <w:iCs/>
                <w:lang w:eastAsia="es-CO"/>
              </w:rPr>
              <w:t xml:space="preserve"> rapa</w:t>
            </w:r>
          </w:p>
        </w:tc>
        <w:tc>
          <w:tcPr>
            <w:tcW w:w="1200" w:type="dxa"/>
            <w:tcBorders>
              <w:top w:val="nil"/>
              <w:left w:val="nil"/>
              <w:bottom w:val="nil"/>
              <w:right w:val="nil"/>
            </w:tcBorders>
            <w:shd w:val="clear" w:color="auto" w:fill="auto"/>
            <w:vAlign w:val="center"/>
            <w:hideMark/>
          </w:tcPr>
          <w:p w14:paraId="307181E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D91592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C170085" w14:textId="77777777" w:rsidR="007B7693" w:rsidRPr="007B7693" w:rsidRDefault="007B7693" w:rsidP="000474B3">
            <w:pPr>
              <w:jc w:val="center"/>
              <w:rPr>
                <w:lang w:val="es-CO" w:eastAsia="es-CO"/>
              </w:rPr>
            </w:pPr>
            <w:r w:rsidRPr="007B7693">
              <w:rPr>
                <w:lang w:eastAsia="es-CO"/>
              </w:rPr>
              <w:t>+</w:t>
            </w:r>
          </w:p>
        </w:tc>
      </w:tr>
      <w:tr w:rsidR="007B7693" w:rsidRPr="007B7693" w14:paraId="5D6631DA"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5AB7EF5A" w14:textId="77777777" w:rsidR="007B7693" w:rsidRPr="007B7693" w:rsidRDefault="007B7693" w:rsidP="000474B3">
            <w:pPr>
              <w:rPr>
                <w:lang w:val="es-CO" w:eastAsia="es-CO"/>
              </w:rPr>
            </w:pPr>
            <w:proofErr w:type="spellStart"/>
            <w:r w:rsidRPr="007B7693">
              <w:rPr>
                <w:lang w:eastAsia="es-CO"/>
              </w:rPr>
              <w:t>Gonyaulacales</w:t>
            </w:r>
            <w:proofErr w:type="spellEnd"/>
          </w:p>
        </w:tc>
      </w:tr>
      <w:tr w:rsidR="007B7693" w:rsidRPr="007B7693" w14:paraId="43E6077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4935016" w14:textId="77777777" w:rsidR="007B7693" w:rsidRPr="007B7693" w:rsidRDefault="007B7693" w:rsidP="000474B3">
            <w:pPr>
              <w:rPr>
                <w:i/>
                <w:iCs/>
                <w:lang w:val="es-CO" w:eastAsia="es-CO"/>
              </w:rPr>
            </w:pPr>
            <w:proofErr w:type="spellStart"/>
            <w:r w:rsidRPr="007B7693">
              <w:rPr>
                <w:i/>
                <w:iCs/>
                <w:lang w:eastAsia="es-CO"/>
              </w:rPr>
              <w:t>Alexandrium</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1274384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FA0D9C9"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28CFB881" w14:textId="77777777" w:rsidR="007B7693" w:rsidRPr="007B7693" w:rsidRDefault="007B7693" w:rsidP="000474B3">
            <w:pPr>
              <w:jc w:val="center"/>
              <w:rPr>
                <w:lang w:val="es-CO" w:eastAsia="es-CO"/>
              </w:rPr>
            </w:pPr>
            <w:r w:rsidRPr="007B7693">
              <w:rPr>
                <w:lang w:eastAsia="es-CO"/>
              </w:rPr>
              <w:t>+</w:t>
            </w:r>
          </w:p>
        </w:tc>
      </w:tr>
      <w:tr w:rsidR="007B7693" w:rsidRPr="007B7693" w14:paraId="3C92F6C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AB8B7C4" w14:textId="77777777" w:rsidR="007B7693" w:rsidRPr="007B7693" w:rsidRDefault="007B7693" w:rsidP="000474B3">
            <w:pPr>
              <w:rPr>
                <w:i/>
                <w:iCs/>
                <w:lang w:val="es-CO" w:eastAsia="es-CO"/>
              </w:rPr>
            </w:pPr>
            <w:proofErr w:type="spellStart"/>
            <w:r w:rsidRPr="007B7693">
              <w:rPr>
                <w:i/>
                <w:iCs/>
                <w:lang w:eastAsia="es-CO"/>
              </w:rPr>
              <w:t>Ceratocoris</w:t>
            </w:r>
            <w:proofErr w:type="spellEnd"/>
            <w:r w:rsidRPr="007B7693">
              <w:rPr>
                <w:i/>
                <w:iCs/>
                <w:lang w:eastAsia="es-CO"/>
              </w:rPr>
              <w:t xml:space="preserve"> horrida</w:t>
            </w:r>
          </w:p>
        </w:tc>
        <w:tc>
          <w:tcPr>
            <w:tcW w:w="1200" w:type="dxa"/>
            <w:tcBorders>
              <w:top w:val="nil"/>
              <w:left w:val="nil"/>
              <w:bottom w:val="nil"/>
              <w:right w:val="nil"/>
            </w:tcBorders>
            <w:shd w:val="clear" w:color="auto" w:fill="auto"/>
            <w:vAlign w:val="center"/>
            <w:hideMark/>
          </w:tcPr>
          <w:p w14:paraId="4B6ED71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63F1F24"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E9A9D57" w14:textId="77777777" w:rsidR="007B7693" w:rsidRPr="007B7693" w:rsidRDefault="007B7693" w:rsidP="000474B3">
            <w:pPr>
              <w:jc w:val="center"/>
              <w:rPr>
                <w:rFonts w:ascii="Times New Roman" w:hAnsi="Times New Roman"/>
                <w:lang w:val="es-CO" w:eastAsia="es-CO"/>
              </w:rPr>
            </w:pPr>
          </w:p>
        </w:tc>
      </w:tr>
      <w:tr w:rsidR="007B7693" w:rsidRPr="007B7693" w14:paraId="0C445AE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D125150" w14:textId="77777777" w:rsidR="007B7693" w:rsidRPr="007B7693" w:rsidRDefault="007B7693" w:rsidP="000474B3">
            <w:pPr>
              <w:rPr>
                <w:i/>
                <w:iCs/>
                <w:lang w:val="es-CO" w:eastAsia="es-CO"/>
              </w:rPr>
            </w:pPr>
            <w:proofErr w:type="spellStart"/>
            <w:r w:rsidRPr="007B7693">
              <w:rPr>
                <w:i/>
                <w:iCs/>
                <w:lang w:eastAsia="es-CO"/>
              </w:rPr>
              <w:t>Gonyaulax</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72C6512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D248FB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EA99EF8" w14:textId="77777777" w:rsidR="007B7693" w:rsidRPr="007B7693" w:rsidRDefault="007B7693" w:rsidP="000474B3">
            <w:pPr>
              <w:jc w:val="center"/>
              <w:rPr>
                <w:lang w:val="es-CO" w:eastAsia="es-CO"/>
              </w:rPr>
            </w:pPr>
            <w:r w:rsidRPr="007B7693">
              <w:rPr>
                <w:lang w:eastAsia="es-CO"/>
              </w:rPr>
              <w:t>+</w:t>
            </w:r>
          </w:p>
        </w:tc>
      </w:tr>
      <w:tr w:rsidR="007B7693" w:rsidRPr="007B7693" w14:paraId="4DA5033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55F017E" w14:textId="77777777" w:rsidR="007B7693" w:rsidRPr="007B7693" w:rsidRDefault="007B7693" w:rsidP="000474B3">
            <w:pPr>
              <w:rPr>
                <w:i/>
                <w:iCs/>
                <w:lang w:val="es-CO" w:eastAsia="es-CO"/>
              </w:rPr>
            </w:pPr>
            <w:proofErr w:type="spellStart"/>
            <w:r w:rsidRPr="007B7693">
              <w:rPr>
                <w:i/>
                <w:iCs/>
                <w:lang w:eastAsia="es-CO"/>
              </w:rPr>
              <w:t>Gonyaulax</w:t>
            </w:r>
            <w:proofErr w:type="spellEnd"/>
            <w:r w:rsidRPr="007B7693">
              <w:rPr>
                <w:i/>
                <w:iCs/>
                <w:lang w:eastAsia="es-CO"/>
              </w:rPr>
              <w:t xml:space="preserve"> </w:t>
            </w:r>
            <w:proofErr w:type="spellStart"/>
            <w:r w:rsidRPr="007B7693">
              <w:rPr>
                <w:i/>
                <w:iCs/>
                <w:lang w:eastAsia="es-CO"/>
              </w:rPr>
              <w:t>polygramma</w:t>
            </w:r>
            <w:proofErr w:type="spellEnd"/>
          </w:p>
        </w:tc>
        <w:tc>
          <w:tcPr>
            <w:tcW w:w="1200" w:type="dxa"/>
            <w:tcBorders>
              <w:top w:val="nil"/>
              <w:left w:val="nil"/>
              <w:bottom w:val="nil"/>
              <w:right w:val="nil"/>
            </w:tcBorders>
            <w:shd w:val="clear" w:color="auto" w:fill="auto"/>
            <w:vAlign w:val="center"/>
            <w:hideMark/>
          </w:tcPr>
          <w:p w14:paraId="18C9088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73580C82"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13E4DAA7" w14:textId="77777777" w:rsidR="007B7693" w:rsidRPr="007B7693" w:rsidRDefault="007B7693" w:rsidP="000474B3">
            <w:pPr>
              <w:jc w:val="center"/>
              <w:rPr>
                <w:lang w:val="es-CO" w:eastAsia="es-CO"/>
              </w:rPr>
            </w:pPr>
            <w:r w:rsidRPr="007B7693">
              <w:rPr>
                <w:lang w:eastAsia="es-CO"/>
              </w:rPr>
              <w:t>+</w:t>
            </w:r>
          </w:p>
        </w:tc>
      </w:tr>
      <w:tr w:rsidR="007B7693" w:rsidRPr="007B7693" w14:paraId="5DA43E7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E797148" w14:textId="77777777" w:rsidR="007B7693" w:rsidRPr="007B7693" w:rsidRDefault="007B7693" w:rsidP="000474B3">
            <w:pPr>
              <w:rPr>
                <w:i/>
                <w:iCs/>
                <w:lang w:val="es-CO" w:eastAsia="es-CO"/>
              </w:rPr>
            </w:pPr>
            <w:proofErr w:type="spellStart"/>
            <w:r w:rsidRPr="007B7693">
              <w:rPr>
                <w:i/>
                <w:iCs/>
                <w:lang w:eastAsia="es-CO"/>
              </w:rPr>
              <w:t>Pyrodinium</w:t>
            </w:r>
            <w:proofErr w:type="spellEnd"/>
            <w:r w:rsidRPr="007B7693">
              <w:rPr>
                <w:i/>
                <w:iCs/>
                <w:lang w:eastAsia="es-CO"/>
              </w:rPr>
              <w:t xml:space="preserve"> </w:t>
            </w:r>
            <w:proofErr w:type="spellStart"/>
            <w:r w:rsidRPr="007B7693">
              <w:rPr>
                <w:i/>
                <w:iCs/>
                <w:lang w:eastAsia="es-CO"/>
              </w:rPr>
              <w:t>bahamense</w:t>
            </w:r>
            <w:proofErr w:type="spellEnd"/>
          </w:p>
        </w:tc>
        <w:tc>
          <w:tcPr>
            <w:tcW w:w="1200" w:type="dxa"/>
            <w:tcBorders>
              <w:top w:val="nil"/>
              <w:left w:val="nil"/>
              <w:bottom w:val="nil"/>
              <w:right w:val="nil"/>
            </w:tcBorders>
            <w:shd w:val="clear" w:color="auto" w:fill="auto"/>
            <w:vAlign w:val="center"/>
            <w:hideMark/>
          </w:tcPr>
          <w:p w14:paraId="23FBAD4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9323EC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79F198E" w14:textId="77777777" w:rsidR="007B7693" w:rsidRPr="007B7693" w:rsidRDefault="007B7693" w:rsidP="000474B3">
            <w:pPr>
              <w:jc w:val="center"/>
              <w:rPr>
                <w:lang w:val="es-CO" w:eastAsia="es-CO"/>
              </w:rPr>
            </w:pPr>
            <w:r w:rsidRPr="007B7693">
              <w:rPr>
                <w:lang w:eastAsia="es-CO"/>
              </w:rPr>
              <w:t>+</w:t>
            </w:r>
          </w:p>
        </w:tc>
      </w:tr>
      <w:tr w:rsidR="007B7693" w:rsidRPr="007B7693" w14:paraId="15EBE6D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0FC5770" w14:textId="77777777" w:rsidR="007B7693" w:rsidRPr="007B7693" w:rsidRDefault="007B7693" w:rsidP="000474B3">
            <w:pPr>
              <w:rPr>
                <w:i/>
                <w:iCs/>
                <w:lang w:val="es-CO" w:eastAsia="es-CO"/>
              </w:rPr>
            </w:pPr>
            <w:proofErr w:type="spellStart"/>
            <w:proofErr w:type="gramStart"/>
            <w:r w:rsidRPr="007B7693">
              <w:rPr>
                <w:i/>
                <w:iCs/>
                <w:lang w:eastAsia="es-CO"/>
              </w:rPr>
              <w:t>Pyrophacus</w:t>
            </w:r>
            <w:proofErr w:type="spellEnd"/>
            <w:r w:rsidRPr="007B7693">
              <w:rPr>
                <w:i/>
                <w:iCs/>
                <w:lang w:eastAsia="es-CO"/>
              </w:rPr>
              <w:t xml:space="preserve">  </w:t>
            </w:r>
            <w:proofErr w:type="spellStart"/>
            <w:r w:rsidRPr="007B7693">
              <w:rPr>
                <w:i/>
                <w:iCs/>
                <w:lang w:eastAsia="es-CO"/>
              </w:rPr>
              <w:t>sp</w:t>
            </w:r>
            <w:proofErr w:type="spellEnd"/>
            <w:proofErr w:type="gramEnd"/>
          </w:p>
        </w:tc>
        <w:tc>
          <w:tcPr>
            <w:tcW w:w="1200" w:type="dxa"/>
            <w:tcBorders>
              <w:top w:val="nil"/>
              <w:left w:val="nil"/>
              <w:bottom w:val="nil"/>
              <w:right w:val="nil"/>
            </w:tcBorders>
            <w:shd w:val="clear" w:color="auto" w:fill="auto"/>
            <w:vAlign w:val="center"/>
            <w:hideMark/>
          </w:tcPr>
          <w:p w14:paraId="6BB303C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DA3F96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6A4A8C9" w14:textId="77777777" w:rsidR="007B7693" w:rsidRPr="007B7693" w:rsidRDefault="007B7693" w:rsidP="000474B3">
            <w:pPr>
              <w:jc w:val="center"/>
              <w:rPr>
                <w:lang w:val="es-CO" w:eastAsia="es-CO"/>
              </w:rPr>
            </w:pPr>
            <w:r w:rsidRPr="007B7693">
              <w:rPr>
                <w:lang w:eastAsia="es-CO"/>
              </w:rPr>
              <w:t>+</w:t>
            </w:r>
          </w:p>
        </w:tc>
      </w:tr>
      <w:tr w:rsidR="007B7693" w:rsidRPr="007B7693" w14:paraId="4865A02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6045679"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3F761D8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158698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D59944" w14:textId="77777777" w:rsidR="007B7693" w:rsidRPr="007B7693" w:rsidRDefault="007B7693" w:rsidP="000474B3">
            <w:pPr>
              <w:jc w:val="center"/>
              <w:rPr>
                <w:lang w:val="es-CO" w:eastAsia="es-CO"/>
              </w:rPr>
            </w:pPr>
            <w:r w:rsidRPr="007B7693">
              <w:rPr>
                <w:lang w:eastAsia="es-CO"/>
              </w:rPr>
              <w:t>+</w:t>
            </w:r>
          </w:p>
        </w:tc>
      </w:tr>
      <w:tr w:rsidR="007B7693" w:rsidRPr="007B7693" w14:paraId="718D3DD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DBD6821"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arietinus</w:t>
            </w:r>
            <w:proofErr w:type="spellEnd"/>
          </w:p>
        </w:tc>
        <w:tc>
          <w:tcPr>
            <w:tcW w:w="1200" w:type="dxa"/>
            <w:tcBorders>
              <w:top w:val="nil"/>
              <w:left w:val="nil"/>
              <w:bottom w:val="nil"/>
              <w:right w:val="nil"/>
            </w:tcBorders>
            <w:shd w:val="clear" w:color="auto" w:fill="auto"/>
            <w:vAlign w:val="center"/>
            <w:hideMark/>
          </w:tcPr>
          <w:p w14:paraId="6650BF2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2C1730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2661701" w14:textId="77777777" w:rsidR="007B7693" w:rsidRPr="007B7693" w:rsidRDefault="007B7693" w:rsidP="000474B3">
            <w:pPr>
              <w:jc w:val="center"/>
              <w:rPr>
                <w:lang w:val="es-CO" w:eastAsia="es-CO"/>
              </w:rPr>
            </w:pPr>
            <w:r w:rsidRPr="007B7693">
              <w:rPr>
                <w:lang w:eastAsia="es-CO"/>
              </w:rPr>
              <w:t>+</w:t>
            </w:r>
          </w:p>
        </w:tc>
      </w:tr>
      <w:tr w:rsidR="007B7693" w:rsidRPr="007B7693" w14:paraId="278DC13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289DE42"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brevis</w:t>
            </w:r>
            <w:proofErr w:type="spellEnd"/>
          </w:p>
        </w:tc>
        <w:tc>
          <w:tcPr>
            <w:tcW w:w="1200" w:type="dxa"/>
            <w:tcBorders>
              <w:top w:val="nil"/>
              <w:left w:val="nil"/>
              <w:bottom w:val="nil"/>
              <w:right w:val="nil"/>
            </w:tcBorders>
            <w:shd w:val="clear" w:color="auto" w:fill="auto"/>
            <w:vAlign w:val="center"/>
            <w:hideMark/>
          </w:tcPr>
          <w:p w14:paraId="0E2067B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C3793E0"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4B30BB49" w14:textId="77777777" w:rsidR="007B7693" w:rsidRPr="007B7693" w:rsidRDefault="007B7693" w:rsidP="000474B3">
            <w:pPr>
              <w:jc w:val="center"/>
              <w:rPr>
                <w:lang w:val="es-CO" w:eastAsia="es-CO"/>
              </w:rPr>
            </w:pPr>
            <w:r w:rsidRPr="007B7693">
              <w:rPr>
                <w:lang w:eastAsia="es-CO"/>
              </w:rPr>
              <w:t>+</w:t>
            </w:r>
          </w:p>
        </w:tc>
      </w:tr>
      <w:tr w:rsidR="007B7693" w:rsidRPr="007B7693" w14:paraId="1A29905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43AA285"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candelabrum</w:t>
            </w:r>
            <w:proofErr w:type="spellEnd"/>
          </w:p>
        </w:tc>
        <w:tc>
          <w:tcPr>
            <w:tcW w:w="1200" w:type="dxa"/>
            <w:tcBorders>
              <w:top w:val="nil"/>
              <w:left w:val="nil"/>
              <w:bottom w:val="nil"/>
              <w:right w:val="nil"/>
            </w:tcBorders>
            <w:shd w:val="clear" w:color="auto" w:fill="auto"/>
            <w:vAlign w:val="center"/>
            <w:hideMark/>
          </w:tcPr>
          <w:p w14:paraId="587970A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5E29FB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14FC8E" w14:textId="77777777" w:rsidR="007B7693" w:rsidRPr="007B7693" w:rsidRDefault="007B7693" w:rsidP="000474B3">
            <w:pPr>
              <w:jc w:val="center"/>
              <w:rPr>
                <w:lang w:val="es-CO" w:eastAsia="es-CO"/>
              </w:rPr>
            </w:pPr>
            <w:r w:rsidRPr="007B7693">
              <w:rPr>
                <w:lang w:eastAsia="es-CO"/>
              </w:rPr>
              <w:t>+</w:t>
            </w:r>
          </w:p>
        </w:tc>
      </w:tr>
      <w:tr w:rsidR="007B7693" w:rsidRPr="007B7693" w14:paraId="0366274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793B273"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declinatum</w:t>
            </w:r>
            <w:proofErr w:type="spellEnd"/>
          </w:p>
        </w:tc>
        <w:tc>
          <w:tcPr>
            <w:tcW w:w="1200" w:type="dxa"/>
            <w:tcBorders>
              <w:top w:val="nil"/>
              <w:left w:val="nil"/>
              <w:bottom w:val="nil"/>
              <w:right w:val="nil"/>
            </w:tcBorders>
            <w:shd w:val="clear" w:color="auto" w:fill="auto"/>
            <w:vAlign w:val="center"/>
            <w:hideMark/>
          </w:tcPr>
          <w:p w14:paraId="0831B2E2"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75A8380D"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517B5484" w14:textId="77777777" w:rsidR="007B7693" w:rsidRPr="007B7693" w:rsidRDefault="007B7693" w:rsidP="000474B3">
            <w:pPr>
              <w:jc w:val="center"/>
              <w:rPr>
                <w:lang w:val="es-CO" w:eastAsia="es-CO"/>
              </w:rPr>
            </w:pPr>
            <w:r w:rsidRPr="007B7693">
              <w:rPr>
                <w:lang w:eastAsia="es-CO"/>
              </w:rPr>
              <w:t>+</w:t>
            </w:r>
          </w:p>
        </w:tc>
      </w:tr>
      <w:tr w:rsidR="007B7693" w:rsidRPr="007B7693" w14:paraId="6B5E7C3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0FE2BD6"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eugrammus</w:t>
            </w:r>
            <w:proofErr w:type="spellEnd"/>
          </w:p>
        </w:tc>
        <w:tc>
          <w:tcPr>
            <w:tcW w:w="1200" w:type="dxa"/>
            <w:tcBorders>
              <w:top w:val="nil"/>
              <w:left w:val="nil"/>
              <w:bottom w:val="nil"/>
              <w:right w:val="nil"/>
            </w:tcBorders>
            <w:shd w:val="clear" w:color="auto" w:fill="auto"/>
            <w:vAlign w:val="center"/>
            <w:hideMark/>
          </w:tcPr>
          <w:p w14:paraId="31E45E1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0F9D4A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B5EB550" w14:textId="77777777" w:rsidR="007B7693" w:rsidRPr="007B7693" w:rsidRDefault="007B7693" w:rsidP="000474B3">
            <w:pPr>
              <w:jc w:val="center"/>
              <w:rPr>
                <w:lang w:val="es-CO" w:eastAsia="es-CO"/>
              </w:rPr>
            </w:pPr>
            <w:r w:rsidRPr="007B7693">
              <w:rPr>
                <w:lang w:eastAsia="es-CO"/>
              </w:rPr>
              <w:t>+</w:t>
            </w:r>
          </w:p>
        </w:tc>
      </w:tr>
      <w:tr w:rsidR="007B7693" w:rsidRPr="007B7693" w14:paraId="66D7203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2D02A61"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extensus</w:t>
            </w:r>
            <w:proofErr w:type="spellEnd"/>
          </w:p>
        </w:tc>
        <w:tc>
          <w:tcPr>
            <w:tcW w:w="1200" w:type="dxa"/>
            <w:tcBorders>
              <w:top w:val="nil"/>
              <w:left w:val="nil"/>
              <w:bottom w:val="nil"/>
              <w:right w:val="nil"/>
            </w:tcBorders>
            <w:shd w:val="clear" w:color="auto" w:fill="auto"/>
            <w:vAlign w:val="center"/>
            <w:hideMark/>
          </w:tcPr>
          <w:p w14:paraId="26F685C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A7637F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44F0749" w14:textId="77777777" w:rsidR="007B7693" w:rsidRPr="007B7693" w:rsidRDefault="007B7693" w:rsidP="000474B3">
            <w:pPr>
              <w:jc w:val="center"/>
              <w:rPr>
                <w:lang w:val="es-CO" w:eastAsia="es-CO"/>
              </w:rPr>
            </w:pPr>
          </w:p>
        </w:tc>
      </w:tr>
      <w:tr w:rsidR="007B7693" w:rsidRPr="007B7693" w14:paraId="12B63E8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5FC77C9"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fusus</w:t>
            </w:r>
            <w:proofErr w:type="spellEnd"/>
          </w:p>
        </w:tc>
        <w:tc>
          <w:tcPr>
            <w:tcW w:w="1200" w:type="dxa"/>
            <w:tcBorders>
              <w:top w:val="nil"/>
              <w:left w:val="nil"/>
              <w:bottom w:val="nil"/>
              <w:right w:val="nil"/>
            </w:tcBorders>
            <w:shd w:val="clear" w:color="auto" w:fill="auto"/>
            <w:vAlign w:val="center"/>
            <w:hideMark/>
          </w:tcPr>
          <w:p w14:paraId="218C39A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B8BA6A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7848A30" w14:textId="77777777" w:rsidR="007B7693" w:rsidRPr="007B7693" w:rsidRDefault="007B7693" w:rsidP="000474B3">
            <w:pPr>
              <w:jc w:val="center"/>
              <w:rPr>
                <w:lang w:val="es-CO" w:eastAsia="es-CO"/>
              </w:rPr>
            </w:pPr>
            <w:r w:rsidRPr="007B7693">
              <w:rPr>
                <w:lang w:eastAsia="es-CO"/>
              </w:rPr>
              <w:t>+</w:t>
            </w:r>
          </w:p>
        </w:tc>
      </w:tr>
      <w:tr w:rsidR="007B7693" w:rsidRPr="007B7693" w14:paraId="40AC8A1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488F0B8"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karstenii</w:t>
            </w:r>
            <w:proofErr w:type="spellEnd"/>
          </w:p>
        </w:tc>
        <w:tc>
          <w:tcPr>
            <w:tcW w:w="1200" w:type="dxa"/>
            <w:tcBorders>
              <w:top w:val="nil"/>
              <w:left w:val="nil"/>
              <w:bottom w:val="nil"/>
              <w:right w:val="nil"/>
            </w:tcBorders>
            <w:shd w:val="clear" w:color="auto" w:fill="auto"/>
            <w:vAlign w:val="center"/>
            <w:hideMark/>
          </w:tcPr>
          <w:p w14:paraId="4487A77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330A4B3"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1C2B3568" w14:textId="77777777" w:rsidR="007B7693" w:rsidRPr="007B7693" w:rsidRDefault="007B7693" w:rsidP="000474B3">
            <w:pPr>
              <w:jc w:val="center"/>
              <w:rPr>
                <w:lang w:val="es-CO" w:eastAsia="es-CO"/>
              </w:rPr>
            </w:pPr>
            <w:r w:rsidRPr="007B7693">
              <w:rPr>
                <w:lang w:eastAsia="es-CO"/>
              </w:rPr>
              <w:t>+</w:t>
            </w:r>
          </w:p>
        </w:tc>
      </w:tr>
      <w:tr w:rsidR="007B7693" w:rsidRPr="007B7693" w14:paraId="1CAFE65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63B17E8"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lunula</w:t>
            </w:r>
            <w:proofErr w:type="spellEnd"/>
          </w:p>
        </w:tc>
        <w:tc>
          <w:tcPr>
            <w:tcW w:w="1200" w:type="dxa"/>
            <w:tcBorders>
              <w:top w:val="nil"/>
              <w:left w:val="nil"/>
              <w:bottom w:val="nil"/>
              <w:right w:val="nil"/>
            </w:tcBorders>
            <w:shd w:val="clear" w:color="auto" w:fill="auto"/>
            <w:vAlign w:val="center"/>
            <w:hideMark/>
          </w:tcPr>
          <w:p w14:paraId="141100E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B5CDE7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4D00DD7" w14:textId="77777777" w:rsidR="007B7693" w:rsidRPr="007B7693" w:rsidRDefault="007B7693" w:rsidP="000474B3">
            <w:pPr>
              <w:jc w:val="center"/>
              <w:rPr>
                <w:lang w:val="es-CO" w:eastAsia="es-CO"/>
              </w:rPr>
            </w:pPr>
            <w:r w:rsidRPr="007B7693">
              <w:rPr>
                <w:lang w:eastAsia="es-CO"/>
              </w:rPr>
              <w:t>+</w:t>
            </w:r>
          </w:p>
        </w:tc>
      </w:tr>
      <w:tr w:rsidR="007B7693" w:rsidRPr="007B7693" w14:paraId="69D9F68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3258841"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macroceros</w:t>
            </w:r>
            <w:proofErr w:type="spellEnd"/>
          </w:p>
        </w:tc>
        <w:tc>
          <w:tcPr>
            <w:tcW w:w="1200" w:type="dxa"/>
            <w:tcBorders>
              <w:top w:val="nil"/>
              <w:left w:val="nil"/>
              <w:bottom w:val="nil"/>
              <w:right w:val="nil"/>
            </w:tcBorders>
            <w:shd w:val="clear" w:color="auto" w:fill="auto"/>
            <w:vAlign w:val="center"/>
            <w:hideMark/>
          </w:tcPr>
          <w:p w14:paraId="71E8F2D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0B9EC8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7B44578" w14:textId="77777777" w:rsidR="007B7693" w:rsidRPr="007B7693" w:rsidRDefault="007B7693" w:rsidP="000474B3">
            <w:pPr>
              <w:jc w:val="center"/>
              <w:rPr>
                <w:lang w:val="es-CO" w:eastAsia="es-CO"/>
              </w:rPr>
            </w:pPr>
          </w:p>
        </w:tc>
      </w:tr>
      <w:tr w:rsidR="007B7693" w:rsidRPr="007B7693" w14:paraId="7DA3FEA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9D40630"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massiliensis</w:t>
            </w:r>
            <w:proofErr w:type="spellEnd"/>
          </w:p>
        </w:tc>
        <w:tc>
          <w:tcPr>
            <w:tcW w:w="1200" w:type="dxa"/>
            <w:tcBorders>
              <w:top w:val="nil"/>
              <w:left w:val="nil"/>
              <w:bottom w:val="nil"/>
              <w:right w:val="nil"/>
            </w:tcBorders>
            <w:shd w:val="clear" w:color="auto" w:fill="auto"/>
            <w:vAlign w:val="center"/>
            <w:hideMark/>
          </w:tcPr>
          <w:p w14:paraId="05FE5B8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A09CF5E"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3564F8A7" w14:textId="77777777" w:rsidR="007B7693" w:rsidRPr="007B7693" w:rsidRDefault="007B7693" w:rsidP="000474B3">
            <w:pPr>
              <w:jc w:val="center"/>
              <w:rPr>
                <w:lang w:val="es-CO" w:eastAsia="es-CO"/>
              </w:rPr>
            </w:pPr>
            <w:r w:rsidRPr="007B7693">
              <w:rPr>
                <w:lang w:eastAsia="es-CO"/>
              </w:rPr>
              <w:t>+</w:t>
            </w:r>
          </w:p>
        </w:tc>
      </w:tr>
      <w:tr w:rsidR="007B7693" w:rsidRPr="007B7693" w14:paraId="33C5EBA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76D1A4C"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muelleri</w:t>
            </w:r>
            <w:proofErr w:type="spellEnd"/>
          </w:p>
        </w:tc>
        <w:tc>
          <w:tcPr>
            <w:tcW w:w="1200" w:type="dxa"/>
            <w:tcBorders>
              <w:top w:val="nil"/>
              <w:left w:val="nil"/>
              <w:bottom w:val="nil"/>
              <w:right w:val="nil"/>
            </w:tcBorders>
            <w:shd w:val="clear" w:color="auto" w:fill="auto"/>
            <w:vAlign w:val="center"/>
            <w:hideMark/>
          </w:tcPr>
          <w:p w14:paraId="4F968FF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E1E56C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CF37B16" w14:textId="77777777" w:rsidR="007B7693" w:rsidRPr="007B7693" w:rsidRDefault="007B7693" w:rsidP="000474B3">
            <w:pPr>
              <w:jc w:val="center"/>
              <w:rPr>
                <w:lang w:val="es-CO" w:eastAsia="es-CO"/>
              </w:rPr>
            </w:pPr>
            <w:r w:rsidRPr="007B7693">
              <w:rPr>
                <w:lang w:eastAsia="es-CO"/>
              </w:rPr>
              <w:t>+</w:t>
            </w:r>
          </w:p>
        </w:tc>
      </w:tr>
      <w:tr w:rsidR="007B7693" w:rsidRPr="007B7693" w14:paraId="136A20A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AEF799B"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pentagonus</w:t>
            </w:r>
            <w:proofErr w:type="spellEnd"/>
          </w:p>
        </w:tc>
        <w:tc>
          <w:tcPr>
            <w:tcW w:w="1200" w:type="dxa"/>
            <w:tcBorders>
              <w:top w:val="nil"/>
              <w:left w:val="nil"/>
              <w:bottom w:val="nil"/>
              <w:right w:val="nil"/>
            </w:tcBorders>
            <w:shd w:val="clear" w:color="auto" w:fill="auto"/>
            <w:vAlign w:val="center"/>
            <w:hideMark/>
          </w:tcPr>
          <w:p w14:paraId="601911C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CCB599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0395B22" w14:textId="77777777" w:rsidR="007B7693" w:rsidRPr="007B7693" w:rsidRDefault="007B7693" w:rsidP="000474B3">
            <w:pPr>
              <w:jc w:val="center"/>
              <w:rPr>
                <w:lang w:val="es-CO" w:eastAsia="es-CO"/>
              </w:rPr>
            </w:pPr>
            <w:r w:rsidRPr="007B7693">
              <w:rPr>
                <w:lang w:eastAsia="es-CO"/>
              </w:rPr>
              <w:t>+</w:t>
            </w:r>
          </w:p>
        </w:tc>
      </w:tr>
      <w:tr w:rsidR="007B7693" w:rsidRPr="007B7693" w14:paraId="3772D01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973D027"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teres</w:t>
            </w:r>
          </w:p>
        </w:tc>
        <w:tc>
          <w:tcPr>
            <w:tcW w:w="1200" w:type="dxa"/>
            <w:tcBorders>
              <w:top w:val="nil"/>
              <w:left w:val="nil"/>
              <w:bottom w:val="nil"/>
              <w:right w:val="nil"/>
            </w:tcBorders>
            <w:shd w:val="clear" w:color="auto" w:fill="auto"/>
            <w:vAlign w:val="center"/>
            <w:hideMark/>
          </w:tcPr>
          <w:p w14:paraId="1B05636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8C41EB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6DB55AE" w14:textId="77777777" w:rsidR="007B7693" w:rsidRPr="007B7693" w:rsidRDefault="007B7693" w:rsidP="000474B3">
            <w:pPr>
              <w:jc w:val="center"/>
              <w:rPr>
                <w:lang w:val="es-CO" w:eastAsia="es-CO"/>
              </w:rPr>
            </w:pPr>
          </w:p>
        </w:tc>
      </w:tr>
      <w:tr w:rsidR="007B7693" w:rsidRPr="007B7693" w14:paraId="7E95518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AA536E7"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trichoceros</w:t>
            </w:r>
            <w:proofErr w:type="spellEnd"/>
          </w:p>
        </w:tc>
        <w:tc>
          <w:tcPr>
            <w:tcW w:w="1200" w:type="dxa"/>
            <w:tcBorders>
              <w:top w:val="nil"/>
              <w:left w:val="nil"/>
              <w:bottom w:val="nil"/>
              <w:right w:val="nil"/>
            </w:tcBorders>
            <w:shd w:val="clear" w:color="auto" w:fill="auto"/>
            <w:vAlign w:val="center"/>
            <w:hideMark/>
          </w:tcPr>
          <w:p w14:paraId="3F38192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28DF5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90C7946" w14:textId="77777777" w:rsidR="007B7693" w:rsidRPr="007B7693" w:rsidRDefault="007B7693" w:rsidP="000474B3">
            <w:pPr>
              <w:jc w:val="center"/>
              <w:rPr>
                <w:lang w:val="es-CO" w:eastAsia="es-CO"/>
              </w:rPr>
            </w:pPr>
            <w:r w:rsidRPr="007B7693">
              <w:rPr>
                <w:lang w:eastAsia="es-CO"/>
              </w:rPr>
              <w:t>+</w:t>
            </w:r>
          </w:p>
        </w:tc>
      </w:tr>
      <w:tr w:rsidR="007B7693" w:rsidRPr="007B7693" w14:paraId="59728868"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164FBB0"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vultur</w:t>
            </w:r>
            <w:proofErr w:type="spellEnd"/>
          </w:p>
        </w:tc>
        <w:tc>
          <w:tcPr>
            <w:tcW w:w="1200" w:type="dxa"/>
            <w:tcBorders>
              <w:top w:val="nil"/>
              <w:left w:val="nil"/>
              <w:bottom w:val="nil"/>
              <w:right w:val="nil"/>
            </w:tcBorders>
            <w:shd w:val="clear" w:color="auto" w:fill="auto"/>
            <w:vAlign w:val="center"/>
            <w:hideMark/>
          </w:tcPr>
          <w:p w14:paraId="5A18546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26A8F24"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7D0239DB" w14:textId="77777777" w:rsidR="007B7693" w:rsidRPr="007B7693" w:rsidRDefault="007B7693" w:rsidP="000474B3">
            <w:pPr>
              <w:jc w:val="center"/>
              <w:rPr>
                <w:lang w:val="es-CO" w:eastAsia="es-CO"/>
              </w:rPr>
            </w:pPr>
            <w:r w:rsidRPr="007B7693">
              <w:rPr>
                <w:lang w:eastAsia="es-CO"/>
              </w:rPr>
              <w:t>+</w:t>
            </w:r>
          </w:p>
        </w:tc>
      </w:tr>
      <w:tr w:rsidR="007B7693" w:rsidRPr="007B7693" w14:paraId="72CB4C71"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9E7F5BE" w14:textId="77777777" w:rsidR="007B7693" w:rsidRPr="007B7693" w:rsidRDefault="007B7693" w:rsidP="000474B3">
            <w:pPr>
              <w:rPr>
                <w:lang w:val="es-CO" w:eastAsia="es-CO"/>
              </w:rPr>
            </w:pPr>
            <w:proofErr w:type="spellStart"/>
            <w:r w:rsidRPr="007B7693">
              <w:rPr>
                <w:lang w:eastAsia="es-CO"/>
              </w:rPr>
              <w:t>Gymnodiniales</w:t>
            </w:r>
            <w:proofErr w:type="spellEnd"/>
          </w:p>
        </w:tc>
      </w:tr>
      <w:tr w:rsidR="007B7693" w:rsidRPr="007B7693" w14:paraId="046BBEF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C4083C2" w14:textId="77777777" w:rsidR="007B7693" w:rsidRPr="007B7693" w:rsidRDefault="007B7693" w:rsidP="000474B3">
            <w:pPr>
              <w:rPr>
                <w:i/>
                <w:iCs/>
                <w:lang w:val="es-CO" w:eastAsia="es-CO"/>
              </w:rPr>
            </w:pPr>
            <w:proofErr w:type="spellStart"/>
            <w:r w:rsidRPr="007B7693">
              <w:rPr>
                <w:i/>
                <w:iCs/>
                <w:lang w:eastAsia="es-CO"/>
              </w:rPr>
              <w:t>Gyrodinium</w:t>
            </w:r>
            <w:proofErr w:type="spellEnd"/>
            <w:r w:rsidRPr="007B7693">
              <w:rPr>
                <w:i/>
                <w:iCs/>
                <w:lang w:eastAsia="es-CO"/>
              </w:rPr>
              <w:t xml:space="preserve"> </w:t>
            </w:r>
            <w:proofErr w:type="spellStart"/>
            <w:r w:rsidRPr="007B7693">
              <w:rPr>
                <w:i/>
                <w:iCs/>
                <w:lang w:eastAsia="es-CO"/>
              </w:rPr>
              <w:t>spirale</w:t>
            </w:r>
            <w:proofErr w:type="spellEnd"/>
          </w:p>
        </w:tc>
        <w:tc>
          <w:tcPr>
            <w:tcW w:w="1200" w:type="dxa"/>
            <w:tcBorders>
              <w:top w:val="nil"/>
              <w:left w:val="nil"/>
              <w:bottom w:val="nil"/>
              <w:right w:val="nil"/>
            </w:tcBorders>
            <w:shd w:val="clear" w:color="auto" w:fill="auto"/>
            <w:vAlign w:val="center"/>
            <w:hideMark/>
          </w:tcPr>
          <w:p w14:paraId="520B9B4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5162C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47B15B" w14:textId="77777777" w:rsidR="007B7693" w:rsidRPr="007B7693" w:rsidRDefault="007B7693" w:rsidP="000474B3">
            <w:pPr>
              <w:jc w:val="center"/>
              <w:rPr>
                <w:lang w:val="es-CO" w:eastAsia="es-CO"/>
              </w:rPr>
            </w:pPr>
            <w:r w:rsidRPr="007B7693">
              <w:rPr>
                <w:lang w:eastAsia="es-CO"/>
              </w:rPr>
              <w:t>+</w:t>
            </w:r>
          </w:p>
        </w:tc>
      </w:tr>
      <w:tr w:rsidR="007B7693" w:rsidRPr="007B7693" w14:paraId="1EF67C6D"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3489A11C" w14:textId="77777777" w:rsidR="007B7693" w:rsidRPr="007B7693" w:rsidRDefault="007B7693" w:rsidP="000474B3">
            <w:pPr>
              <w:rPr>
                <w:lang w:val="es-CO" w:eastAsia="es-CO"/>
              </w:rPr>
            </w:pPr>
            <w:proofErr w:type="spellStart"/>
            <w:r w:rsidRPr="007B7693">
              <w:rPr>
                <w:lang w:eastAsia="es-CO"/>
              </w:rPr>
              <w:t>Peridiniales</w:t>
            </w:r>
            <w:proofErr w:type="spellEnd"/>
          </w:p>
        </w:tc>
      </w:tr>
      <w:tr w:rsidR="007B7693" w:rsidRPr="007B7693" w14:paraId="626B826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1101F7C" w14:textId="77777777" w:rsidR="007B7693" w:rsidRPr="007B7693" w:rsidRDefault="007B7693" w:rsidP="000474B3">
            <w:pPr>
              <w:rPr>
                <w:i/>
                <w:iCs/>
                <w:lang w:val="es-CO" w:eastAsia="es-CO"/>
              </w:rPr>
            </w:pPr>
            <w:proofErr w:type="spellStart"/>
            <w:r w:rsidRPr="007B7693">
              <w:rPr>
                <w:i/>
                <w:iCs/>
                <w:lang w:eastAsia="es-CO"/>
              </w:rPr>
              <w:t>Podolampas</w:t>
            </w:r>
            <w:proofErr w:type="spellEnd"/>
            <w:r w:rsidRPr="007B7693">
              <w:rPr>
                <w:i/>
                <w:iCs/>
                <w:lang w:eastAsia="es-CO"/>
              </w:rPr>
              <w:t xml:space="preserve"> </w:t>
            </w:r>
            <w:proofErr w:type="spellStart"/>
            <w:r w:rsidRPr="007B7693">
              <w:rPr>
                <w:i/>
                <w:iCs/>
                <w:lang w:eastAsia="es-CO"/>
              </w:rPr>
              <w:t>bipes</w:t>
            </w:r>
            <w:proofErr w:type="spellEnd"/>
          </w:p>
        </w:tc>
        <w:tc>
          <w:tcPr>
            <w:tcW w:w="1200" w:type="dxa"/>
            <w:tcBorders>
              <w:top w:val="nil"/>
              <w:left w:val="nil"/>
              <w:bottom w:val="nil"/>
              <w:right w:val="nil"/>
            </w:tcBorders>
            <w:shd w:val="clear" w:color="auto" w:fill="auto"/>
            <w:vAlign w:val="center"/>
            <w:hideMark/>
          </w:tcPr>
          <w:p w14:paraId="1294D99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36C9EA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90FE907" w14:textId="77777777" w:rsidR="007B7693" w:rsidRPr="007B7693" w:rsidRDefault="007B7693" w:rsidP="000474B3">
            <w:pPr>
              <w:jc w:val="center"/>
              <w:rPr>
                <w:lang w:val="es-CO" w:eastAsia="es-CO"/>
              </w:rPr>
            </w:pPr>
            <w:r w:rsidRPr="007B7693">
              <w:rPr>
                <w:lang w:eastAsia="es-CO"/>
              </w:rPr>
              <w:t>+</w:t>
            </w:r>
          </w:p>
        </w:tc>
      </w:tr>
      <w:tr w:rsidR="007B7693" w:rsidRPr="007B7693" w14:paraId="23F499F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1760FCB" w14:textId="77777777" w:rsidR="007B7693" w:rsidRPr="007B7693" w:rsidRDefault="007B7693" w:rsidP="000474B3">
            <w:pPr>
              <w:rPr>
                <w:i/>
                <w:iCs/>
                <w:lang w:val="es-CO" w:eastAsia="es-CO"/>
              </w:rPr>
            </w:pPr>
            <w:proofErr w:type="spellStart"/>
            <w:r w:rsidRPr="007B7693">
              <w:rPr>
                <w:i/>
                <w:iCs/>
                <w:lang w:eastAsia="es-CO"/>
              </w:rPr>
              <w:t>Protoperidinium</w:t>
            </w:r>
            <w:proofErr w:type="spellEnd"/>
            <w:r w:rsidRPr="007B7693">
              <w:rPr>
                <w:i/>
                <w:iCs/>
                <w:lang w:eastAsia="es-CO"/>
              </w:rPr>
              <w:t xml:space="preserve"> </w:t>
            </w:r>
            <w:proofErr w:type="spellStart"/>
            <w:r w:rsidRPr="007B7693">
              <w:rPr>
                <w:i/>
                <w:iCs/>
                <w:lang w:eastAsia="es-CO"/>
              </w:rPr>
              <w:t>sp</w:t>
            </w:r>
            <w:proofErr w:type="spellEnd"/>
            <w:r w:rsidRPr="007B7693">
              <w:rPr>
                <w:i/>
                <w:iCs/>
                <w:lang w:eastAsia="es-CO"/>
              </w:rPr>
              <w:t xml:space="preserve"> 1</w:t>
            </w:r>
          </w:p>
        </w:tc>
        <w:tc>
          <w:tcPr>
            <w:tcW w:w="1200" w:type="dxa"/>
            <w:tcBorders>
              <w:top w:val="nil"/>
              <w:left w:val="nil"/>
              <w:bottom w:val="nil"/>
              <w:right w:val="nil"/>
            </w:tcBorders>
            <w:shd w:val="clear" w:color="auto" w:fill="auto"/>
            <w:vAlign w:val="center"/>
            <w:hideMark/>
          </w:tcPr>
          <w:p w14:paraId="3948B3F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52BEC2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10936C" w14:textId="77777777" w:rsidR="007B7693" w:rsidRPr="007B7693" w:rsidRDefault="007B7693" w:rsidP="000474B3">
            <w:pPr>
              <w:jc w:val="center"/>
              <w:rPr>
                <w:lang w:val="es-CO" w:eastAsia="es-CO"/>
              </w:rPr>
            </w:pPr>
            <w:r w:rsidRPr="007B7693">
              <w:rPr>
                <w:lang w:eastAsia="es-CO"/>
              </w:rPr>
              <w:t>+</w:t>
            </w:r>
          </w:p>
        </w:tc>
      </w:tr>
      <w:tr w:rsidR="007B7693" w:rsidRPr="007B7693" w14:paraId="29FA45D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9C3326D" w14:textId="77777777" w:rsidR="007B7693" w:rsidRPr="007B7693" w:rsidRDefault="007B7693" w:rsidP="000474B3">
            <w:pPr>
              <w:rPr>
                <w:i/>
                <w:iCs/>
                <w:lang w:val="es-CO" w:eastAsia="es-CO"/>
              </w:rPr>
            </w:pPr>
            <w:proofErr w:type="spellStart"/>
            <w:r w:rsidRPr="007B7693">
              <w:rPr>
                <w:i/>
                <w:iCs/>
                <w:lang w:eastAsia="es-CO"/>
              </w:rPr>
              <w:t>Protoperidinium</w:t>
            </w:r>
            <w:proofErr w:type="spellEnd"/>
            <w:r w:rsidRPr="007B7693">
              <w:rPr>
                <w:i/>
                <w:iCs/>
                <w:lang w:eastAsia="es-CO"/>
              </w:rPr>
              <w:t xml:space="preserve"> sp2</w:t>
            </w:r>
          </w:p>
        </w:tc>
        <w:tc>
          <w:tcPr>
            <w:tcW w:w="1200" w:type="dxa"/>
            <w:tcBorders>
              <w:top w:val="nil"/>
              <w:left w:val="nil"/>
              <w:bottom w:val="nil"/>
              <w:right w:val="nil"/>
            </w:tcBorders>
            <w:shd w:val="clear" w:color="auto" w:fill="auto"/>
            <w:vAlign w:val="center"/>
            <w:hideMark/>
          </w:tcPr>
          <w:p w14:paraId="50728B6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55B393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B01AA0" w14:textId="77777777" w:rsidR="007B7693" w:rsidRPr="007B7693" w:rsidRDefault="007B7693" w:rsidP="000474B3">
            <w:pPr>
              <w:jc w:val="center"/>
              <w:rPr>
                <w:lang w:val="es-CO" w:eastAsia="es-CO"/>
              </w:rPr>
            </w:pPr>
          </w:p>
        </w:tc>
      </w:tr>
      <w:tr w:rsidR="007B7693" w:rsidRPr="007B7693" w14:paraId="3B3D651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15526AA" w14:textId="77777777" w:rsidR="007B7693" w:rsidRPr="007B7693" w:rsidRDefault="007B7693" w:rsidP="000474B3">
            <w:pPr>
              <w:rPr>
                <w:i/>
                <w:iCs/>
                <w:lang w:val="es-CO" w:eastAsia="es-CO"/>
              </w:rPr>
            </w:pPr>
            <w:proofErr w:type="spellStart"/>
            <w:proofErr w:type="gramStart"/>
            <w:r w:rsidRPr="007B7693">
              <w:rPr>
                <w:i/>
                <w:iCs/>
                <w:lang w:eastAsia="es-CO"/>
              </w:rPr>
              <w:t>Protoperidinium</w:t>
            </w:r>
            <w:proofErr w:type="spellEnd"/>
            <w:r w:rsidRPr="007B7693">
              <w:rPr>
                <w:i/>
                <w:iCs/>
                <w:lang w:eastAsia="es-CO"/>
              </w:rPr>
              <w:t xml:space="preserve">  sp</w:t>
            </w:r>
            <w:proofErr w:type="gramEnd"/>
            <w:r w:rsidRPr="007B7693">
              <w:rPr>
                <w:i/>
                <w:iCs/>
                <w:lang w:eastAsia="es-CO"/>
              </w:rPr>
              <w:t>3</w:t>
            </w:r>
          </w:p>
        </w:tc>
        <w:tc>
          <w:tcPr>
            <w:tcW w:w="1200" w:type="dxa"/>
            <w:tcBorders>
              <w:top w:val="nil"/>
              <w:left w:val="nil"/>
              <w:bottom w:val="nil"/>
              <w:right w:val="nil"/>
            </w:tcBorders>
            <w:shd w:val="clear" w:color="auto" w:fill="auto"/>
            <w:vAlign w:val="center"/>
            <w:hideMark/>
          </w:tcPr>
          <w:p w14:paraId="3AB9030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B5F10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CEC2B13" w14:textId="77777777" w:rsidR="007B7693" w:rsidRPr="007B7693" w:rsidRDefault="007B7693" w:rsidP="000474B3">
            <w:pPr>
              <w:jc w:val="center"/>
              <w:rPr>
                <w:lang w:val="es-CO" w:eastAsia="es-CO"/>
              </w:rPr>
            </w:pPr>
            <w:r w:rsidRPr="007B7693">
              <w:rPr>
                <w:lang w:eastAsia="es-CO"/>
              </w:rPr>
              <w:t>+</w:t>
            </w:r>
          </w:p>
        </w:tc>
      </w:tr>
      <w:tr w:rsidR="007B7693" w:rsidRPr="007B7693" w14:paraId="07FF4F1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D5B5668" w14:textId="77777777" w:rsidR="007B7693" w:rsidRPr="007B7693" w:rsidRDefault="007B7693" w:rsidP="000474B3">
            <w:pPr>
              <w:rPr>
                <w:i/>
                <w:iCs/>
                <w:lang w:val="es-CO" w:eastAsia="es-CO"/>
              </w:rPr>
            </w:pPr>
            <w:proofErr w:type="spellStart"/>
            <w:r w:rsidRPr="007B7693">
              <w:rPr>
                <w:i/>
                <w:iCs/>
                <w:lang w:eastAsia="es-CO"/>
              </w:rPr>
              <w:t>Protoperidinium</w:t>
            </w:r>
            <w:proofErr w:type="spellEnd"/>
            <w:r w:rsidRPr="007B7693">
              <w:rPr>
                <w:i/>
                <w:iCs/>
                <w:lang w:eastAsia="es-CO"/>
              </w:rPr>
              <w:t xml:space="preserve"> </w:t>
            </w:r>
            <w:proofErr w:type="spellStart"/>
            <w:r w:rsidRPr="007B7693">
              <w:rPr>
                <w:i/>
                <w:iCs/>
                <w:lang w:eastAsia="es-CO"/>
              </w:rPr>
              <w:t>pyriforme</w:t>
            </w:r>
            <w:proofErr w:type="spellEnd"/>
          </w:p>
        </w:tc>
        <w:tc>
          <w:tcPr>
            <w:tcW w:w="1200" w:type="dxa"/>
            <w:tcBorders>
              <w:top w:val="nil"/>
              <w:left w:val="nil"/>
              <w:bottom w:val="nil"/>
              <w:right w:val="nil"/>
            </w:tcBorders>
            <w:shd w:val="clear" w:color="auto" w:fill="auto"/>
            <w:vAlign w:val="center"/>
            <w:hideMark/>
          </w:tcPr>
          <w:p w14:paraId="740E98B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F05828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16CDA4B" w14:textId="77777777" w:rsidR="007B7693" w:rsidRPr="007B7693" w:rsidRDefault="007B7693" w:rsidP="000474B3">
            <w:pPr>
              <w:jc w:val="center"/>
              <w:rPr>
                <w:lang w:val="es-CO" w:eastAsia="es-CO"/>
              </w:rPr>
            </w:pPr>
            <w:r w:rsidRPr="007B7693">
              <w:rPr>
                <w:lang w:eastAsia="es-CO"/>
              </w:rPr>
              <w:t>+</w:t>
            </w:r>
          </w:p>
        </w:tc>
      </w:tr>
      <w:tr w:rsidR="007B7693" w:rsidRPr="007B7693" w14:paraId="2147BA5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8899851" w14:textId="77777777" w:rsidR="007B7693" w:rsidRPr="007B7693" w:rsidRDefault="007B7693" w:rsidP="000474B3">
            <w:pPr>
              <w:rPr>
                <w:i/>
                <w:iCs/>
                <w:lang w:val="es-CO" w:eastAsia="es-CO"/>
              </w:rPr>
            </w:pPr>
            <w:proofErr w:type="spellStart"/>
            <w:r w:rsidRPr="007B7693">
              <w:rPr>
                <w:i/>
                <w:iCs/>
                <w:lang w:eastAsia="es-CO"/>
              </w:rPr>
              <w:t>Protoperidinium</w:t>
            </w:r>
            <w:proofErr w:type="spellEnd"/>
            <w:r w:rsidRPr="007B7693">
              <w:rPr>
                <w:i/>
                <w:iCs/>
                <w:lang w:eastAsia="es-CO"/>
              </w:rPr>
              <w:t xml:space="preserve"> </w:t>
            </w:r>
            <w:proofErr w:type="spellStart"/>
            <w:r w:rsidRPr="007B7693">
              <w:rPr>
                <w:i/>
                <w:iCs/>
                <w:lang w:eastAsia="es-CO"/>
              </w:rPr>
              <w:t>pyrum</w:t>
            </w:r>
            <w:proofErr w:type="spellEnd"/>
          </w:p>
        </w:tc>
        <w:tc>
          <w:tcPr>
            <w:tcW w:w="1200" w:type="dxa"/>
            <w:tcBorders>
              <w:top w:val="nil"/>
              <w:left w:val="nil"/>
              <w:bottom w:val="nil"/>
              <w:right w:val="nil"/>
            </w:tcBorders>
            <w:shd w:val="clear" w:color="auto" w:fill="auto"/>
            <w:vAlign w:val="center"/>
            <w:hideMark/>
          </w:tcPr>
          <w:p w14:paraId="01A5446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C3DE94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E2A212E" w14:textId="77777777" w:rsidR="007B7693" w:rsidRPr="007B7693" w:rsidRDefault="007B7693" w:rsidP="000474B3">
            <w:pPr>
              <w:jc w:val="center"/>
              <w:rPr>
                <w:lang w:val="es-CO" w:eastAsia="es-CO"/>
              </w:rPr>
            </w:pPr>
            <w:r w:rsidRPr="007B7693">
              <w:rPr>
                <w:lang w:eastAsia="es-CO"/>
              </w:rPr>
              <w:t>+</w:t>
            </w:r>
          </w:p>
        </w:tc>
      </w:tr>
      <w:tr w:rsidR="007B7693" w:rsidRPr="007B7693" w14:paraId="1AF1F40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7C4E3F6" w14:textId="77777777" w:rsidR="007B7693" w:rsidRPr="007B7693" w:rsidRDefault="007B7693" w:rsidP="000474B3">
            <w:pPr>
              <w:rPr>
                <w:i/>
                <w:iCs/>
                <w:lang w:val="es-CO" w:eastAsia="es-CO"/>
              </w:rPr>
            </w:pPr>
            <w:proofErr w:type="spellStart"/>
            <w:r w:rsidRPr="007B7693">
              <w:rPr>
                <w:i/>
                <w:iCs/>
                <w:lang w:eastAsia="es-CO"/>
              </w:rPr>
              <w:t>Scripsiell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376A495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38C0A1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E6CB1E9" w14:textId="77777777" w:rsidR="007B7693" w:rsidRPr="007B7693" w:rsidRDefault="007B7693" w:rsidP="000474B3">
            <w:pPr>
              <w:jc w:val="center"/>
              <w:rPr>
                <w:lang w:val="es-CO" w:eastAsia="es-CO"/>
              </w:rPr>
            </w:pPr>
            <w:r w:rsidRPr="007B7693">
              <w:rPr>
                <w:lang w:eastAsia="es-CO"/>
              </w:rPr>
              <w:t>+</w:t>
            </w:r>
          </w:p>
        </w:tc>
      </w:tr>
      <w:tr w:rsidR="007B7693" w:rsidRPr="007B7693" w14:paraId="62384433"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4F2BE68B" w14:textId="77777777" w:rsidR="007B7693" w:rsidRPr="007B7693" w:rsidRDefault="007B7693" w:rsidP="000474B3">
            <w:pPr>
              <w:rPr>
                <w:lang w:val="es-CO" w:eastAsia="es-CO"/>
              </w:rPr>
            </w:pPr>
            <w:proofErr w:type="spellStart"/>
            <w:r w:rsidRPr="007B7693">
              <w:rPr>
                <w:lang w:eastAsia="es-CO"/>
              </w:rPr>
              <w:t>Prorocentrales</w:t>
            </w:r>
            <w:proofErr w:type="spellEnd"/>
          </w:p>
        </w:tc>
      </w:tr>
      <w:tr w:rsidR="007B7693" w:rsidRPr="007B7693" w14:paraId="222069C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39D5356" w14:textId="77777777" w:rsidR="007B7693" w:rsidRPr="007B7693" w:rsidRDefault="007B7693" w:rsidP="000474B3">
            <w:pPr>
              <w:rPr>
                <w:i/>
                <w:iCs/>
                <w:lang w:val="es-CO" w:eastAsia="es-CO"/>
              </w:rPr>
            </w:pPr>
            <w:proofErr w:type="spellStart"/>
            <w:proofErr w:type="gramStart"/>
            <w:r w:rsidRPr="007B7693">
              <w:rPr>
                <w:i/>
                <w:iCs/>
                <w:lang w:eastAsia="es-CO"/>
              </w:rPr>
              <w:t>Prorocentrum</w:t>
            </w:r>
            <w:proofErr w:type="spellEnd"/>
            <w:r w:rsidRPr="007B7693">
              <w:rPr>
                <w:i/>
                <w:iCs/>
                <w:lang w:eastAsia="es-CO"/>
              </w:rPr>
              <w:t xml:space="preserve">  </w:t>
            </w:r>
            <w:proofErr w:type="spellStart"/>
            <w:r w:rsidRPr="007B7693">
              <w:rPr>
                <w:i/>
                <w:iCs/>
                <w:lang w:eastAsia="es-CO"/>
              </w:rPr>
              <w:t>sp</w:t>
            </w:r>
            <w:proofErr w:type="spellEnd"/>
            <w:proofErr w:type="gramEnd"/>
          </w:p>
        </w:tc>
        <w:tc>
          <w:tcPr>
            <w:tcW w:w="1200" w:type="dxa"/>
            <w:tcBorders>
              <w:top w:val="nil"/>
              <w:left w:val="nil"/>
              <w:bottom w:val="nil"/>
              <w:right w:val="nil"/>
            </w:tcBorders>
            <w:shd w:val="clear" w:color="auto" w:fill="auto"/>
            <w:vAlign w:val="center"/>
            <w:hideMark/>
          </w:tcPr>
          <w:p w14:paraId="6592D8E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D987E92"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E3C80A7" w14:textId="77777777" w:rsidR="007B7693" w:rsidRPr="007B7693" w:rsidRDefault="007B7693" w:rsidP="000474B3">
            <w:pPr>
              <w:jc w:val="center"/>
              <w:rPr>
                <w:lang w:val="es-CO" w:eastAsia="es-CO"/>
              </w:rPr>
            </w:pPr>
            <w:r w:rsidRPr="007B7693">
              <w:rPr>
                <w:lang w:eastAsia="es-CO"/>
              </w:rPr>
              <w:t>+</w:t>
            </w:r>
          </w:p>
        </w:tc>
      </w:tr>
      <w:tr w:rsidR="007B7693" w:rsidRPr="007B7693" w14:paraId="6EBCE51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0879CF0" w14:textId="77777777" w:rsidR="007B7693" w:rsidRPr="007B7693" w:rsidRDefault="007B7693" w:rsidP="000474B3">
            <w:pPr>
              <w:rPr>
                <w:i/>
                <w:iCs/>
                <w:lang w:val="es-CO" w:eastAsia="es-CO"/>
              </w:rPr>
            </w:pPr>
            <w:proofErr w:type="spellStart"/>
            <w:r w:rsidRPr="007B7693">
              <w:rPr>
                <w:i/>
                <w:iCs/>
                <w:lang w:eastAsia="es-CO"/>
              </w:rPr>
              <w:t>Prorocentrum</w:t>
            </w:r>
            <w:proofErr w:type="spellEnd"/>
            <w:r w:rsidRPr="007B7693">
              <w:rPr>
                <w:i/>
                <w:iCs/>
                <w:lang w:eastAsia="es-CO"/>
              </w:rPr>
              <w:t xml:space="preserve"> </w:t>
            </w:r>
            <w:proofErr w:type="spellStart"/>
            <w:r w:rsidRPr="007B7693">
              <w:rPr>
                <w:i/>
                <w:iCs/>
                <w:lang w:eastAsia="es-CO"/>
              </w:rPr>
              <w:t>compressum</w:t>
            </w:r>
            <w:proofErr w:type="spellEnd"/>
          </w:p>
        </w:tc>
        <w:tc>
          <w:tcPr>
            <w:tcW w:w="1200" w:type="dxa"/>
            <w:tcBorders>
              <w:top w:val="nil"/>
              <w:left w:val="nil"/>
              <w:bottom w:val="nil"/>
              <w:right w:val="nil"/>
            </w:tcBorders>
            <w:shd w:val="clear" w:color="auto" w:fill="auto"/>
            <w:vAlign w:val="center"/>
            <w:hideMark/>
          </w:tcPr>
          <w:p w14:paraId="7D9C774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697F1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E0C08DD" w14:textId="77777777" w:rsidR="007B7693" w:rsidRPr="007B7693" w:rsidRDefault="007B7693" w:rsidP="000474B3">
            <w:pPr>
              <w:jc w:val="center"/>
              <w:rPr>
                <w:lang w:val="es-CO" w:eastAsia="es-CO"/>
              </w:rPr>
            </w:pPr>
            <w:r w:rsidRPr="007B7693">
              <w:rPr>
                <w:lang w:eastAsia="es-CO"/>
              </w:rPr>
              <w:t>+</w:t>
            </w:r>
          </w:p>
        </w:tc>
      </w:tr>
      <w:tr w:rsidR="007B7693" w:rsidRPr="007B7693" w14:paraId="36F1F23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FACB4C2" w14:textId="77777777" w:rsidR="007B7693" w:rsidRPr="007B7693" w:rsidRDefault="007B7693" w:rsidP="000474B3">
            <w:pPr>
              <w:rPr>
                <w:i/>
                <w:iCs/>
                <w:lang w:val="es-CO" w:eastAsia="es-CO"/>
              </w:rPr>
            </w:pPr>
            <w:proofErr w:type="spellStart"/>
            <w:r w:rsidRPr="007B7693">
              <w:rPr>
                <w:i/>
                <w:iCs/>
                <w:lang w:eastAsia="es-CO"/>
              </w:rPr>
              <w:t>Prorocentrum</w:t>
            </w:r>
            <w:proofErr w:type="spellEnd"/>
            <w:r w:rsidRPr="007B7693">
              <w:rPr>
                <w:i/>
                <w:iCs/>
                <w:lang w:eastAsia="es-CO"/>
              </w:rPr>
              <w:t xml:space="preserve"> </w:t>
            </w:r>
            <w:proofErr w:type="spellStart"/>
            <w:r w:rsidRPr="007B7693">
              <w:rPr>
                <w:i/>
                <w:iCs/>
                <w:lang w:eastAsia="es-CO"/>
              </w:rPr>
              <w:t>cordatum</w:t>
            </w:r>
            <w:proofErr w:type="spellEnd"/>
          </w:p>
        </w:tc>
        <w:tc>
          <w:tcPr>
            <w:tcW w:w="1200" w:type="dxa"/>
            <w:tcBorders>
              <w:top w:val="nil"/>
              <w:left w:val="nil"/>
              <w:bottom w:val="nil"/>
              <w:right w:val="nil"/>
            </w:tcBorders>
            <w:shd w:val="clear" w:color="auto" w:fill="auto"/>
            <w:vAlign w:val="center"/>
            <w:hideMark/>
          </w:tcPr>
          <w:p w14:paraId="7F9F72C7"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303499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02BAF53" w14:textId="77777777" w:rsidR="007B7693" w:rsidRPr="007B7693" w:rsidRDefault="007B7693" w:rsidP="000474B3">
            <w:pPr>
              <w:jc w:val="center"/>
              <w:rPr>
                <w:lang w:val="es-CO" w:eastAsia="es-CO"/>
              </w:rPr>
            </w:pPr>
            <w:r w:rsidRPr="007B7693">
              <w:rPr>
                <w:lang w:eastAsia="es-CO"/>
              </w:rPr>
              <w:t>+</w:t>
            </w:r>
          </w:p>
        </w:tc>
      </w:tr>
      <w:tr w:rsidR="007B7693" w:rsidRPr="007B7693" w14:paraId="15400AA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AE54958" w14:textId="77777777" w:rsidR="007B7693" w:rsidRPr="007B7693" w:rsidRDefault="007B7693" w:rsidP="000474B3">
            <w:pPr>
              <w:rPr>
                <w:i/>
                <w:iCs/>
                <w:lang w:val="es-CO" w:eastAsia="es-CO"/>
              </w:rPr>
            </w:pPr>
            <w:proofErr w:type="spellStart"/>
            <w:r w:rsidRPr="007B7693">
              <w:rPr>
                <w:i/>
                <w:iCs/>
                <w:lang w:eastAsia="es-CO"/>
              </w:rPr>
              <w:t>Prorocentrum</w:t>
            </w:r>
            <w:proofErr w:type="spellEnd"/>
            <w:r w:rsidRPr="007B7693">
              <w:rPr>
                <w:i/>
                <w:iCs/>
                <w:lang w:eastAsia="es-CO"/>
              </w:rPr>
              <w:t xml:space="preserve"> lima</w:t>
            </w:r>
          </w:p>
        </w:tc>
        <w:tc>
          <w:tcPr>
            <w:tcW w:w="1200" w:type="dxa"/>
            <w:tcBorders>
              <w:top w:val="nil"/>
              <w:left w:val="nil"/>
              <w:bottom w:val="nil"/>
              <w:right w:val="nil"/>
            </w:tcBorders>
            <w:shd w:val="clear" w:color="auto" w:fill="auto"/>
            <w:vAlign w:val="center"/>
            <w:hideMark/>
          </w:tcPr>
          <w:p w14:paraId="493BA55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043A5F2"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0E42017E" w14:textId="77777777" w:rsidR="007B7693" w:rsidRPr="007B7693" w:rsidRDefault="007B7693" w:rsidP="000474B3">
            <w:pPr>
              <w:jc w:val="center"/>
              <w:rPr>
                <w:rFonts w:ascii="Times New Roman" w:hAnsi="Times New Roman"/>
                <w:lang w:val="es-CO" w:eastAsia="es-CO"/>
              </w:rPr>
            </w:pPr>
          </w:p>
        </w:tc>
      </w:tr>
      <w:tr w:rsidR="007B7693" w:rsidRPr="007B7693" w14:paraId="192F6DC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4E668C3" w14:textId="77777777" w:rsidR="007B7693" w:rsidRPr="007B7693" w:rsidRDefault="007B7693" w:rsidP="000474B3">
            <w:pPr>
              <w:rPr>
                <w:i/>
                <w:iCs/>
                <w:lang w:val="es-CO" w:eastAsia="es-CO"/>
              </w:rPr>
            </w:pPr>
            <w:proofErr w:type="spellStart"/>
            <w:r w:rsidRPr="007B7693">
              <w:rPr>
                <w:i/>
                <w:iCs/>
                <w:lang w:eastAsia="es-CO"/>
              </w:rPr>
              <w:t>Prorocentrum</w:t>
            </w:r>
            <w:proofErr w:type="spellEnd"/>
            <w:r w:rsidRPr="007B7693">
              <w:rPr>
                <w:i/>
                <w:iCs/>
                <w:lang w:eastAsia="es-CO"/>
              </w:rPr>
              <w:t xml:space="preserve"> </w:t>
            </w:r>
            <w:proofErr w:type="spellStart"/>
            <w:r w:rsidRPr="007B7693">
              <w:rPr>
                <w:i/>
                <w:iCs/>
                <w:lang w:eastAsia="es-CO"/>
              </w:rPr>
              <w:t>mexicanum</w:t>
            </w:r>
            <w:proofErr w:type="spellEnd"/>
          </w:p>
        </w:tc>
        <w:tc>
          <w:tcPr>
            <w:tcW w:w="1200" w:type="dxa"/>
            <w:tcBorders>
              <w:top w:val="nil"/>
              <w:left w:val="nil"/>
              <w:bottom w:val="nil"/>
              <w:right w:val="nil"/>
            </w:tcBorders>
            <w:shd w:val="clear" w:color="auto" w:fill="auto"/>
            <w:vAlign w:val="center"/>
            <w:hideMark/>
          </w:tcPr>
          <w:p w14:paraId="264DD97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39D18F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CD3173E" w14:textId="77777777" w:rsidR="007B7693" w:rsidRPr="007B7693" w:rsidRDefault="007B7693" w:rsidP="000474B3">
            <w:pPr>
              <w:jc w:val="center"/>
              <w:rPr>
                <w:lang w:val="es-CO" w:eastAsia="es-CO"/>
              </w:rPr>
            </w:pPr>
            <w:r w:rsidRPr="007B7693">
              <w:rPr>
                <w:lang w:eastAsia="es-CO"/>
              </w:rPr>
              <w:t>+</w:t>
            </w:r>
          </w:p>
        </w:tc>
      </w:tr>
      <w:tr w:rsidR="007B7693" w:rsidRPr="007B7693" w14:paraId="4833BF1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B9262D9" w14:textId="77777777" w:rsidR="007B7693" w:rsidRPr="007B7693" w:rsidRDefault="007B7693" w:rsidP="000474B3">
            <w:pPr>
              <w:rPr>
                <w:i/>
                <w:iCs/>
                <w:lang w:val="es-CO" w:eastAsia="es-CO"/>
              </w:rPr>
            </w:pPr>
            <w:proofErr w:type="spellStart"/>
            <w:r w:rsidRPr="007B7693">
              <w:rPr>
                <w:i/>
                <w:iCs/>
                <w:lang w:eastAsia="es-CO"/>
              </w:rPr>
              <w:t>Prorocentrum</w:t>
            </w:r>
            <w:proofErr w:type="spellEnd"/>
            <w:r w:rsidRPr="007B7693">
              <w:rPr>
                <w:i/>
                <w:iCs/>
                <w:lang w:eastAsia="es-CO"/>
              </w:rPr>
              <w:t xml:space="preserve"> </w:t>
            </w:r>
            <w:proofErr w:type="spellStart"/>
            <w:r w:rsidRPr="007B7693">
              <w:rPr>
                <w:i/>
                <w:iCs/>
                <w:lang w:eastAsia="es-CO"/>
              </w:rPr>
              <w:t>rhathymum</w:t>
            </w:r>
            <w:proofErr w:type="spellEnd"/>
          </w:p>
        </w:tc>
        <w:tc>
          <w:tcPr>
            <w:tcW w:w="1200" w:type="dxa"/>
            <w:tcBorders>
              <w:top w:val="nil"/>
              <w:left w:val="nil"/>
              <w:bottom w:val="nil"/>
              <w:right w:val="nil"/>
            </w:tcBorders>
            <w:shd w:val="clear" w:color="auto" w:fill="auto"/>
            <w:vAlign w:val="center"/>
            <w:hideMark/>
          </w:tcPr>
          <w:p w14:paraId="49E7019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E34C0C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8D400EA" w14:textId="77777777" w:rsidR="007B7693" w:rsidRPr="007B7693" w:rsidRDefault="007B7693" w:rsidP="000474B3">
            <w:pPr>
              <w:jc w:val="center"/>
              <w:rPr>
                <w:lang w:val="es-CO" w:eastAsia="es-CO"/>
              </w:rPr>
            </w:pPr>
            <w:r w:rsidRPr="007B7693">
              <w:rPr>
                <w:lang w:eastAsia="es-CO"/>
              </w:rPr>
              <w:t>+</w:t>
            </w:r>
          </w:p>
        </w:tc>
      </w:tr>
      <w:tr w:rsidR="007B7693" w:rsidRPr="007B7693" w14:paraId="3F3F961B"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0436A409" w14:textId="77777777" w:rsidR="007B7693" w:rsidRPr="007B7693" w:rsidRDefault="007B7693" w:rsidP="000474B3">
            <w:pPr>
              <w:rPr>
                <w:lang w:val="es-CO" w:eastAsia="es-CO"/>
              </w:rPr>
            </w:pPr>
            <w:proofErr w:type="spellStart"/>
            <w:r w:rsidRPr="007B7693">
              <w:rPr>
                <w:lang w:eastAsia="es-CO"/>
              </w:rPr>
              <w:t>Pyrocystales</w:t>
            </w:r>
            <w:proofErr w:type="spellEnd"/>
          </w:p>
        </w:tc>
      </w:tr>
      <w:tr w:rsidR="007B7693" w:rsidRPr="007B7693" w14:paraId="3D6EACDB" w14:textId="77777777" w:rsidTr="000474B3">
        <w:trPr>
          <w:trHeight w:val="315"/>
          <w:jc w:val="center"/>
        </w:trPr>
        <w:tc>
          <w:tcPr>
            <w:tcW w:w="3400" w:type="dxa"/>
            <w:tcBorders>
              <w:top w:val="nil"/>
              <w:left w:val="nil"/>
              <w:bottom w:val="single" w:sz="8" w:space="0" w:color="auto"/>
              <w:right w:val="nil"/>
            </w:tcBorders>
            <w:shd w:val="clear" w:color="auto" w:fill="auto"/>
            <w:noWrap/>
            <w:vAlign w:val="center"/>
            <w:hideMark/>
          </w:tcPr>
          <w:p w14:paraId="056E636D" w14:textId="77777777" w:rsidR="007B7693" w:rsidRPr="007B7693" w:rsidRDefault="007B7693" w:rsidP="000474B3">
            <w:pPr>
              <w:rPr>
                <w:i/>
                <w:iCs/>
                <w:lang w:val="es-CO" w:eastAsia="es-CO"/>
              </w:rPr>
            </w:pPr>
            <w:proofErr w:type="spellStart"/>
            <w:r w:rsidRPr="007B7693">
              <w:rPr>
                <w:i/>
                <w:iCs/>
                <w:lang w:eastAsia="es-CO"/>
              </w:rPr>
              <w:lastRenderedPageBreak/>
              <w:t>Pyrocisti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single" w:sz="8" w:space="0" w:color="auto"/>
              <w:right w:val="nil"/>
            </w:tcBorders>
            <w:shd w:val="clear" w:color="auto" w:fill="auto"/>
            <w:vAlign w:val="center"/>
            <w:hideMark/>
          </w:tcPr>
          <w:p w14:paraId="76E9095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single" w:sz="8" w:space="0" w:color="auto"/>
              <w:right w:val="nil"/>
            </w:tcBorders>
            <w:shd w:val="clear" w:color="auto" w:fill="auto"/>
            <w:vAlign w:val="center"/>
            <w:hideMark/>
          </w:tcPr>
          <w:p w14:paraId="65191A89" w14:textId="2BC55807" w:rsidR="007B7693" w:rsidRPr="007B7693" w:rsidRDefault="007B7693" w:rsidP="000474B3">
            <w:pPr>
              <w:jc w:val="center"/>
              <w:rPr>
                <w:lang w:val="es-CO" w:eastAsia="es-CO"/>
              </w:rPr>
            </w:pPr>
          </w:p>
        </w:tc>
        <w:tc>
          <w:tcPr>
            <w:tcW w:w="1200" w:type="dxa"/>
            <w:tcBorders>
              <w:top w:val="nil"/>
              <w:left w:val="nil"/>
              <w:bottom w:val="single" w:sz="8" w:space="0" w:color="auto"/>
              <w:right w:val="nil"/>
            </w:tcBorders>
            <w:shd w:val="clear" w:color="auto" w:fill="auto"/>
            <w:vAlign w:val="center"/>
            <w:hideMark/>
          </w:tcPr>
          <w:p w14:paraId="0F1BED63" w14:textId="4CCEC38F" w:rsidR="007B7693" w:rsidRPr="007B7693" w:rsidRDefault="007B7693" w:rsidP="000474B3">
            <w:pPr>
              <w:jc w:val="center"/>
              <w:rPr>
                <w:lang w:val="es-CO" w:eastAsia="es-CO"/>
              </w:rPr>
            </w:pPr>
          </w:p>
        </w:tc>
      </w:tr>
    </w:tbl>
    <w:p w14:paraId="28DF7D63" w14:textId="77777777" w:rsidR="000F7701" w:rsidRDefault="000F7701" w:rsidP="000F7701">
      <w:pPr>
        <w:rPr>
          <w:lang w:val="es-MX"/>
        </w:rPr>
      </w:pPr>
    </w:p>
    <w:p w14:paraId="7FDE3606" w14:textId="77777777" w:rsidR="005A5976" w:rsidRDefault="005A5976">
      <w:pPr>
        <w:spacing w:before="0" w:after="0"/>
        <w:contextualSpacing w:val="0"/>
        <w:jc w:val="left"/>
        <w:rPr>
          <w:lang w:val="es-MX"/>
        </w:rPr>
      </w:pPr>
    </w:p>
    <w:p w14:paraId="588BB827" w14:textId="2AE9677C" w:rsidR="002B15FE" w:rsidRDefault="00E2415D">
      <w:pPr>
        <w:spacing w:before="0" w:after="0"/>
        <w:contextualSpacing w:val="0"/>
        <w:jc w:val="left"/>
        <w:rPr>
          <w:lang w:val="es-MX"/>
        </w:rPr>
      </w:pPr>
      <w:r>
        <w:rPr>
          <w:lang w:val="es-MX"/>
        </w:rPr>
        <w:t xml:space="preserve">Combinando </w:t>
      </w:r>
      <w:r w:rsidR="009F434A">
        <w:rPr>
          <w:lang w:val="es-MX"/>
        </w:rPr>
        <w:t>las diferentes</w:t>
      </w:r>
      <w:r>
        <w:rPr>
          <w:lang w:val="es-MX"/>
        </w:rPr>
        <w:t xml:space="preserve"> medidas de biodiversidad (</w:t>
      </w:r>
      <w:r w:rsidRPr="00E2415D">
        <w:rPr>
          <w:vertAlign w:val="superscript"/>
          <w:lang w:val="es-MX"/>
        </w:rPr>
        <w:t>0</w:t>
      </w:r>
      <w:r>
        <w:rPr>
          <w:lang w:val="es-MX"/>
        </w:rPr>
        <w:t xml:space="preserve">D, </w:t>
      </w:r>
      <w:r w:rsidRPr="00E2415D">
        <w:rPr>
          <w:vertAlign w:val="superscript"/>
          <w:lang w:val="es-MX"/>
        </w:rPr>
        <w:t>1</w:t>
      </w:r>
      <w:r>
        <w:rPr>
          <w:lang w:val="es-MX"/>
        </w:rPr>
        <w:t xml:space="preserve">D y </w:t>
      </w:r>
      <w:r w:rsidRPr="00E2415D">
        <w:rPr>
          <w:vertAlign w:val="superscript"/>
          <w:lang w:val="es-MX"/>
        </w:rPr>
        <w:t>2</w:t>
      </w:r>
      <w:r>
        <w:rPr>
          <w:lang w:val="es-MX"/>
        </w:rPr>
        <w:t xml:space="preserve">D) del fitoplancton, no se </w:t>
      </w:r>
      <w:r w:rsidR="00927679">
        <w:rPr>
          <w:lang w:val="es-MX"/>
        </w:rPr>
        <w:t>encontraron</w:t>
      </w:r>
      <w:r>
        <w:rPr>
          <w:lang w:val="es-MX"/>
        </w:rPr>
        <w:t xml:space="preserve"> diferencias significativas entre los períodos mareales </w:t>
      </w:r>
      <w:r w:rsidRPr="006A2ACE">
        <w:t>MRPP (A =</w:t>
      </w:r>
      <w:r>
        <w:t>-</w:t>
      </w:r>
      <w:r w:rsidRPr="006A2ACE">
        <w:t xml:space="preserve"> 0.0</w:t>
      </w:r>
      <w:r>
        <w:t>043</w:t>
      </w:r>
      <w:r w:rsidRPr="006A2ACE">
        <w:t xml:space="preserve">, p </w:t>
      </w:r>
      <w:r>
        <w:t>= 0.25</w:t>
      </w:r>
      <w:r w:rsidRPr="006A2ACE">
        <w:t>)</w:t>
      </w:r>
      <w:r>
        <w:rPr>
          <w:lang w:val="es-MX"/>
        </w:rPr>
        <w:t xml:space="preserve"> y entre los transectos </w:t>
      </w:r>
      <w:r w:rsidRPr="006A2ACE">
        <w:t>(A =</w:t>
      </w:r>
      <w:r>
        <w:t>-</w:t>
      </w:r>
      <w:r w:rsidRPr="006A2ACE">
        <w:t xml:space="preserve"> 0.0</w:t>
      </w:r>
      <w:r>
        <w:t>043</w:t>
      </w:r>
      <w:r w:rsidRPr="006A2ACE">
        <w:t xml:space="preserve">, p </w:t>
      </w:r>
      <w:r>
        <w:t>= 0.17</w:t>
      </w:r>
      <w:r w:rsidRPr="006A2ACE">
        <w:t>)</w:t>
      </w:r>
      <w:r>
        <w:t xml:space="preserve">, pero si se encontró </w:t>
      </w:r>
      <w:r w:rsidR="007836C7">
        <w:t>diferencias</w:t>
      </w:r>
      <w:r w:rsidR="00AF357C">
        <w:t xml:space="preserve"> entre los sectores</w:t>
      </w:r>
      <w:r w:rsidR="007836C7">
        <w:t>,</w:t>
      </w:r>
      <w:r>
        <w:t xml:space="preserve"> aunque con una significancia un poco mayo de 0.05 </w:t>
      </w:r>
      <w:r w:rsidRPr="006A2ACE">
        <w:t>(A =</w:t>
      </w:r>
      <w:r>
        <w:t xml:space="preserve"> 0.03</w:t>
      </w:r>
      <w:r w:rsidRPr="006A2ACE">
        <w:t xml:space="preserve">, p </w:t>
      </w:r>
      <w:r>
        <w:t>= 0.07</w:t>
      </w:r>
      <w:r w:rsidRPr="006A2ACE">
        <w:t>)</w:t>
      </w:r>
      <w:r>
        <w:t xml:space="preserve"> (</w:t>
      </w:r>
      <w:r>
        <w:fldChar w:fldCharType="begin"/>
      </w:r>
      <w:r>
        <w:instrText xml:space="preserve"> REF _Ref134994789 \h </w:instrText>
      </w:r>
      <w:r>
        <w:fldChar w:fldCharType="separate"/>
      </w:r>
      <w:r w:rsidR="003551EA">
        <w:t xml:space="preserve">Figura </w:t>
      </w:r>
      <w:r w:rsidR="003551EA">
        <w:rPr>
          <w:noProof/>
        </w:rPr>
        <w:t>33</w:t>
      </w:r>
      <w:r>
        <w:fldChar w:fldCharType="end"/>
      </w:r>
      <w:r>
        <w:t>).</w:t>
      </w:r>
    </w:p>
    <w:p w14:paraId="0D911904" w14:textId="77777777" w:rsidR="002B15FE" w:rsidRDefault="002B15FE">
      <w:pPr>
        <w:spacing w:before="0" w:after="0"/>
        <w:contextualSpacing w:val="0"/>
        <w:jc w:val="left"/>
        <w:rPr>
          <w:lang w:val="es-MX"/>
        </w:rPr>
      </w:pPr>
    </w:p>
    <w:p w14:paraId="0BD58E72" w14:textId="5A53B306" w:rsidR="005A5976" w:rsidRDefault="009F434A" w:rsidP="005A5976">
      <w:pPr>
        <w:keepNext/>
        <w:spacing w:before="0" w:after="0"/>
        <w:contextualSpacing w:val="0"/>
        <w:jc w:val="center"/>
      </w:pPr>
      <w:r>
        <w:rPr>
          <w:noProof/>
          <w:lang w:val="es-MX"/>
        </w:rPr>
        <w:drawing>
          <wp:inline distT="0" distB="0" distL="0" distR="0" wp14:anchorId="7B8F651F" wp14:editId="01CF630C">
            <wp:extent cx="5182172" cy="6480000"/>
            <wp:effectExtent l="0" t="0" r="0" b="0"/>
            <wp:docPr id="863413679"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182172" cy="6480000"/>
                    </a:xfrm>
                    <a:prstGeom prst="rect">
                      <a:avLst/>
                    </a:prstGeom>
                    <a:noFill/>
                    <a:ln>
                      <a:noFill/>
                    </a:ln>
                  </pic:spPr>
                </pic:pic>
              </a:graphicData>
            </a:graphic>
          </wp:inline>
        </w:drawing>
      </w:r>
    </w:p>
    <w:p w14:paraId="1BD5E3A1" w14:textId="77777777" w:rsidR="005A5976" w:rsidRDefault="005A5976" w:rsidP="005A5976">
      <w:pPr>
        <w:pStyle w:val="Descripcin"/>
      </w:pPr>
    </w:p>
    <w:p w14:paraId="1AC67166" w14:textId="00891071" w:rsidR="005A5976" w:rsidRDefault="005A5976" w:rsidP="005A5976">
      <w:pPr>
        <w:pStyle w:val="Descripcin"/>
      </w:pPr>
      <w:bookmarkStart w:id="43" w:name="_Ref134994789"/>
      <w:r>
        <w:t xml:space="preserve">Figura </w:t>
      </w:r>
      <w:r>
        <w:fldChar w:fldCharType="begin"/>
      </w:r>
      <w:r>
        <w:instrText xml:space="preserve"> SEQ Figura \* ARABIC </w:instrText>
      </w:r>
      <w:r>
        <w:fldChar w:fldCharType="separate"/>
      </w:r>
      <w:r w:rsidR="003551EA">
        <w:rPr>
          <w:noProof/>
        </w:rPr>
        <w:t>33</w:t>
      </w:r>
      <w:r>
        <w:fldChar w:fldCharType="end"/>
      </w:r>
      <w:bookmarkEnd w:id="43"/>
      <w:r>
        <w:t>.</w:t>
      </w:r>
      <w:r w:rsidR="00E2415D">
        <w:t xml:space="preserve"> Diagrama de cajas y líneas mostrando la distribución de medidas de la biodiversidad </w:t>
      </w:r>
      <w:r w:rsidR="00E2415D" w:rsidRPr="00E2415D">
        <w:rPr>
          <w:vertAlign w:val="superscript"/>
          <w:lang w:val="es-MX"/>
        </w:rPr>
        <w:t>0</w:t>
      </w:r>
      <w:r w:rsidR="00E2415D">
        <w:rPr>
          <w:lang w:val="es-MX"/>
        </w:rPr>
        <w:t xml:space="preserve">D, </w:t>
      </w:r>
      <w:r w:rsidR="00E2415D" w:rsidRPr="00E2415D">
        <w:rPr>
          <w:vertAlign w:val="superscript"/>
          <w:lang w:val="es-MX"/>
        </w:rPr>
        <w:t>1</w:t>
      </w:r>
      <w:r w:rsidR="00E2415D">
        <w:rPr>
          <w:lang w:val="es-MX"/>
        </w:rPr>
        <w:t xml:space="preserve">D y </w:t>
      </w:r>
      <w:r w:rsidR="00E2415D" w:rsidRPr="00E2415D">
        <w:rPr>
          <w:vertAlign w:val="superscript"/>
          <w:lang w:val="es-MX"/>
        </w:rPr>
        <w:t>2</w:t>
      </w:r>
      <w:r w:rsidR="00E2415D">
        <w:rPr>
          <w:lang w:val="es-MX"/>
        </w:rPr>
        <w:t>D</w:t>
      </w:r>
      <w:r w:rsidR="00E2415D">
        <w:t xml:space="preserve">, la densidad de células de fitoplancton y la concentración de clorofila a, entre los períodos mareales, los sectores y los transectos de las bocanas de delta del río </w:t>
      </w:r>
      <w:proofErr w:type="spellStart"/>
      <w:r w:rsidR="00E2415D">
        <w:t>Sanquianga</w:t>
      </w:r>
      <w:proofErr w:type="spellEnd"/>
      <w:r w:rsidR="00E2415D">
        <w:t>.</w:t>
      </w:r>
    </w:p>
    <w:p w14:paraId="1F1C6906" w14:textId="76A71F01" w:rsidR="005A5976" w:rsidRDefault="00F43B34" w:rsidP="00F43B34">
      <w:r>
        <w:lastRenderedPageBreak/>
        <w:t xml:space="preserve">El valor más alto de la diversidad de nivel </w:t>
      </w:r>
      <w:r w:rsidRPr="00F43B34">
        <w:rPr>
          <w:vertAlign w:val="superscript"/>
        </w:rPr>
        <w:t>0</w:t>
      </w:r>
      <w:r>
        <w:t xml:space="preserve">D fue de </w:t>
      </w:r>
      <w:r w:rsidR="009F434A">
        <w:t>49</w:t>
      </w:r>
      <w:r>
        <w:t xml:space="preserve"> para la marea baja en el transecto de </w:t>
      </w:r>
      <w:proofErr w:type="spellStart"/>
      <w:r w:rsidR="009F434A">
        <w:t>Sanquianga</w:t>
      </w:r>
      <w:proofErr w:type="spellEnd"/>
      <w:r>
        <w:t xml:space="preserve"> y el menor fue de </w:t>
      </w:r>
      <w:r w:rsidR="009F434A">
        <w:t>8</w:t>
      </w:r>
      <w:r>
        <w:t xml:space="preserve"> para la marea baja en el transecto de </w:t>
      </w:r>
      <w:proofErr w:type="spellStart"/>
      <w:r>
        <w:t>Sanquianga</w:t>
      </w:r>
      <w:proofErr w:type="spellEnd"/>
      <w:r>
        <w:t>. Esta medida de diversidad presentó una correlación espacial positiva y altamente significativa en la marea alta (I de Moran= 0.33 p &lt;0.01) pero para la marea baja no presentó ningún tipo de estructura espacial siendo su variación completamente azarosa (I de Moran = -0.0053 p =0.5) (</w:t>
      </w:r>
      <w:r>
        <w:fldChar w:fldCharType="begin"/>
      </w:r>
      <w:r>
        <w:instrText xml:space="preserve"> REF _Ref134996371 \h </w:instrText>
      </w:r>
      <w:r>
        <w:fldChar w:fldCharType="separate"/>
      </w:r>
      <w:r w:rsidR="003551EA">
        <w:t xml:space="preserve">Figura </w:t>
      </w:r>
      <w:r w:rsidR="003551EA">
        <w:rPr>
          <w:noProof/>
        </w:rPr>
        <w:t>34</w:t>
      </w:r>
      <w:r>
        <w:fldChar w:fldCharType="end"/>
      </w:r>
      <w:r>
        <w:t>).</w:t>
      </w:r>
    </w:p>
    <w:p w14:paraId="2029F738" w14:textId="114E0BBC" w:rsidR="009F434A" w:rsidRDefault="009F434A" w:rsidP="00F43B34">
      <w:pPr>
        <w:rPr>
          <w:lang w:val="es-MX"/>
        </w:rPr>
      </w:pPr>
      <w:r>
        <w:t xml:space="preserve">La mayor fuente de variación para la estructura espacial se presentó en la bocana </w:t>
      </w:r>
      <w:proofErr w:type="spellStart"/>
      <w:r>
        <w:t>Sanquianga</w:t>
      </w:r>
      <w:proofErr w:type="spellEnd"/>
      <w:r>
        <w:t xml:space="preserve"> alcanzando todo el sector costero.</w:t>
      </w:r>
    </w:p>
    <w:p w14:paraId="513E2B6A" w14:textId="77777777" w:rsidR="007B7693" w:rsidRDefault="007B7693" w:rsidP="000F7701">
      <w:pPr>
        <w:rPr>
          <w:lang w:val="es-MX"/>
        </w:rPr>
      </w:pPr>
    </w:p>
    <w:p w14:paraId="72FACDDA" w14:textId="5A1C9943" w:rsidR="00270253" w:rsidRDefault="00270253">
      <w:pPr>
        <w:spacing w:before="0" w:after="0"/>
        <w:contextualSpacing w:val="0"/>
        <w:jc w:val="left"/>
      </w:pPr>
    </w:p>
    <w:p w14:paraId="18700B3A" w14:textId="77777777" w:rsidR="002B15FE" w:rsidRDefault="002B15FE" w:rsidP="002B15FE">
      <w:pPr>
        <w:keepNext/>
        <w:jc w:val="center"/>
      </w:pPr>
      <w:r>
        <w:rPr>
          <w:noProof/>
        </w:rPr>
        <w:drawing>
          <wp:inline distT="0" distB="0" distL="0" distR="0" wp14:anchorId="0DEE47FD" wp14:editId="4D00F756">
            <wp:extent cx="4322541" cy="6480000"/>
            <wp:effectExtent l="0" t="0" r="1905" b="0"/>
            <wp:docPr id="738196113"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20A46542" w14:textId="77777777" w:rsidR="002B15FE" w:rsidRDefault="002B15FE" w:rsidP="002B15FE">
      <w:pPr>
        <w:pStyle w:val="Descripcin"/>
      </w:pPr>
    </w:p>
    <w:p w14:paraId="052BDC5C" w14:textId="4AC5CE8C" w:rsidR="009F434A" w:rsidRDefault="002B15FE" w:rsidP="009F434A">
      <w:pPr>
        <w:pStyle w:val="Descripcin"/>
        <w:jc w:val="both"/>
      </w:pPr>
      <w:bookmarkStart w:id="44" w:name="_Ref134996371"/>
      <w:r>
        <w:t xml:space="preserve">Figura </w:t>
      </w:r>
      <w:r>
        <w:fldChar w:fldCharType="begin"/>
      </w:r>
      <w:r>
        <w:instrText xml:space="preserve"> SEQ Figura \* ARABIC </w:instrText>
      </w:r>
      <w:r>
        <w:fldChar w:fldCharType="separate"/>
      </w:r>
      <w:r w:rsidR="003551EA">
        <w:rPr>
          <w:noProof/>
        </w:rPr>
        <w:t>34</w:t>
      </w:r>
      <w:r>
        <w:fldChar w:fldCharType="end"/>
      </w:r>
      <w:bookmarkEnd w:id="44"/>
      <w:r>
        <w:t>.</w:t>
      </w:r>
      <w:r w:rsidR="009F434A" w:rsidRPr="009F434A">
        <w:t xml:space="preserve"> </w:t>
      </w:r>
      <w:r w:rsidR="009F434A">
        <w:t xml:space="preserve">Distribución de la diversidad de nivel cero </w:t>
      </w:r>
      <w:r w:rsidR="009F434A" w:rsidRPr="00F43B34">
        <w:rPr>
          <w:vertAlign w:val="superscript"/>
        </w:rPr>
        <w:t>0</w:t>
      </w:r>
      <w:r w:rsidR="002F49B6">
        <w:t xml:space="preserve">D </w:t>
      </w:r>
      <w:r w:rsidR="00C52683">
        <w:t xml:space="preserve">del fitoplancton </w:t>
      </w:r>
      <w:r w:rsidR="002F49B6" w:rsidRPr="005F21F7">
        <w:t>en</w:t>
      </w:r>
      <w:r w:rsidR="009F434A">
        <w:t xml:space="preserve"> relación con la distribución de la varianza espacial y la significancia de la prueba local de Moran para determinar autocorrelación espacial.</w:t>
      </w:r>
    </w:p>
    <w:p w14:paraId="1D6B6340" w14:textId="7EB176AE" w:rsidR="002B15FE" w:rsidRDefault="002B15FE" w:rsidP="002B15FE">
      <w:pPr>
        <w:pStyle w:val="Descripcin"/>
      </w:pPr>
    </w:p>
    <w:p w14:paraId="25808224" w14:textId="77322162" w:rsidR="002F49B6" w:rsidRDefault="002F49B6" w:rsidP="002F49B6">
      <w:r>
        <w:lastRenderedPageBreak/>
        <w:t xml:space="preserve">El valor más alto de la diversidad de nivel </w:t>
      </w:r>
      <w:r w:rsidRPr="002F49B6">
        <w:rPr>
          <w:vertAlign w:val="superscript"/>
        </w:rPr>
        <w:t>1</w:t>
      </w:r>
      <w:r>
        <w:t>D fue de 21 para la marea alta en el transecto de Guascama y el menor fue de 2 para la marea baja en el mismo transecto. Esta medida de diversidad presentó una correlación espacial positiva y significativa en la marea alta (I de Moran= 0.11 p &lt;0.1) pero para la marea baja no presentó ningún tipo de estructura espacial siendo su variación completamente azarosa (I de Moran = -0.14 p =0.8) (</w:t>
      </w:r>
      <w:r>
        <w:fldChar w:fldCharType="begin"/>
      </w:r>
      <w:r>
        <w:instrText xml:space="preserve"> REF _Ref134997323 \h </w:instrText>
      </w:r>
      <w:r>
        <w:fldChar w:fldCharType="separate"/>
      </w:r>
      <w:r w:rsidR="003551EA">
        <w:t xml:space="preserve">Figura </w:t>
      </w:r>
      <w:r w:rsidR="003551EA">
        <w:rPr>
          <w:noProof/>
        </w:rPr>
        <w:t>35</w:t>
      </w:r>
      <w:r>
        <w:fldChar w:fldCharType="end"/>
      </w:r>
      <w:r>
        <w:t>).</w:t>
      </w:r>
    </w:p>
    <w:p w14:paraId="4E0D5CE5" w14:textId="5B8286A7" w:rsidR="002F49B6" w:rsidRDefault="002F49B6" w:rsidP="002F49B6">
      <w:pPr>
        <w:rPr>
          <w:lang w:val="es-MX"/>
        </w:rPr>
      </w:pPr>
      <w:r>
        <w:t>La mayor fuente de variación para la estructura espacial se presentó en la bocana Guascama entre la cuarta y la sexta estación.</w:t>
      </w:r>
    </w:p>
    <w:p w14:paraId="72019508" w14:textId="7128E421" w:rsidR="002B15FE" w:rsidRDefault="002B15FE">
      <w:pPr>
        <w:spacing w:before="0" w:after="0"/>
        <w:contextualSpacing w:val="0"/>
        <w:jc w:val="left"/>
        <w:rPr>
          <w:bCs w:val="0"/>
        </w:rPr>
      </w:pPr>
    </w:p>
    <w:p w14:paraId="59B09F09" w14:textId="77777777" w:rsidR="002B15FE" w:rsidRDefault="002B15FE" w:rsidP="002B15FE">
      <w:pPr>
        <w:pStyle w:val="Descripcin"/>
        <w:keepNext/>
        <w:jc w:val="center"/>
      </w:pPr>
      <w:r>
        <w:rPr>
          <w:noProof/>
        </w:rPr>
        <w:drawing>
          <wp:inline distT="0" distB="0" distL="0" distR="0" wp14:anchorId="0C05FC5B" wp14:editId="1D693FE9">
            <wp:extent cx="4322541" cy="6480000"/>
            <wp:effectExtent l="0" t="0" r="1905" b="0"/>
            <wp:docPr id="171727035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4483150B" w14:textId="77777777" w:rsidR="002B15FE" w:rsidRDefault="002B15FE" w:rsidP="002B15FE">
      <w:pPr>
        <w:pStyle w:val="Descripcin"/>
      </w:pPr>
    </w:p>
    <w:p w14:paraId="64C139D8" w14:textId="73AAF201" w:rsidR="0074240B" w:rsidRDefault="002B15FE" w:rsidP="002F49B6">
      <w:pPr>
        <w:pStyle w:val="Descripcin"/>
        <w:jc w:val="both"/>
      </w:pPr>
      <w:bookmarkStart w:id="45" w:name="_Ref134997323"/>
      <w:r>
        <w:t xml:space="preserve">Figura </w:t>
      </w:r>
      <w:r>
        <w:fldChar w:fldCharType="begin"/>
      </w:r>
      <w:r>
        <w:instrText xml:space="preserve"> SEQ Figura \* ARABIC </w:instrText>
      </w:r>
      <w:r>
        <w:fldChar w:fldCharType="separate"/>
      </w:r>
      <w:r w:rsidR="003551EA">
        <w:rPr>
          <w:noProof/>
        </w:rPr>
        <w:t>35</w:t>
      </w:r>
      <w:r>
        <w:fldChar w:fldCharType="end"/>
      </w:r>
      <w:bookmarkEnd w:id="45"/>
      <w:r>
        <w:t>.</w:t>
      </w:r>
      <w:r w:rsidR="002F49B6">
        <w:t xml:space="preserve"> </w:t>
      </w:r>
      <w:bookmarkStart w:id="46" w:name="_Hlk135043754"/>
      <w:r w:rsidR="002F49B6">
        <w:t xml:space="preserve">Distribución de la diversidad de nivel </w:t>
      </w:r>
      <w:r w:rsidR="002F49B6">
        <w:rPr>
          <w:vertAlign w:val="superscript"/>
        </w:rPr>
        <w:t>1</w:t>
      </w:r>
      <w:r w:rsidR="002F49B6">
        <w:t>D</w:t>
      </w:r>
      <w:r w:rsidR="00E41106">
        <w:t xml:space="preserve"> del fitoplancton</w:t>
      </w:r>
      <w:r w:rsidR="002F49B6">
        <w:t xml:space="preserve"> </w:t>
      </w:r>
      <w:r w:rsidR="002F49B6" w:rsidRPr="005F21F7">
        <w:t>en</w:t>
      </w:r>
      <w:r w:rsidR="002F49B6">
        <w:t xml:space="preserve"> relación con la distribución de la varianza espacial y la significancia de la prueba local de Moran para determinar autocorrelación espacial.</w:t>
      </w:r>
      <w:bookmarkEnd w:id="46"/>
    </w:p>
    <w:p w14:paraId="272EF988" w14:textId="77777777" w:rsidR="0074240B" w:rsidRDefault="0074240B">
      <w:pPr>
        <w:spacing w:before="0" w:after="0"/>
        <w:contextualSpacing w:val="0"/>
        <w:jc w:val="left"/>
        <w:rPr>
          <w:bCs w:val="0"/>
        </w:rPr>
      </w:pPr>
      <w:r>
        <w:br w:type="page"/>
      </w:r>
    </w:p>
    <w:p w14:paraId="502794BF" w14:textId="670B49C2" w:rsidR="0074240B" w:rsidRDefault="0074240B" w:rsidP="0074240B">
      <w:r>
        <w:lastRenderedPageBreak/>
        <w:t xml:space="preserve">El valor más alto de la diversidad de nivel </w:t>
      </w:r>
      <w:r>
        <w:rPr>
          <w:vertAlign w:val="superscript"/>
        </w:rPr>
        <w:t>2</w:t>
      </w:r>
      <w:r>
        <w:t>D fue de 17 para la marea alta en el transecto de Guascama y el menor fue de 1.49 para la marea baja en el mismo transecto. Esta medida de diversidad no presentó una correlación espacial en ninguno de los períodos mareales (Marea Alta I de Moran= 0.01 p =0.2, Marea Baja I de Moran = -0.18 p =0.84) (</w:t>
      </w:r>
      <w:r w:rsidR="007A00B8">
        <w:fldChar w:fldCharType="begin"/>
      </w:r>
      <w:r w:rsidR="007A00B8">
        <w:instrText xml:space="preserve"> REF _Ref134997609 \h </w:instrText>
      </w:r>
      <w:r w:rsidR="007A00B8">
        <w:fldChar w:fldCharType="separate"/>
      </w:r>
      <w:r w:rsidR="003551EA">
        <w:t xml:space="preserve">Figura </w:t>
      </w:r>
      <w:r w:rsidR="003551EA">
        <w:rPr>
          <w:noProof/>
        </w:rPr>
        <w:t>36</w:t>
      </w:r>
      <w:r w:rsidR="007A00B8">
        <w:fldChar w:fldCharType="end"/>
      </w:r>
      <w:r>
        <w:t>).</w:t>
      </w:r>
    </w:p>
    <w:p w14:paraId="193382D8" w14:textId="67CE629D" w:rsidR="002B15FE" w:rsidRDefault="002B15FE">
      <w:pPr>
        <w:spacing w:before="0" w:after="0"/>
        <w:contextualSpacing w:val="0"/>
        <w:jc w:val="left"/>
        <w:rPr>
          <w:bCs w:val="0"/>
        </w:rPr>
      </w:pPr>
    </w:p>
    <w:p w14:paraId="21F1B922" w14:textId="77777777" w:rsidR="002B15FE" w:rsidRDefault="002B15FE" w:rsidP="002B15FE">
      <w:pPr>
        <w:pStyle w:val="Descripcin"/>
        <w:keepNext/>
        <w:jc w:val="center"/>
      </w:pPr>
      <w:r>
        <w:rPr>
          <w:noProof/>
        </w:rPr>
        <w:drawing>
          <wp:inline distT="0" distB="0" distL="0" distR="0" wp14:anchorId="497D67CF" wp14:editId="46EF3B55">
            <wp:extent cx="4322541" cy="6480000"/>
            <wp:effectExtent l="0" t="0" r="1905" b="0"/>
            <wp:docPr id="360846956"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1385D0C3" w14:textId="77777777" w:rsidR="002B15FE" w:rsidRDefault="002B15FE" w:rsidP="002B15FE">
      <w:pPr>
        <w:pStyle w:val="Descripcin"/>
      </w:pPr>
    </w:p>
    <w:p w14:paraId="53C5B742" w14:textId="499D83D9" w:rsidR="002B15FE" w:rsidRDefault="002B15FE" w:rsidP="002B15FE">
      <w:pPr>
        <w:pStyle w:val="Descripcin"/>
      </w:pPr>
      <w:bookmarkStart w:id="47" w:name="_Ref134997609"/>
      <w:r>
        <w:t xml:space="preserve">Figura </w:t>
      </w:r>
      <w:r>
        <w:fldChar w:fldCharType="begin"/>
      </w:r>
      <w:r>
        <w:instrText xml:space="preserve"> SEQ Figura \* ARABIC </w:instrText>
      </w:r>
      <w:r>
        <w:fldChar w:fldCharType="separate"/>
      </w:r>
      <w:r w:rsidR="003551EA">
        <w:rPr>
          <w:noProof/>
        </w:rPr>
        <w:t>36</w:t>
      </w:r>
      <w:r>
        <w:fldChar w:fldCharType="end"/>
      </w:r>
      <w:bookmarkEnd w:id="47"/>
      <w:r>
        <w:t>.</w:t>
      </w:r>
      <w:r w:rsidR="007A00B8" w:rsidRPr="007A00B8">
        <w:t xml:space="preserve"> </w:t>
      </w:r>
      <w:r w:rsidR="007A00B8">
        <w:t xml:space="preserve">Distribución de la diversidad de nivel </w:t>
      </w:r>
      <w:r w:rsidR="007A00B8">
        <w:rPr>
          <w:vertAlign w:val="superscript"/>
        </w:rPr>
        <w:t>2</w:t>
      </w:r>
      <w:r w:rsidR="007A00B8">
        <w:t xml:space="preserve">D </w:t>
      </w:r>
      <w:r w:rsidR="00064D45">
        <w:t xml:space="preserve">del fitoplancton </w:t>
      </w:r>
      <w:r w:rsidR="007A00B8" w:rsidRPr="005F21F7">
        <w:t>en</w:t>
      </w:r>
      <w:r w:rsidR="007A00B8">
        <w:t xml:space="preserve"> relación con la distribución de la varianza espacial y la significancia de la prueba local de Moran para determinar autocorrelación espacial.</w:t>
      </w:r>
    </w:p>
    <w:p w14:paraId="704BA84C" w14:textId="5DE72380" w:rsidR="002B15FE" w:rsidRDefault="002B15FE">
      <w:pPr>
        <w:spacing w:before="0" w:after="0"/>
        <w:contextualSpacing w:val="0"/>
        <w:jc w:val="left"/>
      </w:pPr>
    </w:p>
    <w:p w14:paraId="33D9774B" w14:textId="77777777" w:rsidR="002B58BC" w:rsidRDefault="002B58BC">
      <w:pPr>
        <w:spacing w:before="0" w:after="0"/>
        <w:contextualSpacing w:val="0"/>
        <w:jc w:val="left"/>
      </w:pPr>
    </w:p>
    <w:p w14:paraId="12E7DB40" w14:textId="77777777" w:rsidR="002B58BC" w:rsidRDefault="002B58BC">
      <w:pPr>
        <w:spacing w:before="0" w:after="0"/>
        <w:contextualSpacing w:val="0"/>
        <w:jc w:val="left"/>
      </w:pPr>
    </w:p>
    <w:p w14:paraId="2EDA197F" w14:textId="77777777" w:rsidR="002B58BC" w:rsidRDefault="002B58BC">
      <w:pPr>
        <w:spacing w:before="0" w:after="0"/>
        <w:contextualSpacing w:val="0"/>
        <w:jc w:val="left"/>
      </w:pPr>
    </w:p>
    <w:p w14:paraId="24D73264" w14:textId="77777777" w:rsidR="002B58BC" w:rsidRDefault="002B58BC">
      <w:pPr>
        <w:spacing w:before="0" w:after="0"/>
        <w:contextualSpacing w:val="0"/>
        <w:jc w:val="left"/>
      </w:pPr>
    </w:p>
    <w:p w14:paraId="30169977" w14:textId="34F1116F" w:rsidR="002B58BC" w:rsidRPr="00AD37E9" w:rsidRDefault="002B58BC">
      <w:pPr>
        <w:spacing w:before="0" w:after="0"/>
        <w:contextualSpacing w:val="0"/>
        <w:jc w:val="left"/>
      </w:pPr>
      <w:r>
        <w:lastRenderedPageBreak/>
        <w:t xml:space="preserve">El </w:t>
      </w:r>
      <w:r w:rsidR="00AD37E9">
        <w:t>valor</w:t>
      </w:r>
      <w:r>
        <w:t xml:space="preserve"> máximo de densidad celular que se encontró fue de 29298 </w:t>
      </w:r>
      <w:proofErr w:type="gramStart"/>
      <w:r>
        <w:t>cel.L</w:t>
      </w:r>
      <w:proofErr w:type="gramEnd"/>
      <w:r w:rsidRPr="002B58BC">
        <w:rPr>
          <w:vertAlign w:val="superscript"/>
        </w:rPr>
        <w:t>-1</w:t>
      </w:r>
      <w:r w:rsidR="00AD37E9">
        <w:t xml:space="preserve"> y el valor mínimo fue de 360</w:t>
      </w:r>
      <w:r w:rsidR="00AD37E9">
        <w:t xml:space="preserve"> cel.L</w:t>
      </w:r>
      <w:r w:rsidR="00AD37E9" w:rsidRPr="002B58BC">
        <w:rPr>
          <w:vertAlign w:val="superscript"/>
        </w:rPr>
        <w:t>-1</w:t>
      </w:r>
      <w:r w:rsidR="00AD37E9">
        <w:t xml:space="preserve">, esto valores presentaron una tendencia a aumentar en el sector costero de los transectos. La densidad celular presentó una autocorrelación espacial positiva en la marea alta </w:t>
      </w:r>
      <w:r w:rsidR="00A82470">
        <w:t xml:space="preserve">(I de Moran = </w:t>
      </w:r>
      <w:r w:rsidR="00A82470">
        <w:t xml:space="preserve">0.15 </w:t>
      </w:r>
      <w:r w:rsidR="00A82470">
        <w:t xml:space="preserve">p </w:t>
      </w:r>
      <w:r w:rsidR="00A82470">
        <w:t>&lt;</w:t>
      </w:r>
      <w:r w:rsidR="00A82470">
        <w:t>0.</w:t>
      </w:r>
      <w:r w:rsidR="00A82470">
        <w:t>01</w:t>
      </w:r>
      <w:r w:rsidR="00A82470">
        <w:t>)</w:t>
      </w:r>
      <w:r w:rsidR="00A82470">
        <w:t xml:space="preserve"> y una correlación positiva pero no significativa con p &lt; 0.05, pero siendo significativa con un p &lt; 0.1 </w:t>
      </w:r>
      <w:r w:rsidR="00A82470">
        <w:t xml:space="preserve">(I de Moran = </w:t>
      </w:r>
      <w:r w:rsidR="00A82470">
        <w:t>0.09</w:t>
      </w:r>
      <w:r w:rsidR="00A82470">
        <w:t xml:space="preserve"> p </w:t>
      </w:r>
      <w:r w:rsidR="002730AA">
        <w:t>=</w:t>
      </w:r>
      <w:r w:rsidR="00A82470">
        <w:t xml:space="preserve"> 0.07</w:t>
      </w:r>
      <w:r w:rsidR="00A82470">
        <w:t>)</w:t>
      </w:r>
      <w:r w:rsidR="00A82470">
        <w:t xml:space="preserve">. la mayor fuente de variación significativa encontrada con el I de moran local se ubicó justo en la bocana de </w:t>
      </w:r>
      <w:proofErr w:type="spellStart"/>
      <w:r w:rsidR="00A82470">
        <w:t>Sanquianga</w:t>
      </w:r>
      <w:proofErr w:type="spellEnd"/>
      <w:r w:rsidR="00A82470">
        <w:t xml:space="preserve"> (</w:t>
      </w:r>
      <w:r w:rsidR="00A82470">
        <w:fldChar w:fldCharType="begin"/>
      </w:r>
      <w:r w:rsidR="00A82470">
        <w:instrText xml:space="preserve"> REF _Ref135031892 \h </w:instrText>
      </w:r>
      <w:r w:rsidR="00A82470">
        <w:fldChar w:fldCharType="separate"/>
      </w:r>
      <w:r w:rsidR="003551EA">
        <w:t xml:space="preserve">Figura </w:t>
      </w:r>
      <w:r w:rsidR="003551EA">
        <w:rPr>
          <w:noProof/>
        </w:rPr>
        <w:t>37</w:t>
      </w:r>
      <w:r w:rsidR="00A82470">
        <w:fldChar w:fldCharType="end"/>
      </w:r>
      <w:r w:rsidR="00A82470">
        <w:t>).</w:t>
      </w:r>
    </w:p>
    <w:p w14:paraId="37E7AFB3" w14:textId="77777777" w:rsidR="002B58BC" w:rsidRDefault="002B58BC">
      <w:pPr>
        <w:spacing w:before="0" w:after="0"/>
        <w:contextualSpacing w:val="0"/>
        <w:jc w:val="left"/>
        <w:rPr>
          <w:bCs w:val="0"/>
        </w:rPr>
      </w:pPr>
    </w:p>
    <w:p w14:paraId="3FD79FE0" w14:textId="77777777" w:rsidR="002B15FE" w:rsidRDefault="002B15FE" w:rsidP="002B15FE">
      <w:pPr>
        <w:pStyle w:val="Descripcin"/>
        <w:keepNext/>
        <w:jc w:val="center"/>
      </w:pPr>
      <w:r>
        <w:rPr>
          <w:noProof/>
        </w:rPr>
        <w:drawing>
          <wp:inline distT="0" distB="0" distL="0" distR="0" wp14:anchorId="778748A0" wp14:editId="4E4F379B">
            <wp:extent cx="4322541" cy="6480000"/>
            <wp:effectExtent l="0" t="0" r="1905" b="0"/>
            <wp:docPr id="155818284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502EFA59" w14:textId="77777777" w:rsidR="002B15FE" w:rsidRDefault="002B15FE" w:rsidP="002B15FE">
      <w:pPr>
        <w:pStyle w:val="Descripcin"/>
      </w:pPr>
    </w:p>
    <w:p w14:paraId="51154AC1" w14:textId="7B2B499C" w:rsidR="007A00B8" w:rsidRDefault="002B15FE" w:rsidP="007A00B8">
      <w:pPr>
        <w:pStyle w:val="Descripcin"/>
      </w:pPr>
      <w:bookmarkStart w:id="48" w:name="_Ref135031892"/>
      <w:r>
        <w:t xml:space="preserve">Figura </w:t>
      </w:r>
      <w:r>
        <w:fldChar w:fldCharType="begin"/>
      </w:r>
      <w:r>
        <w:instrText xml:space="preserve"> SEQ Figura \* ARABIC </w:instrText>
      </w:r>
      <w:r>
        <w:fldChar w:fldCharType="separate"/>
      </w:r>
      <w:r w:rsidR="003551EA">
        <w:rPr>
          <w:noProof/>
        </w:rPr>
        <w:t>37</w:t>
      </w:r>
      <w:r>
        <w:fldChar w:fldCharType="end"/>
      </w:r>
      <w:bookmarkEnd w:id="48"/>
      <w:r>
        <w:t>.</w:t>
      </w:r>
      <w:r w:rsidR="007A00B8" w:rsidRPr="007A00B8">
        <w:t xml:space="preserve"> </w:t>
      </w:r>
      <w:r w:rsidR="007A00B8">
        <w:t xml:space="preserve">Distribución de la densidad celular de fitoplancton </w:t>
      </w:r>
      <w:r w:rsidR="007A00B8" w:rsidRPr="005F21F7">
        <w:t>en</w:t>
      </w:r>
      <w:r w:rsidR="007A00B8">
        <w:t xml:space="preserve"> relación con la distribución de la varianza espacial y la significancia de la prueba local de Moran para determinar autocorrelación espacial.</w:t>
      </w:r>
    </w:p>
    <w:p w14:paraId="0243B25C" w14:textId="38E19FA3" w:rsidR="002B15FE" w:rsidRDefault="002B15FE" w:rsidP="002B15FE">
      <w:pPr>
        <w:pStyle w:val="Descripcin"/>
      </w:pPr>
    </w:p>
    <w:p w14:paraId="52AA7788" w14:textId="77777777" w:rsidR="002B15FE" w:rsidRDefault="002B15FE">
      <w:pPr>
        <w:spacing w:before="0" w:after="0"/>
        <w:contextualSpacing w:val="0"/>
        <w:jc w:val="left"/>
        <w:rPr>
          <w:bCs w:val="0"/>
        </w:rPr>
      </w:pPr>
      <w:r>
        <w:br w:type="page"/>
      </w:r>
    </w:p>
    <w:p w14:paraId="772BC9A4" w14:textId="517183B5" w:rsidR="00A82470" w:rsidRPr="00A82470" w:rsidRDefault="00A82470" w:rsidP="00A82470">
      <w:pPr>
        <w:pStyle w:val="Descripcin"/>
        <w:keepNext/>
        <w:rPr>
          <w:noProof/>
        </w:rPr>
      </w:pPr>
      <w:r>
        <w:rPr>
          <w:noProof/>
        </w:rPr>
        <w:lastRenderedPageBreak/>
        <w:t xml:space="preserve">La clorofila presentó los mayores valores en el sector costero de los transectos de Sanquianga y Amarales durante la marea baja. Los mayores valores de concentración registrados fueron de 4.99 </w:t>
      </w:r>
      <w:r w:rsidR="00D9615B">
        <w:rPr>
          <w:noProof/>
        </w:rPr>
        <w:t>µ</w:t>
      </w:r>
      <w:r>
        <w:rPr>
          <w:noProof/>
        </w:rPr>
        <w:t>g . L</w:t>
      </w:r>
      <w:r w:rsidRPr="00A82470">
        <w:rPr>
          <w:noProof/>
          <w:vertAlign w:val="superscript"/>
        </w:rPr>
        <w:t>-1</w:t>
      </w:r>
      <w:r>
        <w:rPr>
          <w:noProof/>
        </w:rPr>
        <w:t xml:space="preserve"> y los menores fueron de 0.33</w:t>
      </w:r>
      <w:r>
        <w:rPr>
          <w:noProof/>
        </w:rPr>
        <w:t xml:space="preserve"> </w:t>
      </w:r>
      <w:r w:rsidR="00D9615B">
        <w:rPr>
          <w:noProof/>
        </w:rPr>
        <w:t>µ</w:t>
      </w:r>
      <w:r>
        <w:rPr>
          <w:noProof/>
        </w:rPr>
        <w:t>g . L</w:t>
      </w:r>
      <w:r w:rsidRPr="00A82470">
        <w:rPr>
          <w:noProof/>
          <w:vertAlign w:val="superscript"/>
        </w:rPr>
        <w:t>-1</w:t>
      </w:r>
      <w:r>
        <w:rPr>
          <w:noProof/>
        </w:rPr>
        <w:t xml:space="preserve">. </w:t>
      </w:r>
      <w:r w:rsidR="002730AA">
        <w:rPr>
          <w:noProof/>
        </w:rPr>
        <w:t xml:space="preserve">Se encontró una correlación positiva y significativa para la marea baja </w:t>
      </w:r>
      <w:r w:rsidR="002730AA">
        <w:t>(I de Moran = 0.</w:t>
      </w:r>
      <w:r w:rsidR="002730AA">
        <w:t>17</w:t>
      </w:r>
      <w:r w:rsidR="002730AA">
        <w:t xml:space="preserve"> p &lt; 0.0</w:t>
      </w:r>
      <w:r w:rsidR="002730AA">
        <w:t>5</w:t>
      </w:r>
      <w:r w:rsidR="002730AA">
        <w:t>)</w:t>
      </w:r>
      <w:r w:rsidR="002730AA">
        <w:t xml:space="preserve"> pero no para la marea alta </w:t>
      </w:r>
      <w:r w:rsidR="002730AA">
        <w:t>(I de Moran = 0</w:t>
      </w:r>
      <w:r w:rsidR="002730AA">
        <w:t>-0.</w:t>
      </w:r>
      <w:proofErr w:type="gramStart"/>
      <w:r w:rsidR="002730AA">
        <w:t xml:space="preserve">15 </w:t>
      </w:r>
      <w:r w:rsidR="002730AA">
        <w:t xml:space="preserve"> p</w:t>
      </w:r>
      <w:proofErr w:type="gramEnd"/>
      <w:r w:rsidR="002730AA">
        <w:t xml:space="preserve"> </w:t>
      </w:r>
      <w:r w:rsidR="002730AA">
        <w:t>= 0.56</w:t>
      </w:r>
      <w:r w:rsidR="002730AA">
        <w:t>).</w:t>
      </w:r>
      <w:r w:rsidR="00D9615B">
        <w:t xml:space="preserve"> La principal fuente de variación de la concentración de la clorofila a en la marea baja se encontró en las inmediaciones de la bocana de </w:t>
      </w:r>
      <w:proofErr w:type="spellStart"/>
      <w:r w:rsidR="00D9615B">
        <w:t>Amarales</w:t>
      </w:r>
      <w:proofErr w:type="spellEnd"/>
      <w:r w:rsidR="00D9615B">
        <w:t xml:space="preserve"> y </w:t>
      </w:r>
      <w:proofErr w:type="spellStart"/>
      <w:r w:rsidR="00D9615B">
        <w:t>Sanquianga</w:t>
      </w:r>
      <w:proofErr w:type="spellEnd"/>
      <w:r w:rsidR="00D9615B">
        <w:t xml:space="preserve"> en el sector costero (</w:t>
      </w:r>
      <w:r w:rsidR="00D9615B">
        <w:fldChar w:fldCharType="begin"/>
      </w:r>
      <w:r w:rsidR="00D9615B">
        <w:instrText xml:space="preserve"> REF _Ref135032598 \h </w:instrText>
      </w:r>
      <w:r w:rsidR="00D9615B">
        <w:fldChar w:fldCharType="separate"/>
      </w:r>
      <w:r w:rsidR="003551EA">
        <w:t xml:space="preserve">Figura </w:t>
      </w:r>
      <w:r w:rsidR="003551EA">
        <w:rPr>
          <w:noProof/>
        </w:rPr>
        <w:t>38</w:t>
      </w:r>
      <w:r w:rsidR="00D9615B">
        <w:fldChar w:fldCharType="end"/>
      </w:r>
      <w:r w:rsidR="00D9615B">
        <w:t>).</w:t>
      </w:r>
    </w:p>
    <w:p w14:paraId="677D2192" w14:textId="77777777" w:rsidR="00A82470" w:rsidRPr="00A82470" w:rsidRDefault="00A82470" w:rsidP="00A82470"/>
    <w:p w14:paraId="3456FEEB" w14:textId="5BAF826F" w:rsidR="002B15FE" w:rsidRDefault="002B15FE" w:rsidP="002B15FE">
      <w:pPr>
        <w:pStyle w:val="Descripcin"/>
        <w:keepNext/>
        <w:jc w:val="center"/>
      </w:pPr>
      <w:r>
        <w:rPr>
          <w:noProof/>
        </w:rPr>
        <w:drawing>
          <wp:inline distT="0" distB="0" distL="0" distR="0" wp14:anchorId="2DC7749A" wp14:editId="01C6A2D3">
            <wp:extent cx="4322541" cy="6480000"/>
            <wp:effectExtent l="0" t="0" r="1905" b="0"/>
            <wp:docPr id="162203042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6C74BC95" w14:textId="77777777" w:rsidR="002B15FE" w:rsidRDefault="002B15FE" w:rsidP="002B15FE">
      <w:pPr>
        <w:pStyle w:val="Descripcin"/>
      </w:pPr>
    </w:p>
    <w:p w14:paraId="07A69A20" w14:textId="1B1741F5" w:rsidR="00D9615B" w:rsidRDefault="002B15FE" w:rsidP="00D9615B">
      <w:pPr>
        <w:pStyle w:val="Descripcin"/>
      </w:pPr>
      <w:bookmarkStart w:id="49" w:name="_Ref135032598"/>
      <w:r>
        <w:t xml:space="preserve">Figura </w:t>
      </w:r>
      <w:r>
        <w:fldChar w:fldCharType="begin"/>
      </w:r>
      <w:r>
        <w:instrText xml:space="preserve"> SEQ Figura \* ARABIC </w:instrText>
      </w:r>
      <w:r>
        <w:fldChar w:fldCharType="separate"/>
      </w:r>
      <w:r w:rsidR="003551EA">
        <w:rPr>
          <w:noProof/>
        </w:rPr>
        <w:t>38</w:t>
      </w:r>
      <w:r>
        <w:fldChar w:fldCharType="end"/>
      </w:r>
      <w:bookmarkEnd w:id="49"/>
      <w:r>
        <w:t>.</w:t>
      </w:r>
      <w:r w:rsidR="00D9615B" w:rsidRPr="007A00B8">
        <w:t xml:space="preserve"> </w:t>
      </w:r>
      <w:r w:rsidR="00D9615B">
        <w:t xml:space="preserve">Distribución de la </w:t>
      </w:r>
      <w:r w:rsidR="00D9615B">
        <w:t>concentración de clorofila a en r</w:t>
      </w:r>
      <w:r w:rsidR="00D9615B">
        <w:t>elación con la distribución de la varianza espacial y la significancia de la prueba local de Moran para determinar autocorrelación espacial.</w:t>
      </w:r>
    </w:p>
    <w:p w14:paraId="02E2C45D" w14:textId="2163810C" w:rsidR="00D9615B" w:rsidRDefault="00D9615B">
      <w:pPr>
        <w:spacing w:before="0" w:after="0"/>
        <w:contextualSpacing w:val="0"/>
        <w:jc w:val="left"/>
        <w:rPr>
          <w:bCs w:val="0"/>
        </w:rPr>
      </w:pPr>
      <w:r>
        <w:br w:type="page"/>
      </w:r>
    </w:p>
    <w:p w14:paraId="5DFBBBFE" w14:textId="41097BF9" w:rsidR="002B15FE" w:rsidRDefault="00D9615B" w:rsidP="00884C2B">
      <w:pPr>
        <w:pStyle w:val="Descripcin"/>
      </w:pPr>
      <w:r>
        <w:lastRenderedPageBreak/>
        <w:t xml:space="preserve">La estimación de los diferentes niveles de diversidad, basados en la densidad colectada (Número de individuos) para los transectos mostró que la diversidad </w:t>
      </w:r>
      <w:r w:rsidRPr="00D9615B">
        <w:rPr>
          <w:vertAlign w:val="superscript"/>
        </w:rPr>
        <w:t>0</w:t>
      </w:r>
      <w:r>
        <w:t xml:space="preserve">D es mayor en el transecto del </w:t>
      </w:r>
      <w:proofErr w:type="spellStart"/>
      <w:r>
        <w:t>Sanquianga</w:t>
      </w:r>
      <w:proofErr w:type="spellEnd"/>
      <w:r w:rsidR="00A2128F">
        <w:t xml:space="preserve"> con un valor de aproximadamente 110 especies</w:t>
      </w:r>
      <w:r>
        <w:t>, seguido del transecto Guascama</w:t>
      </w:r>
      <w:r w:rsidR="002A7496">
        <w:t xml:space="preserve"> </w:t>
      </w:r>
      <w:r w:rsidR="00A2128F">
        <w:t>con aproximadamente 90 especies y</w:t>
      </w:r>
      <w:r>
        <w:t xml:space="preserve"> por último el transecto </w:t>
      </w:r>
      <w:proofErr w:type="spellStart"/>
      <w:r>
        <w:t>Amarales</w:t>
      </w:r>
      <w:proofErr w:type="spellEnd"/>
      <w:r w:rsidR="00A2128F">
        <w:t xml:space="preserve"> con 75 especies, encontrándose diferencias entre estas. Para la diversidad </w:t>
      </w:r>
      <w:r w:rsidR="00A2128F">
        <w:rPr>
          <w:vertAlign w:val="superscript"/>
        </w:rPr>
        <w:t>1</w:t>
      </w:r>
      <w:r w:rsidR="00A2128F">
        <w:t>D</w:t>
      </w:r>
      <w:r w:rsidR="00A2128F">
        <w:t xml:space="preserve"> y </w:t>
      </w:r>
      <w:r w:rsidR="00A2128F">
        <w:rPr>
          <w:vertAlign w:val="superscript"/>
        </w:rPr>
        <w:t>2</w:t>
      </w:r>
      <w:r w:rsidR="00A2128F">
        <w:t>D</w:t>
      </w:r>
      <w:r w:rsidR="00A2128F">
        <w:t>, no se encontraron diferencias entre los transectos (</w:t>
      </w:r>
      <w:r w:rsidR="00A2128F">
        <w:fldChar w:fldCharType="begin"/>
      </w:r>
      <w:r w:rsidR="00A2128F">
        <w:instrText xml:space="preserve"> REF _Ref135033830 \h </w:instrText>
      </w:r>
      <w:r w:rsidR="00A2128F">
        <w:fldChar w:fldCharType="separate"/>
      </w:r>
      <w:r w:rsidR="003551EA">
        <w:t xml:space="preserve">Figura </w:t>
      </w:r>
      <w:r w:rsidR="003551EA">
        <w:rPr>
          <w:noProof/>
        </w:rPr>
        <w:t>39</w:t>
      </w:r>
      <w:r w:rsidR="00A2128F">
        <w:fldChar w:fldCharType="end"/>
      </w:r>
      <w:r w:rsidR="00A2128F">
        <w:t xml:space="preserve">). Al comparar las mareas </w:t>
      </w:r>
      <w:r w:rsidR="00884C2B">
        <w:t xml:space="preserve">no se encontraron diferencias en la medición de ninguno de los niveles de diversidad, </w:t>
      </w:r>
      <w:proofErr w:type="spellStart"/>
      <w:r w:rsidR="00884C2B">
        <w:t>si</w:t>
      </w:r>
      <w:proofErr w:type="spellEnd"/>
      <w:r w:rsidR="00884C2B">
        <w:t xml:space="preserve"> embargo para los sectores se presentaron diferencias en la diversidad </w:t>
      </w:r>
      <w:r w:rsidR="00884C2B">
        <w:rPr>
          <w:vertAlign w:val="superscript"/>
        </w:rPr>
        <w:t>0</w:t>
      </w:r>
      <w:r w:rsidR="00884C2B">
        <w:t>D</w:t>
      </w:r>
      <w:r w:rsidR="00884C2B">
        <w:t xml:space="preserve"> donde el sector costero fue mayor que el oceánico. La diversidad</w:t>
      </w:r>
      <w:r w:rsidR="00884C2B">
        <w:t xml:space="preserve"> </w:t>
      </w:r>
      <w:r w:rsidR="00884C2B">
        <w:rPr>
          <w:vertAlign w:val="superscript"/>
        </w:rPr>
        <w:t>1</w:t>
      </w:r>
      <w:r w:rsidR="00884C2B">
        <w:t xml:space="preserve">D y </w:t>
      </w:r>
      <w:r w:rsidR="00884C2B">
        <w:rPr>
          <w:vertAlign w:val="superscript"/>
        </w:rPr>
        <w:t>2</w:t>
      </w:r>
      <w:r w:rsidR="00884C2B">
        <w:t>D</w:t>
      </w:r>
      <w:r w:rsidR="00884C2B">
        <w:t xml:space="preserve"> no presentaron diferencias entre los sectores (</w:t>
      </w:r>
      <w:r w:rsidR="00884C2B">
        <w:fldChar w:fldCharType="begin"/>
      </w:r>
      <w:r w:rsidR="00884C2B">
        <w:instrText xml:space="preserve"> REF _Ref135033830 \h </w:instrText>
      </w:r>
      <w:r w:rsidR="00884C2B">
        <w:fldChar w:fldCharType="separate"/>
      </w:r>
      <w:r w:rsidR="003551EA">
        <w:t xml:space="preserve">Figura </w:t>
      </w:r>
      <w:r w:rsidR="003551EA">
        <w:rPr>
          <w:noProof/>
        </w:rPr>
        <w:t>39</w:t>
      </w:r>
      <w:r w:rsidR="00884C2B">
        <w:fldChar w:fldCharType="end"/>
      </w:r>
      <w:r w:rsidR="00884C2B">
        <w:t>).</w:t>
      </w:r>
    </w:p>
    <w:p w14:paraId="57B472FB" w14:textId="77777777" w:rsidR="00884C2B" w:rsidRPr="00884C2B" w:rsidRDefault="00884C2B" w:rsidP="00884C2B"/>
    <w:p w14:paraId="1D67E0FB" w14:textId="77777777" w:rsidR="002B15FE" w:rsidRDefault="002B15FE" w:rsidP="002B15FE">
      <w:pPr>
        <w:pStyle w:val="Descripcin"/>
        <w:jc w:val="center"/>
      </w:pPr>
      <w:r>
        <w:rPr>
          <w:noProof/>
        </w:rPr>
        <w:drawing>
          <wp:inline distT="0" distB="0" distL="0" distR="0" wp14:anchorId="34070675" wp14:editId="0C8F901F">
            <wp:extent cx="4626550" cy="6480000"/>
            <wp:effectExtent l="0" t="0" r="317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626550" cy="6480000"/>
                    </a:xfrm>
                    <a:prstGeom prst="rect">
                      <a:avLst/>
                    </a:prstGeom>
                    <a:noFill/>
                    <a:ln>
                      <a:noFill/>
                    </a:ln>
                  </pic:spPr>
                </pic:pic>
              </a:graphicData>
            </a:graphic>
          </wp:inline>
        </w:drawing>
      </w:r>
    </w:p>
    <w:p w14:paraId="352ED1A1" w14:textId="77777777" w:rsidR="002B15FE" w:rsidRPr="007B7693" w:rsidRDefault="002B15FE" w:rsidP="002B15FE"/>
    <w:p w14:paraId="602CDC29" w14:textId="1433DF9F" w:rsidR="002B15FE" w:rsidRDefault="002B15FE" w:rsidP="002B15FE">
      <w:pPr>
        <w:pStyle w:val="Descripcin"/>
      </w:pPr>
      <w:bookmarkStart w:id="50" w:name="_Ref135033830"/>
      <w:r>
        <w:t xml:space="preserve">Figura </w:t>
      </w:r>
      <w:r>
        <w:fldChar w:fldCharType="begin"/>
      </w:r>
      <w:r>
        <w:instrText xml:space="preserve"> SEQ Figura \* ARABIC </w:instrText>
      </w:r>
      <w:r>
        <w:fldChar w:fldCharType="separate"/>
      </w:r>
      <w:r w:rsidR="003551EA">
        <w:rPr>
          <w:noProof/>
        </w:rPr>
        <w:t>39</w:t>
      </w:r>
      <w:r>
        <w:rPr>
          <w:noProof/>
        </w:rPr>
        <w:fldChar w:fldCharType="end"/>
      </w:r>
      <w:bookmarkEnd w:id="50"/>
      <w:r>
        <w:t>.</w:t>
      </w:r>
      <w:r w:rsidR="00884C2B">
        <w:t xml:space="preserve"> Estimación y extrapolación de la </w:t>
      </w:r>
      <w:proofErr w:type="gramStart"/>
      <w:r w:rsidR="00884C2B">
        <w:t xml:space="preserve">diversidad </w:t>
      </w:r>
      <w:r w:rsidR="00884C2B">
        <w:t xml:space="preserve"> </w:t>
      </w:r>
      <w:r w:rsidR="00884C2B">
        <w:rPr>
          <w:vertAlign w:val="superscript"/>
        </w:rPr>
        <w:t>0</w:t>
      </w:r>
      <w:proofErr w:type="gramEnd"/>
      <w:r w:rsidR="00884C2B">
        <w:t>D</w:t>
      </w:r>
      <w:r w:rsidR="00884C2B">
        <w:t>,</w:t>
      </w:r>
      <w:r w:rsidR="00884C2B">
        <w:t xml:space="preserve"> </w:t>
      </w:r>
      <w:r w:rsidR="00884C2B">
        <w:rPr>
          <w:vertAlign w:val="superscript"/>
        </w:rPr>
        <w:t>1</w:t>
      </w:r>
      <w:r w:rsidR="00884C2B">
        <w:t xml:space="preserve">D y </w:t>
      </w:r>
      <w:r w:rsidR="00884C2B">
        <w:rPr>
          <w:vertAlign w:val="superscript"/>
        </w:rPr>
        <w:t>2</w:t>
      </w:r>
      <w:r w:rsidR="00884C2B">
        <w:t>D</w:t>
      </w:r>
      <w:r w:rsidR="00884C2B">
        <w:t xml:space="preserve"> del fitoplancton, en los transectos, períodos mareales y sectores en el delta del río </w:t>
      </w:r>
      <w:proofErr w:type="spellStart"/>
      <w:r w:rsidR="00884C2B">
        <w:t>Sanquianga</w:t>
      </w:r>
      <w:proofErr w:type="spellEnd"/>
      <w:r w:rsidR="00884C2B">
        <w:t>.</w:t>
      </w:r>
    </w:p>
    <w:p w14:paraId="0EA213AB" w14:textId="16308219" w:rsidR="00186250" w:rsidRDefault="00186250" w:rsidP="002B15FE">
      <w:pPr>
        <w:jc w:val="center"/>
      </w:pPr>
      <w:r>
        <w:br w:type="page"/>
      </w:r>
    </w:p>
    <w:p w14:paraId="76C3A799" w14:textId="46494333" w:rsidR="00186250" w:rsidRDefault="009358E9" w:rsidP="00AD08AA">
      <w:r>
        <w:lastRenderedPageBreak/>
        <w:t>El análisis de agrupamiento con el escalamiento multidimensional no métrico basado en la composición de las especies de fitoplancton no evidenció la separación de ninguna de las categorías evaluadas y no se formaron grupos independientes, evidenciando homogeneidad espacial en la composición (</w:t>
      </w:r>
      <w:r>
        <w:fldChar w:fldCharType="begin"/>
      </w:r>
      <w:r>
        <w:instrText xml:space="preserve"> REF _Ref135035158 \h </w:instrText>
      </w:r>
      <w:r>
        <w:fldChar w:fldCharType="separate"/>
      </w:r>
      <w:r w:rsidR="003551EA">
        <w:t xml:space="preserve">Figura </w:t>
      </w:r>
      <w:r w:rsidR="003551EA">
        <w:rPr>
          <w:noProof/>
        </w:rPr>
        <w:t>40</w:t>
      </w:r>
      <w:r>
        <w:fldChar w:fldCharType="end"/>
      </w:r>
      <w:r>
        <w:t>).</w:t>
      </w:r>
    </w:p>
    <w:p w14:paraId="1F3029F7" w14:textId="7D0C3664" w:rsidR="00186250" w:rsidRDefault="00186250" w:rsidP="00AD08AA"/>
    <w:p w14:paraId="162C7CF1" w14:textId="1AFBC3D5" w:rsidR="00186250" w:rsidRDefault="00E2010A" w:rsidP="00AD08AA">
      <w:pPr>
        <w:pStyle w:val="Descripcin"/>
      </w:pPr>
      <w:r>
        <w:rPr>
          <w:noProof/>
        </w:rPr>
        <w:drawing>
          <wp:inline distT="0" distB="0" distL="0" distR="0" wp14:anchorId="1E0C2FFD" wp14:editId="61CD45CD">
            <wp:extent cx="5397500" cy="5397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397500" cy="5397500"/>
                    </a:xfrm>
                    <a:prstGeom prst="rect">
                      <a:avLst/>
                    </a:prstGeom>
                    <a:noFill/>
                    <a:ln>
                      <a:noFill/>
                    </a:ln>
                  </pic:spPr>
                </pic:pic>
              </a:graphicData>
            </a:graphic>
          </wp:inline>
        </w:drawing>
      </w:r>
    </w:p>
    <w:p w14:paraId="12E5CF50" w14:textId="77777777" w:rsidR="005A5976" w:rsidRDefault="005A5976" w:rsidP="00AD08AA">
      <w:pPr>
        <w:pStyle w:val="Descripcin"/>
      </w:pPr>
    </w:p>
    <w:p w14:paraId="25BC1E81" w14:textId="530E8B77" w:rsidR="00370010" w:rsidRDefault="00186250" w:rsidP="00AD08AA">
      <w:pPr>
        <w:pStyle w:val="Descripcin"/>
      </w:pPr>
      <w:bookmarkStart w:id="51" w:name="_Ref135035158"/>
      <w:r>
        <w:t xml:space="preserve">Figura </w:t>
      </w:r>
      <w:r w:rsidR="005B2713">
        <w:fldChar w:fldCharType="begin"/>
      </w:r>
      <w:r w:rsidR="005B2713">
        <w:instrText xml:space="preserve"> SEQ Figura \* ARABIC </w:instrText>
      </w:r>
      <w:r w:rsidR="005B2713">
        <w:fldChar w:fldCharType="separate"/>
      </w:r>
      <w:r w:rsidR="003551EA">
        <w:rPr>
          <w:noProof/>
        </w:rPr>
        <w:t>40</w:t>
      </w:r>
      <w:r w:rsidR="005B2713">
        <w:rPr>
          <w:noProof/>
        </w:rPr>
        <w:fldChar w:fldCharType="end"/>
      </w:r>
      <w:bookmarkEnd w:id="51"/>
      <w:r w:rsidR="005A5976">
        <w:rPr>
          <w:noProof/>
        </w:rPr>
        <w:t>.</w:t>
      </w:r>
      <w:r w:rsidR="009358E9">
        <w:rPr>
          <w:noProof/>
        </w:rPr>
        <w:t xml:space="preserve"> Análisis de escalamiento multidimensional no métrico (NMDS) </w:t>
      </w:r>
      <w:r w:rsidR="00E2010A">
        <w:rPr>
          <w:noProof/>
        </w:rPr>
        <w:t>basado en la composición de especies de fitoplancton agrupado por mareas, sectores y transectos.</w:t>
      </w:r>
    </w:p>
    <w:p w14:paraId="131E922E" w14:textId="346A31E2" w:rsidR="00370010" w:rsidRDefault="00370010" w:rsidP="00AD08AA"/>
    <w:p w14:paraId="3DEA4DFA" w14:textId="6C633D4E" w:rsidR="005274BE" w:rsidRDefault="00E05DD4" w:rsidP="005274BE">
      <w:pPr>
        <w:pStyle w:val="Ttulo3"/>
      </w:pPr>
      <w:r>
        <w:t>Ictioplancton</w:t>
      </w:r>
    </w:p>
    <w:p w14:paraId="744DD94F" w14:textId="24B0BD9F" w:rsidR="007B7693" w:rsidRDefault="007B7693" w:rsidP="007B7693"/>
    <w:p w14:paraId="2B6733B0" w14:textId="478B52FB" w:rsidR="00AF357C" w:rsidRDefault="007836C7" w:rsidP="007B7693">
      <w:r>
        <w:t xml:space="preserve">Se identificaron un total de 33 especies y UTO, con 13 familias de la cual la más diversa fue </w:t>
      </w:r>
      <w:proofErr w:type="spellStart"/>
      <w:r>
        <w:t>Scianidae</w:t>
      </w:r>
      <w:proofErr w:type="spellEnd"/>
      <w:r>
        <w:t xml:space="preserve"> </w:t>
      </w:r>
      <w:proofErr w:type="spellStart"/>
      <w:r>
        <w:t>sguida</w:t>
      </w:r>
      <w:proofErr w:type="spellEnd"/>
      <w:r>
        <w:t xml:space="preserve"> de </w:t>
      </w:r>
      <w:proofErr w:type="spellStart"/>
      <w:r>
        <w:t>Engraulidae</w:t>
      </w:r>
      <w:proofErr w:type="spellEnd"/>
      <w:r>
        <w:t xml:space="preserve">, </w:t>
      </w:r>
      <w:proofErr w:type="spellStart"/>
      <w:r>
        <w:t>Scombridae</w:t>
      </w:r>
      <w:proofErr w:type="spellEnd"/>
      <w:r>
        <w:t xml:space="preserve"> y </w:t>
      </w:r>
      <w:proofErr w:type="spellStart"/>
      <w:r>
        <w:t>Gobiidae</w:t>
      </w:r>
      <w:proofErr w:type="spellEnd"/>
      <w:r>
        <w:t xml:space="preserve">. </w:t>
      </w:r>
    </w:p>
    <w:p w14:paraId="46FB528E" w14:textId="77777777" w:rsidR="00AF357C" w:rsidRDefault="00AF357C">
      <w:pPr>
        <w:spacing w:before="0" w:after="0"/>
        <w:contextualSpacing w:val="0"/>
        <w:jc w:val="left"/>
      </w:pPr>
      <w:r>
        <w:br w:type="page"/>
      </w:r>
    </w:p>
    <w:p w14:paraId="0CE1A48A" w14:textId="1B8344AB" w:rsidR="007B7693" w:rsidRDefault="007B7693" w:rsidP="007B7693">
      <w:pPr>
        <w:pStyle w:val="Descripcin"/>
        <w:keepNext/>
      </w:pPr>
      <w:r>
        <w:lastRenderedPageBreak/>
        <w:t xml:space="preserve">Tabla </w:t>
      </w:r>
      <w:r>
        <w:fldChar w:fldCharType="begin"/>
      </w:r>
      <w:r>
        <w:instrText xml:space="preserve"> SEQ Tabla \* ARABIC </w:instrText>
      </w:r>
      <w:r>
        <w:fldChar w:fldCharType="separate"/>
      </w:r>
      <w:r w:rsidR="003551EA">
        <w:rPr>
          <w:noProof/>
        </w:rPr>
        <w:t>3</w:t>
      </w:r>
      <w:r>
        <w:fldChar w:fldCharType="end"/>
      </w:r>
      <w:r>
        <w:t>.</w:t>
      </w:r>
      <w:r w:rsidR="000474B3">
        <w:t xml:space="preserve"> </w:t>
      </w:r>
      <w:r w:rsidR="000474B3">
        <w:rPr>
          <w:lang w:val="es-MX"/>
        </w:rPr>
        <w:t xml:space="preserve">Listado de especies del </w:t>
      </w:r>
      <w:r w:rsidR="007836C7">
        <w:rPr>
          <w:lang w:val="es-MX"/>
        </w:rPr>
        <w:t>ictio</w:t>
      </w:r>
      <w:r w:rsidR="000474B3">
        <w:rPr>
          <w:lang w:val="es-MX"/>
        </w:rPr>
        <w:t xml:space="preserve">plancton de la desembocadura del delta </w:t>
      </w:r>
      <w:proofErr w:type="spellStart"/>
      <w:r w:rsidR="000474B3">
        <w:rPr>
          <w:lang w:val="es-MX"/>
        </w:rPr>
        <w:t>Sanquianga</w:t>
      </w:r>
      <w:proofErr w:type="spellEnd"/>
      <w:r w:rsidR="000474B3">
        <w:rPr>
          <w:lang w:val="es-MX"/>
        </w:rPr>
        <w:t>. (+) Presencia en cada transecto.</w:t>
      </w:r>
    </w:p>
    <w:p w14:paraId="5F66CE77" w14:textId="77777777" w:rsidR="007B7693" w:rsidRPr="007B7693" w:rsidRDefault="007B7693" w:rsidP="007B7693"/>
    <w:tbl>
      <w:tblPr>
        <w:tblW w:w="6669" w:type="dxa"/>
        <w:jc w:val="center"/>
        <w:tblCellMar>
          <w:left w:w="70" w:type="dxa"/>
          <w:right w:w="70" w:type="dxa"/>
        </w:tblCellMar>
        <w:tblLook w:val="04A0" w:firstRow="1" w:lastRow="0" w:firstColumn="1" w:lastColumn="0" w:noHBand="0" w:noVBand="1"/>
      </w:tblPr>
      <w:tblGrid>
        <w:gridCol w:w="3040"/>
        <w:gridCol w:w="1200"/>
        <w:gridCol w:w="1200"/>
        <w:gridCol w:w="1229"/>
      </w:tblGrid>
      <w:tr w:rsidR="007B7693" w:rsidRPr="005A5976" w14:paraId="5C37F4F7" w14:textId="77777777" w:rsidTr="005A5976">
        <w:trPr>
          <w:trHeight w:val="300"/>
          <w:tblHeader/>
          <w:jc w:val="center"/>
        </w:trPr>
        <w:tc>
          <w:tcPr>
            <w:tcW w:w="3040" w:type="dxa"/>
            <w:vMerge w:val="restart"/>
            <w:tcBorders>
              <w:top w:val="single" w:sz="4" w:space="0" w:color="auto"/>
              <w:left w:val="nil"/>
              <w:bottom w:val="nil"/>
              <w:right w:val="nil"/>
            </w:tcBorders>
            <w:shd w:val="clear" w:color="auto" w:fill="auto"/>
            <w:noWrap/>
            <w:vAlign w:val="center"/>
            <w:hideMark/>
          </w:tcPr>
          <w:p w14:paraId="4570594A" w14:textId="77777777" w:rsidR="007B7693" w:rsidRPr="005A5976" w:rsidRDefault="007B7693" w:rsidP="005A5976">
            <w:pPr>
              <w:rPr>
                <w:lang w:val="es-CO" w:eastAsia="es-CO"/>
              </w:rPr>
            </w:pPr>
            <w:r w:rsidRPr="005A5976">
              <w:rPr>
                <w:lang w:eastAsia="es-CO"/>
              </w:rPr>
              <w:t>Taxón</w:t>
            </w:r>
          </w:p>
        </w:tc>
        <w:tc>
          <w:tcPr>
            <w:tcW w:w="3629" w:type="dxa"/>
            <w:gridSpan w:val="3"/>
            <w:tcBorders>
              <w:top w:val="single" w:sz="4" w:space="0" w:color="auto"/>
              <w:left w:val="nil"/>
              <w:bottom w:val="nil"/>
              <w:right w:val="nil"/>
            </w:tcBorders>
            <w:shd w:val="clear" w:color="auto" w:fill="auto"/>
            <w:vAlign w:val="center"/>
            <w:hideMark/>
          </w:tcPr>
          <w:p w14:paraId="021E3731" w14:textId="77777777" w:rsidR="007B7693" w:rsidRPr="005A5976" w:rsidRDefault="007B7693" w:rsidP="005A5976">
            <w:pPr>
              <w:rPr>
                <w:lang w:val="es-CO" w:eastAsia="es-CO"/>
              </w:rPr>
            </w:pPr>
            <w:r w:rsidRPr="005A5976">
              <w:rPr>
                <w:lang w:eastAsia="es-CO"/>
              </w:rPr>
              <w:t>Sitios</w:t>
            </w:r>
          </w:p>
        </w:tc>
      </w:tr>
      <w:tr w:rsidR="007B7693" w:rsidRPr="005A5976" w14:paraId="4D55B7AC" w14:textId="77777777" w:rsidTr="005A5976">
        <w:trPr>
          <w:trHeight w:val="300"/>
          <w:tblHeader/>
          <w:jc w:val="center"/>
        </w:trPr>
        <w:tc>
          <w:tcPr>
            <w:tcW w:w="3040" w:type="dxa"/>
            <w:vMerge/>
            <w:tcBorders>
              <w:top w:val="single" w:sz="4" w:space="0" w:color="auto"/>
              <w:left w:val="nil"/>
              <w:bottom w:val="nil"/>
              <w:right w:val="nil"/>
            </w:tcBorders>
            <w:vAlign w:val="center"/>
            <w:hideMark/>
          </w:tcPr>
          <w:p w14:paraId="69BDA157" w14:textId="77777777" w:rsidR="007B7693" w:rsidRPr="005A5976" w:rsidRDefault="007B7693" w:rsidP="005A5976">
            <w:pPr>
              <w:rPr>
                <w:lang w:val="es-CO" w:eastAsia="es-CO"/>
              </w:rPr>
            </w:pPr>
          </w:p>
        </w:tc>
        <w:tc>
          <w:tcPr>
            <w:tcW w:w="1200" w:type="dxa"/>
            <w:tcBorders>
              <w:top w:val="nil"/>
              <w:left w:val="nil"/>
              <w:bottom w:val="nil"/>
              <w:right w:val="nil"/>
            </w:tcBorders>
            <w:shd w:val="clear" w:color="auto" w:fill="auto"/>
            <w:vAlign w:val="center"/>
            <w:hideMark/>
          </w:tcPr>
          <w:p w14:paraId="2AE36FE2" w14:textId="77777777" w:rsidR="007B7693" w:rsidRPr="005A5976" w:rsidRDefault="007B7693" w:rsidP="005A5976">
            <w:pPr>
              <w:rPr>
                <w:lang w:val="es-CO" w:eastAsia="es-CO"/>
              </w:rPr>
            </w:pPr>
            <w:proofErr w:type="spellStart"/>
            <w:r w:rsidRPr="005A5976">
              <w:rPr>
                <w:lang w:eastAsia="es-CO"/>
              </w:rPr>
              <w:t>Amarales</w:t>
            </w:r>
            <w:proofErr w:type="spellEnd"/>
          </w:p>
        </w:tc>
        <w:tc>
          <w:tcPr>
            <w:tcW w:w="1200" w:type="dxa"/>
            <w:tcBorders>
              <w:top w:val="nil"/>
              <w:left w:val="nil"/>
              <w:bottom w:val="nil"/>
              <w:right w:val="nil"/>
            </w:tcBorders>
            <w:shd w:val="clear" w:color="auto" w:fill="auto"/>
            <w:vAlign w:val="center"/>
            <w:hideMark/>
          </w:tcPr>
          <w:p w14:paraId="7247EC71" w14:textId="77777777" w:rsidR="007B7693" w:rsidRPr="005A5976" w:rsidRDefault="007B7693" w:rsidP="005A5976">
            <w:pPr>
              <w:rPr>
                <w:lang w:val="es-CO" w:eastAsia="es-CO"/>
              </w:rPr>
            </w:pPr>
            <w:r w:rsidRPr="005A5976">
              <w:rPr>
                <w:lang w:eastAsia="es-CO"/>
              </w:rPr>
              <w:t>Guascama</w:t>
            </w:r>
          </w:p>
        </w:tc>
        <w:tc>
          <w:tcPr>
            <w:tcW w:w="1229" w:type="dxa"/>
            <w:tcBorders>
              <w:top w:val="nil"/>
              <w:left w:val="nil"/>
              <w:bottom w:val="nil"/>
              <w:right w:val="nil"/>
            </w:tcBorders>
            <w:shd w:val="clear" w:color="auto" w:fill="auto"/>
            <w:vAlign w:val="center"/>
            <w:hideMark/>
          </w:tcPr>
          <w:p w14:paraId="4C46A5DC" w14:textId="77777777" w:rsidR="007B7693" w:rsidRPr="005A5976" w:rsidRDefault="007B7693" w:rsidP="005A5976">
            <w:pPr>
              <w:rPr>
                <w:lang w:val="es-CO" w:eastAsia="es-CO"/>
              </w:rPr>
            </w:pPr>
            <w:proofErr w:type="spellStart"/>
            <w:r w:rsidRPr="005A5976">
              <w:rPr>
                <w:lang w:eastAsia="es-CO"/>
              </w:rPr>
              <w:t>Sanquianga</w:t>
            </w:r>
            <w:proofErr w:type="spellEnd"/>
          </w:p>
        </w:tc>
      </w:tr>
      <w:tr w:rsidR="007B7693" w:rsidRPr="005A5976" w14:paraId="3CBC3729"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6C7417A6" w14:textId="77777777" w:rsidR="007B7693" w:rsidRPr="005A5976" w:rsidRDefault="007B7693" w:rsidP="005A5976">
            <w:pPr>
              <w:rPr>
                <w:lang w:val="es-CO" w:eastAsia="es-CO"/>
              </w:rPr>
            </w:pPr>
            <w:proofErr w:type="spellStart"/>
            <w:r w:rsidRPr="005A5976">
              <w:rPr>
                <w:lang w:val="es-CO" w:eastAsia="es-CO"/>
              </w:rPr>
              <w:t>Achiridae</w:t>
            </w:r>
            <w:proofErr w:type="spellEnd"/>
          </w:p>
        </w:tc>
      </w:tr>
      <w:tr w:rsidR="007B7693" w:rsidRPr="005A5976" w14:paraId="67271305"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1B9D037A" w14:textId="77777777" w:rsidR="007B7693" w:rsidRPr="005A5976" w:rsidRDefault="007B7693" w:rsidP="005A5976">
            <w:pPr>
              <w:rPr>
                <w:i/>
                <w:iCs/>
                <w:lang w:val="en-CA" w:eastAsia="es-CO"/>
              </w:rPr>
            </w:pPr>
            <w:proofErr w:type="spellStart"/>
            <w:r w:rsidRPr="005A5976">
              <w:rPr>
                <w:i/>
                <w:iCs/>
                <w:lang w:val="en-CA" w:eastAsia="es-CO"/>
              </w:rPr>
              <w:t>Achirus</w:t>
            </w:r>
            <w:proofErr w:type="spellEnd"/>
            <w:r w:rsidRPr="005A5976">
              <w:rPr>
                <w:i/>
                <w:iCs/>
                <w:lang w:val="en-CA" w:eastAsia="es-CO"/>
              </w:rPr>
              <w:t xml:space="preserve"> sp.</w:t>
            </w:r>
            <w:proofErr w:type="gramStart"/>
            <w:r w:rsidRPr="005A5976">
              <w:rPr>
                <w:i/>
                <w:iCs/>
                <w:lang w:val="en-CA" w:eastAsia="es-CO"/>
              </w:rPr>
              <w:t xml:space="preserve">1  </w:t>
            </w:r>
            <w:proofErr w:type="spellStart"/>
            <w:r w:rsidRPr="005A5976">
              <w:rPr>
                <w:i/>
                <w:iCs/>
                <w:lang w:val="en-CA" w:eastAsia="es-CO"/>
              </w:rPr>
              <w:t>cf</w:t>
            </w:r>
            <w:proofErr w:type="gramEnd"/>
            <w:r w:rsidRPr="005A5976">
              <w:rPr>
                <w:i/>
                <w:iCs/>
                <w:lang w:val="en-CA" w:eastAsia="es-CO"/>
              </w:rPr>
              <w:t>:A</w:t>
            </w:r>
            <w:proofErr w:type="spellEnd"/>
            <w:r w:rsidRPr="005A5976">
              <w:rPr>
                <w:i/>
                <w:iCs/>
                <w:lang w:val="en-CA" w:eastAsia="es-CO"/>
              </w:rPr>
              <w:t xml:space="preserve">. </w:t>
            </w:r>
            <w:proofErr w:type="spellStart"/>
            <w:r w:rsidRPr="005A5976">
              <w:rPr>
                <w:i/>
                <w:iCs/>
                <w:lang w:val="en-CA" w:eastAsia="es-CO"/>
              </w:rPr>
              <w:t>kluzingeri</w:t>
            </w:r>
            <w:proofErr w:type="spellEnd"/>
          </w:p>
        </w:tc>
        <w:tc>
          <w:tcPr>
            <w:tcW w:w="1200" w:type="dxa"/>
            <w:tcBorders>
              <w:top w:val="nil"/>
              <w:left w:val="nil"/>
              <w:bottom w:val="nil"/>
              <w:right w:val="nil"/>
            </w:tcBorders>
            <w:shd w:val="clear" w:color="auto" w:fill="auto"/>
            <w:noWrap/>
            <w:vAlign w:val="bottom"/>
            <w:hideMark/>
          </w:tcPr>
          <w:p w14:paraId="719B2227"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77A3344"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60DB6B5" w14:textId="77777777" w:rsidR="007B7693" w:rsidRPr="005A5976" w:rsidRDefault="007B7693" w:rsidP="005A5976">
            <w:pPr>
              <w:jc w:val="center"/>
              <w:rPr>
                <w:lang w:val="es-CO" w:eastAsia="es-CO"/>
              </w:rPr>
            </w:pPr>
            <w:r w:rsidRPr="005A5976">
              <w:rPr>
                <w:lang w:val="es-CO" w:eastAsia="es-CO"/>
              </w:rPr>
              <w:t>+</w:t>
            </w:r>
          </w:p>
        </w:tc>
      </w:tr>
      <w:tr w:rsidR="007B7693" w:rsidRPr="005A5976" w14:paraId="72D55B4C"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1119BC7" w14:textId="77777777" w:rsidR="007B7693" w:rsidRPr="005A5976" w:rsidRDefault="007B7693" w:rsidP="005A5976">
            <w:pPr>
              <w:rPr>
                <w:i/>
                <w:iCs/>
                <w:lang w:val="es-CO" w:eastAsia="es-CO"/>
              </w:rPr>
            </w:pPr>
            <w:proofErr w:type="spellStart"/>
            <w:r w:rsidRPr="005A5976">
              <w:rPr>
                <w:i/>
                <w:iCs/>
                <w:lang w:val="es-CO" w:eastAsia="es-CO"/>
              </w:rPr>
              <w:t>Achiridae</w:t>
            </w:r>
            <w:proofErr w:type="spellEnd"/>
            <w:r w:rsidRPr="005A5976">
              <w:rPr>
                <w:i/>
                <w:iCs/>
                <w:lang w:val="es-CO" w:eastAsia="es-CO"/>
              </w:rPr>
              <w:t xml:space="preserve"> sp.1 </w:t>
            </w:r>
          </w:p>
        </w:tc>
        <w:tc>
          <w:tcPr>
            <w:tcW w:w="1200" w:type="dxa"/>
            <w:tcBorders>
              <w:top w:val="nil"/>
              <w:left w:val="nil"/>
              <w:bottom w:val="nil"/>
              <w:right w:val="nil"/>
            </w:tcBorders>
            <w:shd w:val="clear" w:color="auto" w:fill="auto"/>
            <w:noWrap/>
            <w:vAlign w:val="bottom"/>
            <w:hideMark/>
          </w:tcPr>
          <w:p w14:paraId="7B920FE2"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D785534"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7C69685B" w14:textId="77777777" w:rsidR="007B7693" w:rsidRPr="005A5976" w:rsidRDefault="007B7693" w:rsidP="005A5976">
            <w:pPr>
              <w:jc w:val="center"/>
              <w:rPr>
                <w:lang w:val="es-CO" w:eastAsia="es-CO"/>
              </w:rPr>
            </w:pPr>
            <w:r w:rsidRPr="005A5976">
              <w:rPr>
                <w:lang w:val="es-CO" w:eastAsia="es-CO"/>
              </w:rPr>
              <w:t>+</w:t>
            </w:r>
          </w:p>
        </w:tc>
      </w:tr>
      <w:tr w:rsidR="007B7693" w:rsidRPr="005A5976" w14:paraId="2502E096"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7E1C76B4" w14:textId="77777777" w:rsidR="007B7693" w:rsidRPr="005A5976" w:rsidRDefault="007B7693" w:rsidP="005A5976">
            <w:pPr>
              <w:rPr>
                <w:lang w:val="es-CO" w:eastAsia="es-CO"/>
              </w:rPr>
            </w:pPr>
            <w:proofErr w:type="spellStart"/>
            <w:r w:rsidRPr="005A5976">
              <w:rPr>
                <w:lang w:val="es-CO" w:eastAsia="es-CO"/>
              </w:rPr>
              <w:t>Carangidae</w:t>
            </w:r>
            <w:proofErr w:type="spellEnd"/>
          </w:p>
        </w:tc>
      </w:tr>
      <w:tr w:rsidR="007B7693" w:rsidRPr="005A5976" w14:paraId="2BBE4026"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A6EA471" w14:textId="77777777" w:rsidR="007B7693" w:rsidRPr="005A5976" w:rsidRDefault="007B7693" w:rsidP="005A5976">
            <w:pPr>
              <w:rPr>
                <w:i/>
                <w:iCs/>
                <w:lang w:val="es-CO" w:eastAsia="es-CO"/>
              </w:rPr>
            </w:pPr>
            <w:proofErr w:type="spellStart"/>
            <w:proofErr w:type="gramStart"/>
            <w:r w:rsidRPr="005A5976">
              <w:rPr>
                <w:i/>
                <w:iCs/>
                <w:lang w:val="es-CO" w:eastAsia="es-CO"/>
              </w:rPr>
              <w:t>Seriola</w:t>
            </w:r>
            <w:proofErr w:type="spellEnd"/>
            <w:r w:rsidRPr="005A5976">
              <w:rPr>
                <w:i/>
                <w:iCs/>
                <w:lang w:val="es-CO" w:eastAsia="es-CO"/>
              </w:rPr>
              <w:t xml:space="preserve">  </w:t>
            </w:r>
            <w:proofErr w:type="spellStart"/>
            <w:r w:rsidRPr="005A5976">
              <w:rPr>
                <w:i/>
                <w:iCs/>
                <w:lang w:val="es-CO" w:eastAsia="es-CO"/>
              </w:rPr>
              <w:t>lalandi</w:t>
            </w:r>
            <w:proofErr w:type="spellEnd"/>
            <w:proofErr w:type="gramEnd"/>
          </w:p>
        </w:tc>
        <w:tc>
          <w:tcPr>
            <w:tcW w:w="1200" w:type="dxa"/>
            <w:tcBorders>
              <w:top w:val="nil"/>
              <w:left w:val="nil"/>
              <w:bottom w:val="nil"/>
              <w:right w:val="nil"/>
            </w:tcBorders>
            <w:shd w:val="clear" w:color="auto" w:fill="auto"/>
            <w:noWrap/>
            <w:vAlign w:val="bottom"/>
            <w:hideMark/>
          </w:tcPr>
          <w:p w14:paraId="01A78DF9"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3FE33F2"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1A1B7E05" w14:textId="77777777" w:rsidR="007B7693" w:rsidRPr="005A5976" w:rsidRDefault="007B7693" w:rsidP="005A5976">
            <w:pPr>
              <w:jc w:val="center"/>
              <w:rPr>
                <w:lang w:val="es-CO" w:eastAsia="es-CO"/>
              </w:rPr>
            </w:pPr>
            <w:r w:rsidRPr="005A5976">
              <w:rPr>
                <w:lang w:val="es-CO" w:eastAsia="es-CO"/>
              </w:rPr>
              <w:t>+</w:t>
            </w:r>
          </w:p>
        </w:tc>
      </w:tr>
      <w:tr w:rsidR="007B7693" w:rsidRPr="005A5976" w14:paraId="22343266"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CAFC816" w14:textId="77777777" w:rsidR="007B7693" w:rsidRPr="005A5976" w:rsidRDefault="007B7693" w:rsidP="005A5976">
            <w:pPr>
              <w:rPr>
                <w:i/>
                <w:iCs/>
                <w:lang w:val="es-CO" w:eastAsia="es-CO"/>
              </w:rPr>
            </w:pPr>
            <w:proofErr w:type="spellStart"/>
            <w:r w:rsidRPr="005A5976">
              <w:rPr>
                <w:i/>
                <w:iCs/>
                <w:lang w:val="es-CO" w:eastAsia="es-CO"/>
              </w:rPr>
              <w:t>Chloroscombrus</w:t>
            </w:r>
            <w:proofErr w:type="spellEnd"/>
            <w:r w:rsidRPr="005A5976">
              <w:rPr>
                <w:i/>
                <w:iCs/>
                <w:lang w:val="es-CO" w:eastAsia="es-CO"/>
              </w:rPr>
              <w:t xml:space="preserve"> orqueta</w:t>
            </w:r>
          </w:p>
        </w:tc>
        <w:tc>
          <w:tcPr>
            <w:tcW w:w="1200" w:type="dxa"/>
            <w:tcBorders>
              <w:top w:val="nil"/>
              <w:left w:val="nil"/>
              <w:bottom w:val="nil"/>
              <w:right w:val="nil"/>
            </w:tcBorders>
            <w:shd w:val="clear" w:color="auto" w:fill="auto"/>
            <w:noWrap/>
            <w:vAlign w:val="bottom"/>
            <w:hideMark/>
          </w:tcPr>
          <w:p w14:paraId="3E9BC0C2"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783E9CA7"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150CAC21" w14:textId="77777777" w:rsidR="007B7693" w:rsidRPr="005A5976" w:rsidRDefault="007B7693" w:rsidP="005A5976">
            <w:pPr>
              <w:jc w:val="center"/>
              <w:rPr>
                <w:lang w:val="es-CO" w:eastAsia="es-CO"/>
              </w:rPr>
            </w:pPr>
            <w:r w:rsidRPr="005A5976">
              <w:rPr>
                <w:lang w:val="es-CO" w:eastAsia="es-CO"/>
              </w:rPr>
              <w:t>+</w:t>
            </w:r>
          </w:p>
        </w:tc>
      </w:tr>
      <w:tr w:rsidR="007B7693" w:rsidRPr="005A5976" w14:paraId="526A2999"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477E46AD" w14:textId="77777777" w:rsidR="007B7693" w:rsidRPr="005A5976" w:rsidRDefault="007B7693" w:rsidP="005A5976">
            <w:pPr>
              <w:rPr>
                <w:lang w:val="es-CO" w:eastAsia="es-CO"/>
              </w:rPr>
            </w:pPr>
            <w:proofErr w:type="spellStart"/>
            <w:r w:rsidRPr="005A5976">
              <w:rPr>
                <w:lang w:val="es-CO" w:eastAsia="es-CO"/>
              </w:rPr>
              <w:t>Engraulidae</w:t>
            </w:r>
            <w:proofErr w:type="spellEnd"/>
          </w:p>
        </w:tc>
      </w:tr>
      <w:tr w:rsidR="007B7693" w:rsidRPr="005A5976" w14:paraId="4CE14DCA"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4DCAA8C0" w14:textId="77777777" w:rsidR="007B7693" w:rsidRPr="005A5976" w:rsidRDefault="007B7693" w:rsidP="005A5976">
            <w:pPr>
              <w:rPr>
                <w:i/>
                <w:iCs/>
                <w:lang w:val="es-CO" w:eastAsia="es-CO"/>
              </w:rPr>
            </w:pPr>
            <w:r w:rsidRPr="005A5976">
              <w:rPr>
                <w:i/>
                <w:iCs/>
                <w:lang w:val="es-CO" w:eastAsia="es-CO"/>
              </w:rPr>
              <w:t xml:space="preserve">Anchoa sp.1  </w:t>
            </w:r>
          </w:p>
        </w:tc>
        <w:tc>
          <w:tcPr>
            <w:tcW w:w="1200" w:type="dxa"/>
            <w:tcBorders>
              <w:top w:val="nil"/>
              <w:left w:val="nil"/>
              <w:bottom w:val="nil"/>
              <w:right w:val="nil"/>
            </w:tcBorders>
            <w:shd w:val="clear" w:color="auto" w:fill="auto"/>
            <w:noWrap/>
            <w:vAlign w:val="bottom"/>
            <w:hideMark/>
          </w:tcPr>
          <w:p w14:paraId="72B8A33E"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05B6508"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D3F9FC6" w14:textId="77777777" w:rsidR="007B7693" w:rsidRPr="005A5976" w:rsidRDefault="007B7693" w:rsidP="005A5976">
            <w:pPr>
              <w:jc w:val="center"/>
              <w:rPr>
                <w:lang w:val="es-CO" w:eastAsia="es-CO"/>
              </w:rPr>
            </w:pPr>
          </w:p>
        </w:tc>
      </w:tr>
      <w:tr w:rsidR="007B7693" w:rsidRPr="005A5976" w14:paraId="69068243"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A721692" w14:textId="77777777" w:rsidR="007B7693" w:rsidRPr="005A5976" w:rsidRDefault="007B7693" w:rsidP="005A5976">
            <w:pPr>
              <w:rPr>
                <w:i/>
                <w:iCs/>
                <w:lang w:val="es-CO" w:eastAsia="es-CO"/>
              </w:rPr>
            </w:pPr>
            <w:r w:rsidRPr="005A5976">
              <w:rPr>
                <w:i/>
                <w:iCs/>
                <w:lang w:val="es-CO" w:eastAsia="es-CO"/>
              </w:rPr>
              <w:t>Anchoa sp.2</w:t>
            </w:r>
          </w:p>
        </w:tc>
        <w:tc>
          <w:tcPr>
            <w:tcW w:w="1200" w:type="dxa"/>
            <w:tcBorders>
              <w:top w:val="nil"/>
              <w:left w:val="nil"/>
              <w:bottom w:val="nil"/>
              <w:right w:val="nil"/>
            </w:tcBorders>
            <w:shd w:val="clear" w:color="auto" w:fill="auto"/>
            <w:noWrap/>
            <w:vAlign w:val="bottom"/>
            <w:hideMark/>
          </w:tcPr>
          <w:p w14:paraId="05D8D73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AC58D08"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7C05841" w14:textId="77777777" w:rsidR="007B7693" w:rsidRPr="005A5976" w:rsidRDefault="007B7693" w:rsidP="005A5976">
            <w:pPr>
              <w:jc w:val="center"/>
              <w:rPr>
                <w:lang w:val="es-CO" w:eastAsia="es-CO"/>
              </w:rPr>
            </w:pPr>
            <w:r w:rsidRPr="005A5976">
              <w:rPr>
                <w:lang w:val="es-CO" w:eastAsia="es-CO"/>
              </w:rPr>
              <w:t>+</w:t>
            </w:r>
          </w:p>
        </w:tc>
      </w:tr>
      <w:tr w:rsidR="007B7693" w:rsidRPr="005A5976" w14:paraId="1851F3F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9C03D93" w14:textId="77777777" w:rsidR="007B7693" w:rsidRPr="005A5976" w:rsidRDefault="007B7693" w:rsidP="005A5976">
            <w:pPr>
              <w:rPr>
                <w:i/>
                <w:iCs/>
                <w:lang w:val="es-CO" w:eastAsia="es-CO"/>
              </w:rPr>
            </w:pPr>
            <w:proofErr w:type="spellStart"/>
            <w:proofErr w:type="gramStart"/>
            <w:r w:rsidRPr="005A5976">
              <w:rPr>
                <w:i/>
                <w:iCs/>
                <w:lang w:val="es-CO" w:eastAsia="es-CO"/>
              </w:rPr>
              <w:t>Cetengraulis</w:t>
            </w:r>
            <w:proofErr w:type="spellEnd"/>
            <w:r w:rsidRPr="005A5976">
              <w:rPr>
                <w:i/>
                <w:iCs/>
                <w:lang w:val="es-CO" w:eastAsia="es-CO"/>
              </w:rPr>
              <w:t xml:space="preserve">  </w:t>
            </w:r>
            <w:proofErr w:type="spellStart"/>
            <w:r w:rsidRPr="005A5976">
              <w:rPr>
                <w:i/>
                <w:iCs/>
                <w:lang w:val="es-CO" w:eastAsia="es-CO"/>
              </w:rPr>
              <w:t>mysticetus</w:t>
            </w:r>
            <w:proofErr w:type="spellEnd"/>
            <w:proofErr w:type="gramEnd"/>
          </w:p>
        </w:tc>
        <w:tc>
          <w:tcPr>
            <w:tcW w:w="1200" w:type="dxa"/>
            <w:tcBorders>
              <w:top w:val="nil"/>
              <w:left w:val="nil"/>
              <w:bottom w:val="nil"/>
              <w:right w:val="nil"/>
            </w:tcBorders>
            <w:shd w:val="clear" w:color="auto" w:fill="auto"/>
            <w:noWrap/>
            <w:vAlign w:val="bottom"/>
            <w:hideMark/>
          </w:tcPr>
          <w:p w14:paraId="1F070633"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B85852D"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7C530774" w14:textId="77777777" w:rsidR="007B7693" w:rsidRPr="005A5976" w:rsidRDefault="007B7693" w:rsidP="005A5976">
            <w:pPr>
              <w:jc w:val="center"/>
              <w:rPr>
                <w:lang w:val="es-CO" w:eastAsia="es-CO"/>
              </w:rPr>
            </w:pPr>
            <w:r w:rsidRPr="005A5976">
              <w:rPr>
                <w:lang w:val="es-CO" w:eastAsia="es-CO"/>
              </w:rPr>
              <w:t>+</w:t>
            </w:r>
          </w:p>
        </w:tc>
      </w:tr>
      <w:tr w:rsidR="007B7693" w:rsidRPr="005A5976" w14:paraId="1F412538"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1B080F56" w14:textId="77777777" w:rsidR="007B7693" w:rsidRPr="005A5976" w:rsidRDefault="007B7693" w:rsidP="005A5976">
            <w:pPr>
              <w:rPr>
                <w:lang w:val="es-CO" w:eastAsia="es-CO"/>
              </w:rPr>
            </w:pPr>
            <w:proofErr w:type="spellStart"/>
            <w:r w:rsidRPr="005A5976">
              <w:rPr>
                <w:lang w:val="es-CO" w:eastAsia="es-CO"/>
              </w:rPr>
              <w:t>Gerreidae</w:t>
            </w:r>
            <w:proofErr w:type="spellEnd"/>
          </w:p>
        </w:tc>
      </w:tr>
      <w:tr w:rsidR="007B7693" w:rsidRPr="005A5976" w14:paraId="2D5EFF03"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213D9A0E" w14:textId="77777777" w:rsidR="007B7693" w:rsidRPr="005A5976" w:rsidRDefault="007B7693" w:rsidP="005A5976">
            <w:pPr>
              <w:rPr>
                <w:i/>
                <w:iCs/>
                <w:lang w:val="es-CO" w:eastAsia="es-CO"/>
              </w:rPr>
            </w:pPr>
            <w:proofErr w:type="spellStart"/>
            <w:r w:rsidRPr="005A5976">
              <w:rPr>
                <w:i/>
                <w:iCs/>
                <w:lang w:val="es-CO" w:eastAsia="es-CO"/>
              </w:rPr>
              <w:t>Gerreidae</w:t>
            </w:r>
            <w:proofErr w:type="spellEnd"/>
            <w:r w:rsidRPr="005A5976">
              <w:rPr>
                <w:i/>
                <w:iCs/>
                <w:lang w:val="es-CO" w:eastAsia="es-CO"/>
              </w:rPr>
              <w:t xml:space="preserve"> sp.1 </w:t>
            </w:r>
          </w:p>
        </w:tc>
        <w:tc>
          <w:tcPr>
            <w:tcW w:w="1200" w:type="dxa"/>
            <w:tcBorders>
              <w:top w:val="nil"/>
              <w:left w:val="nil"/>
              <w:bottom w:val="nil"/>
              <w:right w:val="nil"/>
            </w:tcBorders>
            <w:shd w:val="clear" w:color="auto" w:fill="auto"/>
            <w:noWrap/>
            <w:vAlign w:val="bottom"/>
            <w:hideMark/>
          </w:tcPr>
          <w:p w14:paraId="534BD437"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F19269D"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2EB0657" w14:textId="77777777" w:rsidR="007B7693" w:rsidRPr="005A5976" w:rsidRDefault="007B7693" w:rsidP="005A5976">
            <w:pPr>
              <w:jc w:val="center"/>
              <w:rPr>
                <w:lang w:val="es-CO" w:eastAsia="es-CO"/>
              </w:rPr>
            </w:pPr>
          </w:p>
        </w:tc>
      </w:tr>
      <w:tr w:rsidR="007B7693" w:rsidRPr="005A5976" w14:paraId="6BBEA847"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3069F3E7" w14:textId="77777777" w:rsidR="007B7693" w:rsidRPr="005A5976" w:rsidRDefault="007B7693" w:rsidP="005A5976">
            <w:pPr>
              <w:rPr>
                <w:lang w:val="es-CO" w:eastAsia="es-CO"/>
              </w:rPr>
            </w:pPr>
            <w:proofErr w:type="spellStart"/>
            <w:r w:rsidRPr="005A5976">
              <w:rPr>
                <w:lang w:val="es-CO" w:eastAsia="es-CO"/>
              </w:rPr>
              <w:t>Gobiesocidae</w:t>
            </w:r>
            <w:proofErr w:type="spellEnd"/>
          </w:p>
        </w:tc>
      </w:tr>
      <w:tr w:rsidR="007B7693" w:rsidRPr="005A5976" w14:paraId="49A73F14"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0C4A90F3" w14:textId="77777777" w:rsidR="007B7693" w:rsidRPr="005A5976" w:rsidRDefault="007B7693" w:rsidP="005A5976">
            <w:pPr>
              <w:rPr>
                <w:i/>
                <w:iCs/>
                <w:lang w:val="es-CO" w:eastAsia="es-CO"/>
              </w:rPr>
            </w:pPr>
            <w:proofErr w:type="spellStart"/>
            <w:r w:rsidRPr="005A5976">
              <w:rPr>
                <w:i/>
                <w:iCs/>
                <w:lang w:val="es-CO" w:eastAsia="es-CO"/>
              </w:rPr>
              <w:t>Gobiesox</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23A77626"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A6C484C"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71E8A2A" w14:textId="77777777" w:rsidR="007B7693" w:rsidRPr="005A5976" w:rsidRDefault="007B7693" w:rsidP="005A5976">
            <w:pPr>
              <w:jc w:val="center"/>
              <w:rPr>
                <w:lang w:val="es-CO" w:eastAsia="es-CO"/>
              </w:rPr>
            </w:pPr>
            <w:r w:rsidRPr="005A5976">
              <w:rPr>
                <w:lang w:val="es-CO" w:eastAsia="es-CO"/>
              </w:rPr>
              <w:t>+</w:t>
            </w:r>
          </w:p>
        </w:tc>
      </w:tr>
      <w:tr w:rsidR="007B7693" w:rsidRPr="005A5976" w14:paraId="1AE19234"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302BC998" w14:textId="77777777" w:rsidR="007B7693" w:rsidRPr="005A5976" w:rsidRDefault="007B7693" w:rsidP="005A5976">
            <w:pPr>
              <w:rPr>
                <w:lang w:val="es-CO" w:eastAsia="es-CO"/>
              </w:rPr>
            </w:pPr>
            <w:proofErr w:type="spellStart"/>
            <w:r w:rsidRPr="005A5976">
              <w:rPr>
                <w:lang w:val="es-CO" w:eastAsia="es-CO"/>
              </w:rPr>
              <w:t>Gobiidae</w:t>
            </w:r>
            <w:proofErr w:type="spellEnd"/>
          </w:p>
        </w:tc>
      </w:tr>
      <w:tr w:rsidR="007B7693" w:rsidRPr="005A5976" w14:paraId="318C72B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5AB2A164" w14:textId="77777777" w:rsidR="007B7693" w:rsidRPr="005A5976" w:rsidRDefault="007B7693" w:rsidP="005A5976">
            <w:pPr>
              <w:rPr>
                <w:i/>
                <w:iCs/>
                <w:lang w:val="es-CO" w:eastAsia="es-CO"/>
              </w:rPr>
            </w:pPr>
            <w:proofErr w:type="spellStart"/>
            <w:r w:rsidRPr="005A5976">
              <w:rPr>
                <w:i/>
                <w:iCs/>
                <w:lang w:val="es-CO" w:eastAsia="es-CO"/>
              </w:rPr>
              <w:t>Gobiidae</w:t>
            </w:r>
            <w:proofErr w:type="spellEnd"/>
            <w:r w:rsidRPr="005A5976">
              <w:rPr>
                <w:i/>
                <w:iCs/>
                <w:lang w:val="es-CO" w:eastAsia="es-CO"/>
              </w:rPr>
              <w:t xml:space="preserve"> sp.7</w:t>
            </w:r>
          </w:p>
        </w:tc>
        <w:tc>
          <w:tcPr>
            <w:tcW w:w="1200" w:type="dxa"/>
            <w:tcBorders>
              <w:top w:val="nil"/>
              <w:left w:val="nil"/>
              <w:bottom w:val="nil"/>
              <w:right w:val="nil"/>
            </w:tcBorders>
            <w:shd w:val="clear" w:color="auto" w:fill="auto"/>
            <w:noWrap/>
            <w:vAlign w:val="bottom"/>
            <w:hideMark/>
          </w:tcPr>
          <w:p w14:paraId="11E664A1"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EAF2C29"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13DF929" w14:textId="77777777" w:rsidR="007B7693" w:rsidRPr="005A5976" w:rsidRDefault="007B7693" w:rsidP="005A5976">
            <w:pPr>
              <w:jc w:val="center"/>
              <w:rPr>
                <w:lang w:val="es-CO" w:eastAsia="es-CO"/>
              </w:rPr>
            </w:pPr>
            <w:r w:rsidRPr="005A5976">
              <w:rPr>
                <w:lang w:val="es-CO" w:eastAsia="es-CO"/>
              </w:rPr>
              <w:t>+</w:t>
            </w:r>
          </w:p>
        </w:tc>
      </w:tr>
      <w:tr w:rsidR="007B7693" w:rsidRPr="005A5976" w14:paraId="3FDACB1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41886C7" w14:textId="77777777" w:rsidR="007B7693" w:rsidRPr="005A5976" w:rsidRDefault="007B7693" w:rsidP="005A5976">
            <w:pPr>
              <w:rPr>
                <w:i/>
                <w:iCs/>
                <w:lang w:val="es-CO" w:eastAsia="es-CO"/>
              </w:rPr>
            </w:pPr>
            <w:proofErr w:type="spellStart"/>
            <w:r w:rsidRPr="005A5976">
              <w:rPr>
                <w:i/>
                <w:iCs/>
                <w:lang w:val="es-CO" w:eastAsia="es-CO"/>
              </w:rPr>
              <w:t>Gobiidae</w:t>
            </w:r>
            <w:proofErr w:type="spellEnd"/>
            <w:r w:rsidRPr="005A5976">
              <w:rPr>
                <w:i/>
                <w:iCs/>
                <w:lang w:val="es-CO" w:eastAsia="es-CO"/>
              </w:rPr>
              <w:t xml:space="preserve"> </w:t>
            </w:r>
            <w:proofErr w:type="spellStart"/>
            <w:r w:rsidRPr="005A5976">
              <w:rPr>
                <w:i/>
                <w:iCs/>
                <w:lang w:val="es-CO" w:eastAsia="es-CO"/>
              </w:rPr>
              <w:t>cf</w:t>
            </w:r>
            <w:proofErr w:type="spellEnd"/>
            <w:r w:rsidRPr="005A5976">
              <w:rPr>
                <w:i/>
                <w:iCs/>
                <w:lang w:val="es-CO" w:eastAsia="es-CO"/>
              </w:rPr>
              <w:t xml:space="preserve">: </w:t>
            </w:r>
            <w:proofErr w:type="spellStart"/>
            <w:r w:rsidRPr="005A5976">
              <w:rPr>
                <w:i/>
                <w:iCs/>
                <w:lang w:val="es-CO" w:eastAsia="es-CO"/>
              </w:rPr>
              <w:t>Gobulus</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6BF76D03"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0E1DFB83"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F4687F7" w14:textId="77777777" w:rsidR="007B7693" w:rsidRPr="005A5976" w:rsidRDefault="007B7693" w:rsidP="005A5976">
            <w:pPr>
              <w:jc w:val="center"/>
              <w:rPr>
                <w:lang w:val="es-CO" w:eastAsia="es-CO"/>
              </w:rPr>
            </w:pPr>
            <w:r w:rsidRPr="005A5976">
              <w:rPr>
                <w:lang w:val="es-CO" w:eastAsia="es-CO"/>
              </w:rPr>
              <w:t>+</w:t>
            </w:r>
          </w:p>
        </w:tc>
      </w:tr>
      <w:tr w:rsidR="007B7693" w:rsidRPr="005A5976" w14:paraId="3E0FC5F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47AF4D89" w14:textId="77777777" w:rsidR="007B7693" w:rsidRPr="005A5976" w:rsidRDefault="007B7693" w:rsidP="005A5976">
            <w:pPr>
              <w:rPr>
                <w:i/>
                <w:iCs/>
                <w:lang w:val="es-CO" w:eastAsia="es-CO"/>
              </w:rPr>
            </w:pPr>
            <w:proofErr w:type="spellStart"/>
            <w:r w:rsidRPr="005A5976">
              <w:rPr>
                <w:i/>
                <w:iCs/>
                <w:lang w:val="es-CO" w:eastAsia="es-CO"/>
              </w:rPr>
              <w:t>Gobiidae</w:t>
            </w:r>
            <w:proofErr w:type="spellEnd"/>
            <w:r w:rsidRPr="005A5976">
              <w:rPr>
                <w:i/>
                <w:iCs/>
                <w:lang w:val="es-CO" w:eastAsia="es-CO"/>
              </w:rPr>
              <w:t xml:space="preserve"> sp.8</w:t>
            </w:r>
          </w:p>
        </w:tc>
        <w:tc>
          <w:tcPr>
            <w:tcW w:w="1200" w:type="dxa"/>
            <w:tcBorders>
              <w:top w:val="nil"/>
              <w:left w:val="nil"/>
              <w:bottom w:val="nil"/>
              <w:right w:val="nil"/>
            </w:tcBorders>
            <w:shd w:val="clear" w:color="auto" w:fill="auto"/>
            <w:noWrap/>
            <w:vAlign w:val="bottom"/>
            <w:hideMark/>
          </w:tcPr>
          <w:p w14:paraId="2B3E627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354B6C4"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33F44BE1" w14:textId="77777777" w:rsidR="007B7693" w:rsidRPr="005A5976" w:rsidRDefault="007B7693" w:rsidP="005A5976">
            <w:pPr>
              <w:jc w:val="center"/>
              <w:rPr>
                <w:lang w:val="es-CO" w:eastAsia="es-CO"/>
              </w:rPr>
            </w:pPr>
            <w:r w:rsidRPr="005A5976">
              <w:rPr>
                <w:lang w:val="es-CO" w:eastAsia="es-CO"/>
              </w:rPr>
              <w:t>+</w:t>
            </w:r>
          </w:p>
        </w:tc>
      </w:tr>
      <w:tr w:rsidR="007B7693" w:rsidRPr="005A5976" w14:paraId="1499D89B"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7E2961CC" w14:textId="77777777" w:rsidR="007B7693" w:rsidRPr="005A5976" w:rsidRDefault="007B7693" w:rsidP="005A5976">
            <w:pPr>
              <w:rPr>
                <w:lang w:val="es-CO" w:eastAsia="es-CO"/>
              </w:rPr>
            </w:pPr>
            <w:proofErr w:type="spellStart"/>
            <w:r w:rsidRPr="005A5976">
              <w:rPr>
                <w:lang w:val="es-CO" w:eastAsia="es-CO"/>
              </w:rPr>
              <w:t>Haemulidae</w:t>
            </w:r>
            <w:proofErr w:type="spellEnd"/>
          </w:p>
        </w:tc>
      </w:tr>
      <w:tr w:rsidR="007B7693" w:rsidRPr="005A5976" w14:paraId="1115B59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D1771C5" w14:textId="77777777" w:rsidR="007B7693" w:rsidRPr="005A5976" w:rsidRDefault="007B7693" w:rsidP="005A5976">
            <w:pPr>
              <w:rPr>
                <w:i/>
                <w:iCs/>
                <w:lang w:val="es-CO" w:eastAsia="es-CO"/>
              </w:rPr>
            </w:pPr>
            <w:proofErr w:type="spellStart"/>
            <w:r w:rsidRPr="005A5976">
              <w:rPr>
                <w:i/>
                <w:iCs/>
                <w:lang w:val="es-CO" w:eastAsia="es-CO"/>
              </w:rPr>
              <w:t>Haemulidae</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37748D00"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0D520B5A"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1F8A20B6" w14:textId="77777777" w:rsidR="007B7693" w:rsidRPr="005A5976" w:rsidRDefault="007B7693" w:rsidP="005A5976">
            <w:pPr>
              <w:jc w:val="center"/>
              <w:rPr>
                <w:lang w:val="es-CO" w:eastAsia="es-CO"/>
              </w:rPr>
            </w:pPr>
            <w:r w:rsidRPr="005A5976">
              <w:rPr>
                <w:lang w:val="es-CO" w:eastAsia="es-CO"/>
              </w:rPr>
              <w:t>+</w:t>
            </w:r>
          </w:p>
        </w:tc>
      </w:tr>
      <w:tr w:rsidR="007B7693" w:rsidRPr="005A5976" w14:paraId="5D761053"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08E53D87" w14:textId="77777777" w:rsidR="007B7693" w:rsidRPr="005A5976" w:rsidRDefault="007B7693" w:rsidP="005A5976">
            <w:pPr>
              <w:rPr>
                <w:lang w:val="es-CO" w:eastAsia="es-CO"/>
              </w:rPr>
            </w:pPr>
            <w:proofErr w:type="spellStart"/>
            <w:r w:rsidRPr="005A5976">
              <w:rPr>
                <w:lang w:val="es-CO" w:eastAsia="es-CO"/>
              </w:rPr>
              <w:t>Kyphosidae</w:t>
            </w:r>
            <w:proofErr w:type="spellEnd"/>
            <w:r w:rsidRPr="005A5976">
              <w:rPr>
                <w:lang w:val="es-CO" w:eastAsia="es-CO"/>
              </w:rPr>
              <w:t xml:space="preserve"> </w:t>
            </w:r>
          </w:p>
        </w:tc>
      </w:tr>
      <w:tr w:rsidR="007B7693" w:rsidRPr="005A5976" w14:paraId="3802501E"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155D2768" w14:textId="77777777" w:rsidR="007B7693" w:rsidRPr="005A5976" w:rsidRDefault="007B7693" w:rsidP="005A5976">
            <w:pPr>
              <w:rPr>
                <w:i/>
                <w:iCs/>
                <w:lang w:val="es-CO" w:eastAsia="es-CO"/>
              </w:rPr>
            </w:pPr>
            <w:proofErr w:type="spellStart"/>
            <w:proofErr w:type="gramStart"/>
            <w:r w:rsidRPr="005A5976">
              <w:rPr>
                <w:i/>
                <w:iCs/>
                <w:lang w:val="es-CO" w:eastAsia="es-CO"/>
              </w:rPr>
              <w:t>Kyphosidae</w:t>
            </w:r>
            <w:proofErr w:type="spellEnd"/>
            <w:r w:rsidRPr="005A5976">
              <w:rPr>
                <w:i/>
                <w:iCs/>
                <w:lang w:val="es-CO" w:eastAsia="es-CO"/>
              </w:rPr>
              <w:t xml:space="preserve">  sp.</w:t>
            </w:r>
            <w:proofErr w:type="gramEnd"/>
            <w:r w:rsidRPr="005A5976">
              <w:rPr>
                <w:i/>
                <w:iCs/>
                <w:lang w:val="es-CO" w:eastAsia="es-CO"/>
              </w:rPr>
              <w:t>1</w:t>
            </w:r>
          </w:p>
        </w:tc>
        <w:tc>
          <w:tcPr>
            <w:tcW w:w="1200" w:type="dxa"/>
            <w:tcBorders>
              <w:top w:val="nil"/>
              <w:left w:val="nil"/>
              <w:bottom w:val="nil"/>
              <w:right w:val="nil"/>
            </w:tcBorders>
            <w:shd w:val="clear" w:color="auto" w:fill="auto"/>
            <w:noWrap/>
            <w:vAlign w:val="bottom"/>
            <w:hideMark/>
          </w:tcPr>
          <w:p w14:paraId="31BD7FCC"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DDC85BB"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200341DC" w14:textId="77777777" w:rsidR="007B7693" w:rsidRPr="005A5976" w:rsidRDefault="007B7693" w:rsidP="005A5976">
            <w:pPr>
              <w:jc w:val="center"/>
              <w:rPr>
                <w:lang w:val="es-CO" w:eastAsia="es-CO"/>
              </w:rPr>
            </w:pPr>
            <w:r w:rsidRPr="005A5976">
              <w:rPr>
                <w:lang w:val="es-CO" w:eastAsia="es-CO"/>
              </w:rPr>
              <w:t>+</w:t>
            </w:r>
          </w:p>
        </w:tc>
      </w:tr>
      <w:tr w:rsidR="007B7693" w:rsidRPr="005A5976" w14:paraId="5F814DB2"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4BC85568" w14:textId="77777777" w:rsidR="007B7693" w:rsidRPr="005A5976" w:rsidRDefault="007B7693" w:rsidP="005A5976">
            <w:pPr>
              <w:rPr>
                <w:lang w:val="es-CO" w:eastAsia="es-CO"/>
              </w:rPr>
            </w:pPr>
            <w:proofErr w:type="spellStart"/>
            <w:r w:rsidRPr="005A5976">
              <w:rPr>
                <w:lang w:val="es-CO" w:eastAsia="es-CO"/>
              </w:rPr>
              <w:t>Paralichthyidae</w:t>
            </w:r>
            <w:proofErr w:type="spellEnd"/>
          </w:p>
        </w:tc>
      </w:tr>
      <w:tr w:rsidR="007B7693" w:rsidRPr="005A5976" w14:paraId="3F52FEA2"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E8E9A79" w14:textId="77777777" w:rsidR="007B7693" w:rsidRPr="005A5976" w:rsidRDefault="007B7693" w:rsidP="005A5976">
            <w:pPr>
              <w:rPr>
                <w:i/>
                <w:iCs/>
                <w:lang w:val="es-CO" w:eastAsia="es-CO"/>
              </w:rPr>
            </w:pPr>
            <w:proofErr w:type="spellStart"/>
            <w:r w:rsidRPr="005A5976">
              <w:rPr>
                <w:i/>
                <w:iCs/>
                <w:lang w:val="es-CO" w:eastAsia="es-CO"/>
              </w:rPr>
              <w:t>Paralichthyidae</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3FC91AF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11CCEF3"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693C09DB" w14:textId="77777777" w:rsidR="007B7693" w:rsidRPr="005A5976" w:rsidRDefault="007B7693" w:rsidP="005A5976">
            <w:pPr>
              <w:jc w:val="center"/>
              <w:rPr>
                <w:lang w:val="es-CO" w:eastAsia="es-CO"/>
              </w:rPr>
            </w:pPr>
          </w:p>
        </w:tc>
      </w:tr>
      <w:tr w:rsidR="007B7693" w:rsidRPr="005A5976" w14:paraId="7BCB322F"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6DFF7227" w14:textId="77777777" w:rsidR="007B7693" w:rsidRPr="005A5976" w:rsidRDefault="007B7693" w:rsidP="005A5976">
            <w:pPr>
              <w:rPr>
                <w:lang w:val="es-CO" w:eastAsia="es-CO"/>
              </w:rPr>
            </w:pPr>
            <w:proofErr w:type="spellStart"/>
            <w:r w:rsidRPr="005A5976">
              <w:rPr>
                <w:lang w:val="es-CO" w:eastAsia="es-CO"/>
              </w:rPr>
              <w:t>Sciaenidae</w:t>
            </w:r>
            <w:proofErr w:type="spellEnd"/>
          </w:p>
        </w:tc>
      </w:tr>
      <w:tr w:rsidR="007B7693" w:rsidRPr="005A5976" w14:paraId="6C829E79"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D512432" w14:textId="77777777" w:rsidR="007B7693" w:rsidRPr="005A5976" w:rsidRDefault="007B7693" w:rsidP="005A5976">
            <w:pPr>
              <w:rPr>
                <w:i/>
                <w:iCs/>
                <w:lang w:val="es-CO" w:eastAsia="es-CO"/>
              </w:rPr>
            </w:pPr>
            <w:r w:rsidRPr="005A5976">
              <w:rPr>
                <w:i/>
                <w:iCs/>
                <w:lang w:val="es-CO" w:eastAsia="es-CO"/>
              </w:rPr>
              <w:t xml:space="preserve"> </w:t>
            </w:r>
            <w:proofErr w:type="spellStart"/>
            <w:r w:rsidRPr="005A5976">
              <w:rPr>
                <w:i/>
                <w:iCs/>
                <w:lang w:val="es-CO" w:eastAsia="es-CO"/>
              </w:rPr>
              <w:t>Larimus</w:t>
            </w:r>
            <w:proofErr w:type="spellEnd"/>
            <w:r w:rsidRPr="005A5976">
              <w:rPr>
                <w:i/>
                <w:iCs/>
                <w:lang w:val="es-CO" w:eastAsia="es-CO"/>
              </w:rPr>
              <w:t xml:space="preserve"> sp.4</w:t>
            </w:r>
          </w:p>
        </w:tc>
        <w:tc>
          <w:tcPr>
            <w:tcW w:w="1200" w:type="dxa"/>
            <w:tcBorders>
              <w:top w:val="nil"/>
              <w:left w:val="nil"/>
              <w:bottom w:val="nil"/>
              <w:right w:val="nil"/>
            </w:tcBorders>
            <w:shd w:val="clear" w:color="auto" w:fill="auto"/>
            <w:noWrap/>
            <w:vAlign w:val="bottom"/>
            <w:hideMark/>
          </w:tcPr>
          <w:p w14:paraId="6CE65406"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5B325D6B"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3636B9CC" w14:textId="77777777" w:rsidR="007B7693" w:rsidRPr="005A5976" w:rsidRDefault="007B7693" w:rsidP="005A5976">
            <w:pPr>
              <w:jc w:val="center"/>
              <w:rPr>
                <w:lang w:val="es-CO" w:eastAsia="es-CO"/>
              </w:rPr>
            </w:pPr>
            <w:r w:rsidRPr="005A5976">
              <w:rPr>
                <w:lang w:val="es-CO" w:eastAsia="es-CO"/>
              </w:rPr>
              <w:t>+</w:t>
            </w:r>
          </w:p>
        </w:tc>
      </w:tr>
      <w:tr w:rsidR="007B7693" w:rsidRPr="005A5976" w14:paraId="06C51A43"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A068037" w14:textId="77777777" w:rsidR="007B7693" w:rsidRPr="005A5976" w:rsidRDefault="007B7693" w:rsidP="005A5976">
            <w:pPr>
              <w:rPr>
                <w:i/>
                <w:iCs/>
                <w:lang w:val="es-CO" w:eastAsia="es-CO"/>
              </w:rPr>
            </w:pPr>
            <w:proofErr w:type="spellStart"/>
            <w:r w:rsidRPr="005A5976">
              <w:rPr>
                <w:i/>
                <w:iCs/>
                <w:lang w:val="es-CO" w:eastAsia="es-CO"/>
              </w:rPr>
              <w:t>Sciaenidae</w:t>
            </w:r>
            <w:proofErr w:type="spellEnd"/>
            <w:r w:rsidRPr="005A5976">
              <w:rPr>
                <w:i/>
                <w:iCs/>
                <w:lang w:val="es-CO" w:eastAsia="es-CO"/>
              </w:rPr>
              <w:t xml:space="preserve"> </w:t>
            </w:r>
            <w:proofErr w:type="spellStart"/>
            <w:proofErr w:type="gramStart"/>
            <w:r w:rsidRPr="005A5976">
              <w:rPr>
                <w:i/>
                <w:iCs/>
                <w:lang w:val="es-CO" w:eastAsia="es-CO"/>
              </w:rPr>
              <w:t>cf:Menticirrhus</w:t>
            </w:r>
            <w:proofErr w:type="spellEnd"/>
            <w:proofErr w:type="gramEnd"/>
            <w:r w:rsidRPr="005A5976">
              <w:rPr>
                <w:i/>
                <w:iCs/>
                <w:lang w:val="es-CO" w:eastAsia="es-CO"/>
              </w:rPr>
              <w:t xml:space="preserve"> </w:t>
            </w:r>
            <w:proofErr w:type="spellStart"/>
            <w:r w:rsidRPr="005A5976">
              <w:rPr>
                <w:i/>
                <w:iCs/>
                <w:lang w:val="es-CO" w:eastAsia="es-CO"/>
              </w:rPr>
              <w:t>sp</w:t>
            </w:r>
            <w:proofErr w:type="spellEnd"/>
            <w:r w:rsidRPr="005A5976">
              <w:rPr>
                <w:i/>
                <w:iCs/>
                <w:lang w:val="es-CO" w:eastAsia="es-CO"/>
              </w:rPr>
              <w:t>.</w:t>
            </w:r>
          </w:p>
        </w:tc>
        <w:tc>
          <w:tcPr>
            <w:tcW w:w="1200" w:type="dxa"/>
            <w:tcBorders>
              <w:top w:val="nil"/>
              <w:left w:val="nil"/>
              <w:bottom w:val="nil"/>
              <w:right w:val="nil"/>
            </w:tcBorders>
            <w:shd w:val="clear" w:color="auto" w:fill="auto"/>
            <w:noWrap/>
            <w:vAlign w:val="bottom"/>
            <w:hideMark/>
          </w:tcPr>
          <w:p w14:paraId="1671AC5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1EDC187"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392620CD" w14:textId="77777777" w:rsidR="007B7693" w:rsidRPr="005A5976" w:rsidRDefault="007B7693" w:rsidP="005A5976">
            <w:pPr>
              <w:jc w:val="center"/>
              <w:rPr>
                <w:lang w:val="es-CO" w:eastAsia="es-CO"/>
              </w:rPr>
            </w:pPr>
            <w:r w:rsidRPr="005A5976">
              <w:rPr>
                <w:lang w:val="es-CO" w:eastAsia="es-CO"/>
              </w:rPr>
              <w:t>+</w:t>
            </w:r>
          </w:p>
        </w:tc>
      </w:tr>
      <w:tr w:rsidR="007B7693" w:rsidRPr="005A5976" w14:paraId="2D04641A"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528D423F" w14:textId="77777777" w:rsidR="007B7693" w:rsidRPr="005A5976" w:rsidRDefault="007B7693" w:rsidP="005A5976">
            <w:pPr>
              <w:rPr>
                <w:i/>
                <w:iCs/>
                <w:lang w:val="es-CO" w:eastAsia="es-CO"/>
              </w:rPr>
            </w:pPr>
            <w:proofErr w:type="spellStart"/>
            <w:r w:rsidRPr="005A5976">
              <w:rPr>
                <w:i/>
                <w:iCs/>
                <w:lang w:val="es-CO" w:eastAsia="es-CO"/>
              </w:rPr>
              <w:t>Sciaenidae</w:t>
            </w:r>
            <w:proofErr w:type="spellEnd"/>
            <w:r w:rsidRPr="005A5976">
              <w:rPr>
                <w:i/>
                <w:iCs/>
                <w:lang w:val="es-CO" w:eastAsia="es-CO"/>
              </w:rPr>
              <w:t xml:space="preserve"> </w:t>
            </w:r>
            <w:proofErr w:type="spellStart"/>
            <w:r w:rsidRPr="005A5976">
              <w:rPr>
                <w:i/>
                <w:iCs/>
                <w:lang w:val="es-CO" w:eastAsia="es-CO"/>
              </w:rPr>
              <w:t>cf</w:t>
            </w:r>
            <w:proofErr w:type="spellEnd"/>
            <w:r w:rsidRPr="005A5976">
              <w:rPr>
                <w:i/>
                <w:iCs/>
                <w:lang w:val="es-CO" w:eastAsia="es-CO"/>
              </w:rPr>
              <w:t xml:space="preserve">: </w:t>
            </w:r>
            <w:proofErr w:type="spellStart"/>
            <w:r w:rsidRPr="005A5976">
              <w:rPr>
                <w:i/>
                <w:iCs/>
                <w:lang w:val="es-CO" w:eastAsia="es-CO"/>
              </w:rPr>
              <w:t>Larimus</w:t>
            </w:r>
            <w:proofErr w:type="spellEnd"/>
            <w:r w:rsidRPr="005A5976">
              <w:rPr>
                <w:i/>
                <w:iCs/>
                <w:lang w:val="es-CO" w:eastAsia="es-CO"/>
              </w:rPr>
              <w:t xml:space="preserve"> </w:t>
            </w:r>
            <w:proofErr w:type="spellStart"/>
            <w:r w:rsidRPr="005A5976">
              <w:rPr>
                <w:i/>
                <w:iCs/>
                <w:lang w:val="es-CO" w:eastAsia="es-CO"/>
              </w:rPr>
              <w:t>sp</w:t>
            </w:r>
            <w:proofErr w:type="spellEnd"/>
            <w:r w:rsidRPr="005A5976">
              <w:rPr>
                <w:i/>
                <w:iCs/>
                <w:lang w:val="es-CO" w:eastAsia="es-CO"/>
              </w:rPr>
              <w:t>.</w:t>
            </w:r>
          </w:p>
        </w:tc>
        <w:tc>
          <w:tcPr>
            <w:tcW w:w="1200" w:type="dxa"/>
            <w:tcBorders>
              <w:top w:val="nil"/>
              <w:left w:val="nil"/>
              <w:bottom w:val="nil"/>
              <w:right w:val="nil"/>
            </w:tcBorders>
            <w:shd w:val="clear" w:color="auto" w:fill="auto"/>
            <w:noWrap/>
            <w:vAlign w:val="bottom"/>
            <w:hideMark/>
          </w:tcPr>
          <w:p w14:paraId="103356C9"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C952614"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20E28491" w14:textId="77777777" w:rsidR="007B7693" w:rsidRPr="005A5976" w:rsidRDefault="007B7693" w:rsidP="005A5976">
            <w:pPr>
              <w:jc w:val="center"/>
              <w:rPr>
                <w:lang w:val="es-CO" w:eastAsia="es-CO"/>
              </w:rPr>
            </w:pPr>
            <w:r w:rsidRPr="005A5976">
              <w:rPr>
                <w:lang w:val="es-CO" w:eastAsia="es-CO"/>
              </w:rPr>
              <w:t>+</w:t>
            </w:r>
          </w:p>
        </w:tc>
      </w:tr>
      <w:tr w:rsidR="007B7693" w:rsidRPr="005A5976" w14:paraId="3A6442AE"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1C81007B" w14:textId="77777777" w:rsidR="007B7693" w:rsidRPr="005A5976" w:rsidRDefault="007B7693" w:rsidP="005A5976">
            <w:pPr>
              <w:rPr>
                <w:i/>
                <w:iCs/>
                <w:lang w:val="es-CO" w:eastAsia="es-CO"/>
              </w:rPr>
            </w:pPr>
            <w:proofErr w:type="spellStart"/>
            <w:r w:rsidRPr="005A5976">
              <w:rPr>
                <w:i/>
                <w:iCs/>
                <w:lang w:val="es-CO" w:eastAsia="es-CO"/>
              </w:rPr>
              <w:t>Stellifer</w:t>
            </w:r>
            <w:proofErr w:type="spellEnd"/>
            <w:r w:rsidRPr="005A5976">
              <w:rPr>
                <w:i/>
                <w:iCs/>
                <w:lang w:val="es-CO" w:eastAsia="es-CO"/>
              </w:rPr>
              <w:t xml:space="preserve"> sp.2</w:t>
            </w:r>
          </w:p>
        </w:tc>
        <w:tc>
          <w:tcPr>
            <w:tcW w:w="1200" w:type="dxa"/>
            <w:tcBorders>
              <w:top w:val="nil"/>
              <w:left w:val="nil"/>
              <w:bottom w:val="nil"/>
              <w:right w:val="nil"/>
            </w:tcBorders>
            <w:shd w:val="clear" w:color="auto" w:fill="auto"/>
            <w:noWrap/>
            <w:vAlign w:val="bottom"/>
            <w:hideMark/>
          </w:tcPr>
          <w:p w14:paraId="1BFC29A8"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3D6C3A3"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11C0121" w14:textId="77777777" w:rsidR="007B7693" w:rsidRPr="005A5976" w:rsidRDefault="007B7693" w:rsidP="005A5976">
            <w:pPr>
              <w:jc w:val="center"/>
              <w:rPr>
                <w:lang w:val="es-CO" w:eastAsia="es-CO"/>
              </w:rPr>
            </w:pPr>
          </w:p>
        </w:tc>
      </w:tr>
      <w:tr w:rsidR="007B7693" w:rsidRPr="005A5976" w14:paraId="1FF99BF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35ED212" w14:textId="77777777" w:rsidR="007B7693" w:rsidRPr="005A5976" w:rsidRDefault="007B7693" w:rsidP="005A5976">
            <w:pPr>
              <w:rPr>
                <w:i/>
                <w:iCs/>
                <w:lang w:val="es-CO" w:eastAsia="es-CO"/>
              </w:rPr>
            </w:pPr>
            <w:proofErr w:type="spellStart"/>
            <w:r w:rsidRPr="005A5976">
              <w:rPr>
                <w:i/>
                <w:iCs/>
                <w:lang w:val="es-CO" w:eastAsia="es-CO"/>
              </w:rPr>
              <w:t>Cynoscion</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57ADD39B"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29BBDB2"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6BC92E14" w14:textId="77777777" w:rsidR="007B7693" w:rsidRPr="005A5976" w:rsidRDefault="007B7693" w:rsidP="005A5976">
            <w:pPr>
              <w:jc w:val="center"/>
              <w:rPr>
                <w:lang w:val="es-CO" w:eastAsia="es-CO"/>
              </w:rPr>
            </w:pPr>
            <w:r w:rsidRPr="005A5976">
              <w:rPr>
                <w:lang w:val="es-CO" w:eastAsia="es-CO"/>
              </w:rPr>
              <w:t>+</w:t>
            </w:r>
          </w:p>
        </w:tc>
      </w:tr>
      <w:tr w:rsidR="007B7693" w:rsidRPr="005A5976" w14:paraId="072D1048"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45E23A50" w14:textId="77777777" w:rsidR="007B7693" w:rsidRPr="005A5976" w:rsidRDefault="007B7693" w:rsidP="005A5976">
            <w:pPr>
              <w:rPr>
                <w:i/>
                <w:iCs/>
                <w:lang w:val="en-CA" w:eastAsia="es-CO"/>
              </w:rPr>
            </w:pPr>
            <w:proofErr w:type="spellStart"/>
            <w:r w:rsidRPr="005A5976">
              <w:rPr>
                <w:i/>
                <w:iCs/>
                <w:lang w:val="en-CA" w:eastAsia="es-CO"/>
              </w:rPr>
              <w:t>Sciaenidae</w:t>
            </w:r>
            <w:proofErr w:type="spellEnd"/>
            <w:r w:rsidRPr="005A5976">
              <w:rPr>
                <w:i/>
                <w:iCs/>
                <w:lang w:val="en-CA" w:eastAsia="es-CO"/>
              </w:rPr>
              <w:t xml:space="preserve"> sp. </w:t>
            </w:r>
            <w:proofErr w:type="spellStart"/>
            <w:r w:rsidRPr="005A5976">
              <w:rPr>
                <w:i/>
                <w:iCs/>
                <w:lang w:val="en-CA" w:eastAsia="es-CO"/>
              </w:rPr>
              <w:t>cf</w:t>
            </w:r>
            <w:proofErr w:type="spellEnd"/>
            <w:r w:rsidRPr="005A5976">
              <w:rPr>
                <w:i/>
                <w:iCs/>
                <w:lang w:val="en-CA" w:eastAsia="es-CO"/>
              </w:rPr>
              <w:t xml:space="preserve">: </w:t>
            </w:r>
            <w:proofErr w:type="spellStart"/>
            <w:r w:rsidRPr="005A5976">
              <w:rPr>
                <w:i/>
                <w:iCs/>
                <w:lang w:val="en-CA" w:eastAsia="es-CO"/>
              </w:rPr>
              <w:t>Cynoscion</w:t>
            </w:r>
            <w:proofErr w:type="spellEnd"/>
            <w:r w:rsidRPr="005A5976">
              <w:rPr>
                <w:i/>
                <w:iCs/>
                <w:lang w:val="en-CA" w:eastAsia="es-CO"/>
              </w:rPr>
              <w:t xml:space="preserve"> sp.</w:t>
            </w:r>
          </w:p>
        </w:tc>
        <w:tc>
          <w:tcPr>
            <w:tcW w:w="1200" w:type="dxa"/>
            <w:tcBorders>
              <w:top w:val="nil"/>
              <w:left w:val="nil"/>
              <w:bottom w:val="nil"/>
              <w:right w:val="nil"/>
            </w:tcBorders>
            <w:shd w:val="clear" w:color="auto" w:fill="auto"/>
            <w:noWrap/>
            <w:vAlign w:val="bottom"/>
            <w:hideMark/>
          </w:tcPr>
          <w:p w14:paraId="12E3DD24"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AA76BE5"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13E3046A" w14:textId="77777777" w:rsidR="007B7693" w:rsidRPr="005A5976" w:rsidRDefault="007B7693" w:rsidP="005A5976">
            <w:pPr>
              <w:jc w:val="center"/>
              <w:rPr>
                <w:lang w:val="es-CO" w:eastAsia="es-CO"/>
              </w:rPr>
            </w:pPr>
            <w:r w:rsidRPr="005A5976">
              <w:rPr>
                <w:lang w:val="es-CO" w:eastAsia="es-CO"/>
              </w:rPr>
              <w:t>+</w:t>
            </w:r>
          </w:p>
        </w:tc>
      </w:tr>
      <w:tr w:rsidR="007B7693" w:rsidRPr="005A5976" w14:paraId="1C393772"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6D64F5A" w14:textId="77777777" w:rsidR="007B7693" w:rsidRPr="005A5976" w:rsidRDefault="007B7693" w:rsidP="005A5976">
            <w:pPr>
              <w:rPr>
                <w:i/>
                <w:iCs/>
                <w:lang w:val="es-CO" w:eastAsia="es-CO"/>
              </w:rPr>
            </w:pPr>
            <w:proofErr w:type="spellStart"/>
            <w:r w:rsidRPr="005A5976">
              <w:rPr>
                <w:i/>
                <w:iCs/>
                <w:lang w:val="es-CO" w:eastAsia="es-CO"/>
              </w:rPr>
              <w:t>Sciaenidae</w:t>
            </w:r>
            <w:proofErr w:type="spellEnd"/>
            <w:r w:rsidRPr="005A5976">
              <w:rPr>
                <w:i/>
                <w:iCs/>
                <w:lang w:val="es-CO" w:eastAsia="es-CO"/>
              </w:rPr>
              <w:t xml:space="preserve"> sp.1 </w:t>
            </w:r>
          </w:p>
        </w:tc>
        <w:tc>
          <w:tcPr>
            <w:tcW w:w="1200" w:type="dxa"/>
            <w:tcBorders>
              <w:top w:val="nil"/>
              <w:left w:val="nil"/>
              <w:bottom w:val="nil"/>
              <w:right w:val="nil"/>
            </w:tcBorders>
            <w:shd w:val="clear" w:color="auto" w:fill="auto"/>
            <w:noWrap/>
            <w:vAlign w:val="bottom"/>
            <w:hideMark/>
          </w:tcPr>
          <w:p w14:paraId="46AF2E8C"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9999E8E"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564846E" w14:textId="77777777" w:rsidR="007B7693" w:rsidRPr="005A5976" w:rsidRDefault="007B7693" w:rsidP="005A5976">
            <w:pPr>
              <w:jc w:val="center"/>
              <w:rPr>
                <w:lang w:val="es-CO" w:eastAsia="es-CO"/>
              </w:rPr>
            </w:pPr>
            <w:r w:rsidRPr="005A5976">
              <w:rPr>
                <w:lang w:val="es-CO" w:eastAsia="es-CO"/>
              </w:rPr>
              <w:t>+</w:t>
            </w:r>
          </w:p>
        </w:tc>
      </w:tr>
      <w:tr w:rsidR="007B7693" w:rsidRPr="005A5976" w14:paraId="7D0FCBDC"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5A10CED4" w14:textId="77777777" w:rsidR="007B7693" w:rsidRPr="005A5976" w:rsidRDefault="007B7693" w:rsidP="005A5976">
            <w:pPr>
              <w:rPr>
                <w:i/>
                <w:iCs/>
                <w:lang w:val="es-CO" w:eastAsia="es-CO"/>
              </w:rPr>
            </w:pPr>
            <w:proofErr w:type="spellStart"/>
            <w:r w:rsidRPr="005A5976">
              <w:rPr>
                <w:i/>
                <w:iCs/>
                <w:lang w:val="es-CO" w:eastAsia="es-CO"/>
              </w:rPr>
              <w:t>Stellifer</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51DB809E"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CE212ED"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7FCECA8" w14:textId="77777777" w:rsidR="007B7693" w:rsidRPr="005A5976" w:rsidRDefault="007B7693" w:rsidP="005A5976">
            <w:pPr>
              <w:jc w:val="center"/>
              <w:rPr>
                <w:lang w:val="es-CO" w:eastAsia="es-CO"/>
              </w:rPr>
            </w:pPr>
          </w:p>
        </w:tc>
      </w:tr>
      <w:tr w:rsidR="007B7693" w:rsidRPr="005A5976" w14:paraId="41291EA2"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20CA72A" w14:textId="77777777" w:rsidR="007B7693" w:rsidRPr="005A5976" w:rsidRDefault="007B7693" w:rsidP="005A5976">
            <w:pPr>
              <w:rPr>
                <w:i/>
                <w:iCs/>
                <w:lang w:val="es-CO" w:eastAsia="es-CO"/>
              </w:rPr>
            </w:pPr>
            <w:proofErr w:type="spellStart"/>
            <w:r w:rsidRPr="005A5976">
              <w:rPr>
                <w:i/>
                <w:iCs/>
                <w:lang w:val="es-CO" w:eastAsia="es-CO"/>
              </w:rPr>
              <w:t>Menticirrhus</w:t>
            </w:r>
            <w:proofErr w:type="spellEnd"/>
            <w:r w:rsidRPr="005A5976">
              <w:rPr>
                <w:i/>
                <w:iCs/>
                <w:lang w:val="es-CO" w:eastAsia="es-CO"/>
              </w:rPr>
              <w:t xml:space="preserve"> sp.2</w:t>
            </w:r>
          </w:p>
        </w:tc>
        <w:tc>
          <w:tcPr>
            <w:tcW w:w="1200" w:type="dxa"/>
            <w:tcBorders>
              <w:top w:val="nil"/>
              <w:left w:val="nil"/>
              <w:bottom w:val="nil"/>
              <w:right w:val="nil"/>
            </w:tcBorders>
            <w:shd w:val="clear" w:color="auto" w:fill="auto"/>
            <w:noWrap/>
            <w:vAlign w:val="bottom"/>
            <w:hideMark/>
          </w:tcPr>
          <w:p w14:paraId="1A75D3FF"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5529A08"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3CEBE7D1" w14:textId="77777777" w:rsidR="007B7693" w:rsidRPr="005A5976" w:rsidRDefault="007B7693" w:rsidP="005A5976">
            <w:pPr>
              <w:jc w:val="center"/>
              <w:rPr>
                <w:lang w:val="es-CO" w:eastAsia="es-CO"/>
              </w:rPr>
            </w:pPr>
          </w:p>
        </w:tc>
      </w:tr>
      <w:tr w:rsidR="007B7693" w:rsidRPr="005A5976" w14:paraId="4C4769A2"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189014B" w14:textId="77777777" w:rsidR="007B7693" w:rsidRPr="005A5976" w:rsidRDefault="007B7693" w:rsidP="005A5976">
            <w:pPr>
              <w:rPr>
                <w:i/>
                <w:iCs/>
                <w:lang w:val="es-CO" w:eastAsia="es-CO"/>
              </w:rPr>
            </w:pPr>
            <w:proofErr w:type="spellStart"/>
            <w:r w:rsidRPr="005A5976">
              <w:rPr>
                <w:i/>
                <w:iCs/>
                <w:lang w:val="es-CO" w:eastAsia="es-CO"/>
              </w:rPr>
              <w:t>Larimus</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60038F48"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039CB2B9"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D811676" w14:textId="77777777" w:rsidR="007B7693" w:rsidRPr="005A5976" w:rsidRDefault="007B7693" w:rsidP="005A5976">
            <w:pPr>
              <w:jc w:val="center"/>
              <w:rPr>
                <w:lang w:val="es-CO" w:eastAsia="es-CO"/>
              </w:rPr>
            </w:pPr>
            <w:r w:rsidRPr="005A5976">
              <w:rPr>
                <w:lang w:val="es-CO" w:eastAsia="es-CO"/>
              </w:rPr>
              <w:t>+</w:t>
            </w:r>
          </w:p>
        </w:tc>
      </w:tr>
      <w:tr w:rsidR="007B7693" w:rsidRPr="005A5976" w14:paraId="4B892ED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AAC519A" w14:textId="77777777" w:rsidR="007B7693" w:rsidRPr="005A5976" w:rsidRDefault="007B7693" w:rsidP="005A5976">
            <w:pPr>
              <w:rPr>
                <w:i/>
                <w:iCs/>
                <w:lang w:val="es-CO" w:eastAsia="es-CO"/>
              </w:rPr>
            </w:pPr>
            <w:proofErr w:type="spellStart"/>
            <w:r w:rsidRPr="005A5976">
              <w:rPr>
                <w:i/>
                <w:iCs/>
                <w:lang w:val="es-CO" w:eastAsia="es-CO"/>
              </w:rPr>
              <w:t>Stellifer</w:t>
            </w:r>
            <w:proofErr w:type="spellEnd"/>
            <w:r w:rsidRPr="005A5976">
              <w:rPr>
                <w:i/>
                <w:iCs/>
                <w:lang w:val="es-CO" w:eastAsia="es-CO"/>
              </w:rPr>
              <w:t xml:space="preserve"> sp.3</w:t>
            </w:r>
          </w:p>
        </w:tc>
        <w:tc>
          <w:tcPr>
            <w:tcW w:w="1200" w:type="dxa"/>
            <w:tcBorders>
              <w:top w:val="nil"/>
              <w:left w:val="nil"/>
              <w:bottom w:val="nil"/>
              <w:right w:val="nil"/>
            </w:tcBorders>
            <w:shd w:val="clear" w:color="auto" w:fill="auto"/>
            <w:noWrap/>
            <w:vAlign w:val="bottom"/>
            <w:hideMark/>
          </w:tcPr>
          <w:p w14:paraId="6FC37468"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855B676"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4B45B04C" w14:textId="77777777" w:rsidR="007B7693" w:rsidRPr="005A5976" w:rsidRDefault="007B7693" w:rsidP="005A5976">
            <w:pPr>
              <w:jc w:val="center"/>
              <w:rPr>
                <w:lang w:val="es-CO" w:eastAsia="es-CO"/>
              </w:rPr>
            </w:pPr>
          </w:p>
        </w:tc>
      </w:tr>
      <w:tr w:rsidR="007B7693" w:rsidRPr="005A5976" w14:paraId="7F7C73B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8D803FD" w14:textId="77777777" w:rsidR="007B7693" w:rsidRPr="005A5976" w:rsidRDefault="007B7693" w:rsidP="005A5976">
            <w:pPr>
              <w:rPr>
                <w:i/>
                <w:iCs/>
                <w:lang w:val="es-CO" w:eastAsia="es-CO"/>
              </w:rPr>
            </w:pPr>
            <w:proofErr w:type="spellStart"/>
            <w:r w:rsidRPr="005A5976">
              <w:rPr>
                <w:i/>
                <w:iCs/>
                <w:lang w:val="es-CO" w:eastAsia="es-CO"/>
              </w:rPr>
              <w:t>Isopisthus</w:t>
            </w:r>
            <w:proofErr w:type="spellEnd"/>
            <w:r w:rsidRPr="005A5976">
              <w:rPr>
                <w:i/>
                <w:iCs/>
                <w:lang w:val="es-CO" w:eastAsia="es-CO"/>
              </w:rPr>
              <w:t xml:space="preserve"> </w:t>
            </w:r>
            <w:proofErr w:type="spellStart"/>
            <w:r w:rsidRPr="005A5976">
              <w:rPr>
                <w:i/>
                <w:iCs/>
                <w:lang w:val="es-CO" w:eastAsia="es-CO"/>
              </w:rPr>
              <w:t>remifer</w:t>
            </w:r>
            <w:proofErr w:type="spellEnd"/>
          </w:p>
        </w:tc>
        <w:tc>
          <w:tcPr>
            <w:tcW w:w="1200" w:type="dxa"/>
            <w:tcBorders>
              <w:top w:val="nil"/>
              <w:left w:val="nil"/>
              <w:bottom w:val="nil"/>
              <w:right w:val="nil"/>
            </w:tcBorders>
            <w:shd w:val="clear" w:color="auto" w:fill="auto"/>
            <w:noWrap/>
            <w:vAlign w:val="bottom"/>
            <w:hideMark/>
          </w:tcPr>
          <w:p w14:paraId="421DFF17"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3CFEAB4"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A6BAA99" w14:textId="77777777" w:rsidR="007B7693" w:rsidRPr="005A5976" w:rsidRDefault="007B7693" w:rsidP="005A5976">
            <w:pPr>
              <w:jc w:val="center"/>
              <w:rPr>
                <w:lang w:val="es-CO" w:eastAsia="es-CO"/>
              </w:rPr>
            </w:pPr>
            <w:r w:rsidRPr="005A5976">
              <w:rPr>
                <w:lang w:val="es-CO" w:eastAsia="es-CO"/>
              </w:rPr>
              <w:t>+</w:t>
            </w:r>
          </w:p>
        </w:tc>
      </w:tr>
      <w:tr w:rsidR="007B7693" w:rsidRPr="005A5976" w14:paraId="17E13A62"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646F2B69" w14:textId="77777777" w:rsidR="007B7693" w:rsidRPr="005A5976" w:rsidRDefault="007B7693" w:rsidP="005A5976">
            <w:pPr>
              <w:rPr>
                <w:lang w:val="es-CO" w:eastAsia="es-CO"/>
              </w:rPr>
            </w:pPr>
            <w:proofErr w:type="spellStart"/>
            <w:r w:rsidRPr="005A5976">
              <w:rPr>
                <w:lang w:val="es-CO" w:eastAsia="es-CO"/>
              </w:rPr>
              <w:t>Scombridae</w:t>
            </w:r>
            <w:proofErr w:type="spellEnd"/>
          </w:p>
        </w:tc>
      </w:tr>
      <w:tr w:rsidR="007B7693" w:rsidRPr="005A5976" w14:paraId="37CDE391"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6896FE8" w14:textId="77777777" w:rsidR="007B7693" w:rsidRPr="005A5976" w:rsidRDefault="007B7693" w:rsidP="005A5976">
            <w:pPr>
              <w:rPr>
                <w:i/>
                <w:iCs/>
                <w:lang w:val="es-CO" w:eastAsia="es-CO"/>
              </w:rPr>
            </w:pPr>
            <w:proofErr w:type="spellStart"/>
            <w:proofErr w:type="gramStart"/>
            <w:r w:rsidRPr="005A5976">
              <w:rPr>
                <w:i/>
                <w:iCs/>
                <w:lang w:val="es-CO" w:eastAsia="es-CO"/>
              </w:rPr>
              <w:t>Scomber</w:t>
            </w:r>
            <w:proofErr w:type="spellEnd"/>
            <w:r w:rsidRPr="005A5976">
              <w:rPr>
                <w:i/>
                <w:iCs/>
                <w:lang w:val="es-CO" w:eastAsia="es-CO"/>
              </w:rPr>
              <w:t xml:space="preserve">  </w:t>
            </w:r>
            <w:proofErr w:type="spellStart"/>
            <w:r w:rsidRPr="005A5976">
              <w:rPr>
                <w:i/>
                <w:iCs/>
                <w:lang w:val="es-CO" w:eastAsia="es-CO"/>
              </w:rPr>
              <w:t>japonicus</w:t>
            </w:r>
            <w:proofErr w:type="spellEnd"/>
            <w:proofErr w:type="gramEnd"/>
          </w:p>
        </w:tc>
        <w:tc>
          <w:tcPr>
            <w:tcW w:w="1200" w:type="dxa"/>
            <w:tcBorders>
              <w:top w:val="nil"/>
              <w:left w:val="nil"/>
              <w:bottom w:val="nil"/>
              <w:right w:val="nil"/>
            </w:tcBorders>
            <w:shd w:val="clear" w:color="auto" w:fill="auto"/>
            <w:noWrap/>
            <w:vAlign w:val="bottom"/>
            <w:hideMark/>
          </w:tcPr>
          <w:p w14:paraId="5196FADC"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822B31F"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63E8700" w14:textId="77777777" w:rsidR="007B7693" w:rsidRPr="005A5976" w:rsidRDefault="007B7693" w:rsidP="005A5976">
            <w:pPr>
              <w:jc w:val="center"/>
              <w:rPr>
                <w:lang w:val="es-CO" w:eastAsia="es-CO"/>
              </w:rPr>
            </w:pPr>
            <w:r w:rsidRPr="005A5976">
              <w:rPr>
                <w:lang w:val="es-CO" w:eastAsia="es-CO"/>
              </w:rPr>
              <w:t>+</w:t>
            </w:r>
          </w:p>
        </w:tc>
      </w:tr>
      <w:tr w:rsidR="007B7693" w:rsidRPr="005A5976" w14:paraId="0D5E42A4"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09FFFF9" w14:textId="77777777" w:rsidR="007B7693" w:rsidRPr="005A5976" w:rsidRDefault="007B7693" w:rsidP="005A5976">
            <w:pPr>
              <w:rPr>
                <w:i/>
                <w:iCs/>
                <w:lang w:val="es-CO" w:eastAsia="es-CO"/>
              </w:rPr>
            </w:pPr>
            <w:proofErr w:type="spellStart"/>
            <w:r w:rsidRPr="005A5976">
              <w:rPr>
                <w:i/>
                <w:iCs/>
                <w:lang w:val="es-CO" w:eastAsia="es-CO"/>
              </w:rPr>
              <w:t>Scomber</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452BEC8B"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11E585A"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443055F4" w14:textId="77777777" w:rsidR="007B7693" w:rsidRPr="005A5976" w:rsidRDefault="007B7693" w:rsidP="005A5976">
            <w:pPr>
              <w:jc w:val="center"/>
              <w:rPr>
                <w:lang w:val="es-CO" w:eastAsia="es-CO"/>
              </w:rPr>
            </w:pPr>
          </w:p>
        </w:tc>
      </w:tr>
      <w:tr w:rsidR="007B7693" w:rsidRPr="005A5976" w14:paraId="14D3BCC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42F4E9D" w14:textId="77777777" w:rsidR="007B7693" w:rsidRPr="005A5976" w:rsidRDefault="007B7693" w:rsidP="005A5976">
            <w:pPr>
              <w:rPr>
                <w:i/>
                <w:iCs/>
                <w:lang w:val="es-CO" w:eastAsia="es-CO"/>
              </w:rPr>
            </w:pPr>
            <w:proofErr w:type="spellStart"/>
            <w:r w:rsidRPr="005A5976">
              <w:rPr>
                <w:i/>
                <w:iCs/>
                <w:lang w:val="es-CO" w:eastAsia="es-CO"/>
              </w:rPr>
              <w:t>Scombridae</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55E7D059"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930D527"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16E0572" w14:textId="77777777" w:rsidR="007B7693" w:rsidRPr="005A5976" w:rsidRDefault="007B7693" w:rsidP="005A5976">
            <w:pPr>
              <w:jc w:val="center"/>
              <w:rPr>
                <w:lang w:val="es-CO" w:eastAsia="es-CO"/>
              </w:rPr>
            </w:pPr>
          </w:p>
        </w:tc>
      </w:tr>
      <w:tr w:rsidR="007B7693" w:rsidRPr="005A5976" w14:paraId="69DE75F0"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19FF153D" w14:textId="77777777" w:rsidR="007B7693" w:rsidRPr="005A5976" w:rsidRDefault="007B7693" w:rsidP="005A5976">
            <w:pPr>
              <w:rPr>
                <w:lang w:val="es-CO" w:eastAsia="es-CO"/>
              </w:rPr>
            </w:pPr>
            <w:proofErr w:type="spellStart"/>
            <w:r w:rsidRPr="005A5976">
              <w:rPr>
                <w:lang w:val="es-CO" w:eastAsia="es-CO"/>
              </w:rPr>
              <w:lastRenderedPageBreak/>
              <w:t>Serranidae</w:t>
            </w:r>
            <w:proofErr w:type="spellEnd"/>
          </w:p>
        </w:tc>
      </w:tr>
      <w:tr w:rsidR="007B7693" w:rsidRPr="005A5976" w14:paraId="7451EF46"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165F5B8C" w14:textId="77777777" w:rsidR="007B7693" w:rsidRPr="005A5976" w:rsidRDefault="007B7693" w:rsidP="005A5976">
            <w:pPr>
              <w:rPr>
                <w:i/>
                <w:iCs/>
                <w:lang w:val="es-CO" w:eastAsia="es-CO"/>
              </w:rPr>
            </w:pPr>
            <w:proofErr w:type="spellStart"/>
            <w:r w:rsidRPr="005A5976">
              <w:rPr>
                <w:i/>
                <w:iCs/>
                <w:lang w:val="es-CO" w:eastAsia="es-CO"/>
              </w:rPr>
              <w:t>Serranidae</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6347B7C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5162A77C"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0C0177D" w14:textId="77777777" w:rsidR="007B7693" w:rsidRPr="005A5976" w:rsidRDefault="007B7693" w:rsidP="005A5976">
            <w:pPr>
              <w:jc w:val="center"/>
              <w:rPr>
                <w:lang w:val="es-CO" w:eastAsia="es-CO"/>
              </w:rPr>
            </w:pPr>
          </w:p>
        </w:tc>
      </w:tr>
      <w:tr w:rsidR="007B7693" w:rsidRPr="005A5976" w14:paraId="1B414AC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06553A9B" w14:textId="77777777" w:rsidR="007B7693" w:rsidRPr="005A5976" w:rsidRDefault="007B7693" w:rsidP="005A5976">
            <w:pPr>
              <w:rPr>
                <w:i/>
                <w:iCs/>
                <w:lang w:val="es-CO" w:eastAsia="es-CO"/>
              </w:rPr>
            </w:pPr>
            <w:proofErr w:type="spellStart"/>
            <w:r w:rsidRPr="005A5976">
              <w:rPr>
                <w:i/>
                <w:iCs/>
                <w:lang w:val="es-CO" w:eastAsia="es-CO"/>
              </w:rPr>
              <w:t>Hemanthias</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0EB60EA0"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795BBA15"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4EFEAD0A" w14:textId="77777777" w:rsidR="007B7693" w:rsidRPr="005A5976" w:rsidRDefault="007B7693" w:rsidP="005A5976">
            <w:pPr>
              <w:jc w:val="center"/>
              <w:rPr>
                <w:lang w:val="es-CO" w:eastAsia="es-CO"/>
              </w:rPr>
            </w:pPr>
            <w:r w:rsidRPr="005A5976">
              <w:rPr>
                <w:lang w:val="es-CO" w:eastAsia="es-CO"/>
              </w:rPr>
              <w:t>+</w:t>
            </w:r>
          </w:p>
        </w:tc>
      </w:tr>
      <w:tr w:rsidR="007B7693" w:rsidRPr="005A5976" w14:paraId="74AD8773"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32DD73BA" w14:textId="77777777" w:rsidR="007B7693" w:rsidRPr="005A5976" w:rsidRDefault="007B7693" w:rsidP="005A5976">
            <w:pPr>
              <w:rPr>
                <w:lang w:val="es-CO" w:eastAsia="es-CO"/>
              </w:rPr>
            </w:pPr>
            <w:proofErr w:type="spellStart"/>
            <w:r w:rsidRPr="005A5976">
              <w:rPr>
                <w:lang w:val="es-CO" w:eastAsia="es-CO"/>
              </w:rPr>
              <w:t>Tetraodontidae</w:t>
            </w:r>
            <w:proofErr w:type="spellEnd"/>
          </w:p>
        </w:tc>
      </w:tr>
      <w:tr w:rsidR="007B7693" w:rsidRPr="005A5976" w14:paraId="5233836B"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403241A9" w14:textId="77777777" w:rsidR="007B7693" w:rsidRPr="005A5976" w:rsidRDefault="007B7693" w:rsidP="005A5976">
            <w:pPr>
              <w:rPr>
                <w:i/>
                <w:iCs/>
                <w:lang w:val="es-CO" w:eastAsia="es-CO"/>
              </w:rPr>
            </w:pPr>
            <w:proofErr w:type="spellStart"/>
            <w:r w:rsidRPr="005A5976">
              <w:rPr>
                <w:i/>
                <w:iCs/>
                <w:lang w:val="es-CO" w:eastAsia="es-CO"/>
              </w:rPr>
              <w:t>Sphoeroides</w:t>
            </w:r>
            <w:proofErr w:type="spellEnd"/>
            <w:r w:rsidRPr="005A5976">
              <w:rPr>
                <w:i/>
                <w:iCs/>
                <w:lang w:val="es-CO" w:eastAsia="es-CO"/>
              </w:rPr>
              <w:t xml:space="preserve"> </w:t>
            </w:r>
            <w:proofErr w:type="spellStart"/>
            <w:r w:rsidRPr="005A5976">
              <w:rPr>
                <w:i/>
                <w:iCs/>
                <w:lang w:val="es-CO" w:eastAsia="es-CO"/>
              </w:rPr>
              <w:t>cf</w:t>
            </w:r>
            <w:proofErr w:type="spellEnd"/>
            <w:r w:rsidRPr="005A5976">
              <w:rPr>
                <w:i/>
                <w:iCs/>
                <w:lang w:val="es-CO" w:eastAsia="es-CO"/>
              </w:rPr>
              <w:t xml:space="preserve">: </w:t>
            </w:r>
            <w:proofErr w:type="spellStart"/>
            <w:r w:rsidRPr="005A5976">
              <w:rPr>
                <w:i/>
                <w:iCs/>
                <w:lang w:val="es-CO" w:eastAsia="es-CO"/>
              </w:rPr>
              <w:t>lobatus</w:t>
            </w:r>
            <w:proofErr w:type="spellEnd"/>
          </w:p>
        </w:tc>
        <w:tc>
          <w:tcPr>
            <w:tcW w:w="1200" w:type="dxa"/>
            <w:tcBorders>
              <w:top w:val="nil"/>
              <w:left w:val="nil"/>
              <w:bottom w:val="nil"/>
              <w:right w:val="nil"/>
            </w:tcBorders>
            <w:shd w:val="clear" w:color="auto" w:fill="auto"/>
            <w:noWrap/>
            <w:vAlign w:val="bottom"/>
            <w:hideMark/>
          </w:tcPr>
          <w:p w14:paraId="630DC609"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27338B7"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953781B" w14:textId="77777777" w:rsidR="007B7693" w:rsidRPr="005A5976" w:rsidRDefault="007B7693" w:rsidP="005A5976">
            <w:pPr>
              <w:jc w:val="center"/>
              <w:rPr>
                <w:lang w:val="es-CO" w:eastAsia="es-CO"/>
              </w:rPr>
            </w:pPr>
          </w:p>
        </w:tc>
      </w:tr>
      <w:tr w:rsidR="007B7693" w:rsidRPr="005A5976" w14:paraId="1AE34F7C" w14:textId="77777777" w:rsidTr="005A5976">
        <w:trPr>
          <w:trHeight w:val="300"/>
          <w:jc w:val="center"/>
        </w:trPr>
        <w:tc>
          <w:tcPr>
            <w:tcW w:w="3040" w:type="dxa"/>
            <w:tcBorders>
              <w:top w:val="single" w:sz="4" w:space="0" w:color="auto"/>
              <w:left w:val="nil"/>
              <w:bottom w:val="single" w:sz="4" w:space="0" w:color="auto"/>
              <w:right w:val="nil"/>
            </w:tcBorders>
            <w:shd w:val="clear" w:color="auto" w:fill="auto"/>
            <w:noWrap/>
            <w:vAlign w:val="bottom"/>
            <w:hideMark/>
          </w:tcPr>
          <w:p w14:paraId="1D457105" w14:textId="77777777" w:rsidR="007B7693" w:rsidRPr="005A5976" w:rsidRDefault="007B7693" w:rsidP="005A5976">
            <w:pPr>
              <w:rPr>
                <w:lang w:val="es-CO" w:eastAsia="es-CO"/>
              </w:rPr>
            </w:pPr>
            <w:r w:rsidRPr="005A5976">
              <w:rPr>
                <w:lang w:val="es-CO" w:eastAsia="es-CO"/>
              </w:rPr>
              <w:t xml:space="preserve">NO </w:t>
            </w:r>
            <w:proofErr w:type="gramStart"/>
            <w:r w:rsidRPr="005A5976">
              <w:rPr>
                <w:lang w:val="es-CO" w:eastAsia="es-CO"/>
              </w:rPr>
              <w:t>ID</w:t>
            </w:r>
            <w:proofErr w:type="gramEnd"/>
            <w:r w:rsidRPr="005A5976">
              <w:rPr>
                <w:lang w:val="es-CO" w:eastAsia="es-CO"/>
              </w:rPr>
              <w:t>.</w:t>
            </w:r>
          </w:p>
        </w:tc>
        <w:tc>
          <w:tcPr>
            <w:tcW w:w="1200" w:type="dxa"/>
            <w:tcBorders>
              <w:top w:val="single" w:sz="4" w:space="0" w:color="auto"/>
              <w:left w:val="nil"/>
              <w:bottom w:val="single" w:sz="4" w:space="0" w:color="auto"/>
              <w:right w:val="nil"/>
            </w:tcBorders>
            <w:shd w:val="clear" w:color="auto" w:fill="auto"/>
            <w:noWrap/>
            <w:vAlign w:val="bottom"/>
            <w:hideMark/>
          </w:tcPr>
          <w:p w14:paraId="0C0D9BCB" w14:textId="77777777" w:rsidR="007B7693" w:rsidRPr="005A5976" w:rsidRDefault="007B7693" w:rsidP="005A5976">
            <w:pPr>
              <w:jc w:val="center"/>
              <w:rPr>
                <w:lang w:val="es-CO" w:eastAsia="es-CO"/>
              </w:rPr>
            </w:pPr>
            <w:r w:rsidRPr="005A5976">
              <w:rPr>
                <w:lang w:val="es-CO" w:eastAsia="es-CO"/>
              </w:rPr>
              <w:t>+</w:t>
            </w:r>
          </w:p>
        </w:tc>
        <w:tc>
          <w:tcPr>
            <w:tcW w:w="1200" w:type="dxa"/>
            <w:tcBorders>
              <w:top w:val="single" w:sz="4" w:space="0" w:color="auto"/>
              <w:left w:val="nil"/>
              <w:bottom w:val="single" w:sz="4" w:space="0" w:color="auto"/>
              <w:right w:val="nil"/>
            </w:tcBorders>
            <w:shd w:val="clear" w:color="auto" w:fill="auto"/>
            <w:noWrap/>
            <w:vAlign w:val="bottom"/>
            <w:hideMark/>
          </w:tcPr>
          <w:p w14:paraId="011E7F76" w14:textId="77777777" w:rsidR="007B7693" w:rsidRPr="005A5976" w:rsidRDefault="007B7693" w:rsidP="005A5976">
            <w:pPr>
              <w:jc w:val="center"/>
              <w:rPr>
                <w:lang w:val="es-CO" w:eastAsia="es-CO"/>
              </w:rPr>
            </w:pPr>
            <w:r w:rsidRPr="005A5976">
              <w:rPr>
                <w:lang w:val="es-CO" w:eastAsia="es-CO"/>
              </w:rPr>
              <w:t>+</w:t>
            </w:r>
          </w:p>
        </w:tc>
        <w:tc>
          <w:tcPr>
            <w:tcW w:w="1229" w:type="dxa"/>
            <w:tcBorders>
              <w:top w:val="single" w:sz="4" w:space="0" w:color="auto"/>
              <w:left w:val="nil"/>
              <w:bottom w:val="single" w:sz="4" w:space="0" w:color="auto"/>
              <w:right w:val="nil"/>
            </w:tcBorders>
            <w:shd w:val="clear" w:color="auto" w:fill="auto"/>
            <w:noWrap/>
            <w:vAlign w:val="bottom"/>
            <w:hideMark/>
          </w:tcPr>
          <w:p w14:paraId="0A0C74A3" w14:textId="77777777" w:rsidR="007B7693" w:rsidRPr="005A5976" w:rsidRDefault="007B7693" w:rsidP="005A5976">
            <w:pPr>
              <w:jc w:val="center"/>
              <w:rPr>
                <w:lang w:val="es-CO" w:eastAsia="es-CO"/>
              </w:rPr>
            </w:pPr>
            <w:r w:rsidRPr="005A5976">
              <w:rPr>
                <w:lang w:val="es-CO" w:eastAsia="es-CO"/>
              </w:rPr>
              <w:t>+</w:t>
            </w:r>
          </w:p>
        </w:tc>
      </w:tr>
    </w:tbl>
    <w:p w14:paraId="5A0CEAD9" w14:textId="77777777" w:rsidR="007836C7" w:rsidRDefault="007836C7" w:rsidP="007836C7">
      <w:pPr>
        <w:spacing w:before="0" w:after="0"/>
        <w:contextualSpacing w:val="0"/>
        <w:jc w:val="left"/>
        <w:rPr>
          <w:lang w:val="es-MX"/>
        </w:rPr>
      </w:pPr>
    </w:p>
    <w:p w14:paraId="6795802A" w14:textId="395FD9DC" w:rsidR="00AF357C" w:rsidRDefault="007836C7" w:rsidP="00AF357C">
      <w:pPr>
        <w:spacing w:before="0" w:after="0"/>
        <w:contextualSpacing w:val="0"/>
        <w:jc w:val="left"/>
      </w:pPr>
      <w:r>
        <w:rPr>
          <w:lang w:val="es-MX"/>
        </w:rPr>
        <w:t>Combinando las diferentes medidas de biodiversidad (</w:t>
      </w:r>
      <w:r w:rsidRPr="00E2415D">
        <w:rPr>
          <w:vertAlign w:val="superscript"/>
          <w:lang w:val="es-MX"/>
        </w:rPr>
        <w:t>0</w:t>
      </w:r>
      <w:r>
        <w:rPr>
          <w:lang w:val="es-MX"/>
        </w:rPr>
        <w:t xml:space="preserve">D, </w:t>
      </w:r>
      <w:r w:rsidRPr="00E2415D">
        <w:rPr>
          <w:vertAlign w:val="superscript"/>
          <w:lang w:val="es-MX"/>
        </w:rPr>
        <w:t>1</w:t>
      </w:r>
      <w:r>
        <w:rPr>
          <w:lang w:val="es-MX"/>
        </w:rPr>
        <w:t xml:space="preserve">D y </w:t>
      </w:r>
      <w:r w:rsidRPr="00E2415D">
        <w:rPr>
          <w:vertAlign w:val="superscript"/>
          <w:lang w:val="es-MX"/>
        </w:rPr>
        <w:t>2</w:t>
      </w:r>
      <w:r>
        <w:rPr>
          <w:lang w:val="es-MX"/>
        </w:rPr>
        <w:t xml:space="preserve">D) del fitoplancton, se </w:t>
      </w:r>
      <w:r w:rsidR="00927679">
        <w:rPr>
          <w:lang w:val="es-MX"/>
        </w:rPr>
        <w:t>encontraron</w:t>
      </w:r>
      <w:r>
        <w:rPr>
          <w:lang w:val="es-MX"/>
        </w:rPr>
        <w:t xml:space="preserve"> diferencias significativas entre los períodos mareales </w:t>
      </w:r>
      <w:r w:rsidRPr="006A2ACE">
        <w:t xml:space="preserve">MRPP </w:t>
      </w:r>
      <w:r w:rsidR="00AF357C" w:rsidRPr="006A2ACE">
        <w:t>(A =</w:t>
      </w:r>
      <w:r w:rsidR="00AF357C">
        <w:t xml:space="preserve"> 0.</w:t>
      </w:r>
      <w:r w:rsidR="00AF357C">
        <w:t>05</w:t>
      </w:r>
      <w:r w:rsidR="00AF357C" w:rsidRPr="006A2ACE">
        <w:t xml:space="preserve">, p </w:t>
      </w:r>
      <w:r w:rsidR="00AF357C">
        <w:t>&lt; 0.01</w:t>
      </w:r>
      <w:r w:rsidR="00AF357C" w:rsidRPr="006A2ACE">
        <w:t>)</w:t>
      </w:r>
      <w:r w:rsidR="00AF357C">
        <w:t xml:space="preserve"> </w:t>
      </w:r>
      <w:r>
        <w:rPr>
          <w:lang w:val="es-MX"/>
        </w:rPr>
        <w:t xml:space="preserve">y entre los transectos </w:t>
      </w:r>
      <w:r w:rsidRPr="006A2ACE">
        <w:t>(A =</w:t>
      </w:r>
      <w:r w:rsidR="00AF357C">
        <w:t xml:space="preserve"> 0.17</w:t>
      </w:r>
      <w:r w:rsidRPr="006A2ACE">
        <w:t xml:space="preserve">, p </w:t>
      </w:r>
      <w:r w:rsidR="00AF357C">
        <w:t>&lt;</w:t>
      </w:r>
      <w:r>
        <w:t xml:space="preserve"> 0.</w:t>
      </w:r>
      <w:r w:rsidR="00AF357C">
        <w:t>01</w:t>
      </w:r>
      <w:r w:rsidRPr="006A2ACE">
        <w:t>)</w:t>
      </w:r>
      <w:r>
        <w:t xml:space="preserve">, pero </w:t>
      </w:r>
      <w:r w:rsidR="00AF357C">
        <w:t>no se</w:t>
      </w:r>
      <w:r>
        <w:t xml:space="preserve"> encontró </w:t>
      </w:r>
      <w:r w:rsidR="00AF357C">
        <w:t>diferencias entre los sectores</w:t>
      </w:r>
      <w:r w:rsidR="00AF357C" w:rsidRPr="006A2ACE">
        <w:t xml:space="preserve"> </w:t>
      </w:r>
      <w:r w:rsidR="00AF357C" w:rsidRPr="006A2ACE">
        <w:t>(A =</w:t>
      </w:r>
      <w:r w:rsidR="00AF357C">
        <w:t xml:space="preserve"> </w:t>
      </w:r>
      <w:r w:rsidR="00AF357C">
        <w:t>-0.018</w:t>
      </w:r>
      <w:r w:rsidR="00AF357C" w:rsidRPr="006A2ACE">
        <w:t xml:space="preserve">, p </w:t>
      </w:r>
      <w:r w:rsidR="00AF357C">
        <w:t>=0.96</w:t>
      </w:r>
      <w:r w:rsidR="00AF357C" w:rsidRPr="006A2ACE">
        <w:t>)</w:t>
      </w:r>
      <w:r w:rsidR="00AF357C">
        <w:t>,</w:t>
      </w:r>
      <w:r w:rsidRPr="006A2ACE">
        <w:t>)</w:t>
      </w:r>
      <w:r>
        <w:t xml:space="preserve"> (</w:t>
      </w:r>
      <w:r>
        <w:fldChar w:fldCharType="begin"/>
      </w:r>
      <w:r>
        <w:instrText xml:space="preserve"> REF _Ref134994789 \h </w:instrText>
      </w:r>
      <w:r>
        <w:fldChar w:fldCharType="separate"/>
      </w:r>
      <w:r w:rsidR="003551EA">
        <w:t xml:space="preserve">Figura </w:t>
      </w:r>
      <w:r w:rsidR="003551EA">
        <w:rPr>
          <w:noProof/>
        </w:rPr>
        <w:t>33</w:t>
      </w:r>
      <w:r>
        <w:fldChar w:fldCharType="end"/>
      </w:r>
      <w:r>
        <w:t>).</w:t>
      </w:r>
    </w:p>
    <w:p w14:paraId="7D4A7768" w14:textId="77777777" w:rsidR="00AF357C" w:rsidRDefault="00AF357C" w:rsidP="00AF357C">
      <w:pPr>
        <w:spacing w:before="0" w:after="0"/>
        <w:contextualSpacing w:val="0"/>
        <w:jc w:val="left"/>
      </w:pPr>
    </w:p>
    <w:p w14:paraId="0FB5A214" w14:textId="30BBBE07" w:rsidR="00E05DD4" w:rsidRDefault="00312974" w:rsidP="00AF357C">
      <w:pPr>
        <w:spacing w:before="0" w:after="0"/>
        <w:contextualSpacing w:val="0"/>
        <w:jc w:val="left"/>
      </w:pPr>
      <w:r>
        <w:rPr>
          <w:noProof/>
        </w:rPr>
        <w:lastRenderedPageBreak/>
        <w:drawing>
          <wp:inline distT="0" distB="0" distL="0" distR="0" wp14:anchorId="22EC071D" wp14:editId="1D77651C">
            <wp:extent cx="5181562" cy="6480000"/>
            <wp:effectExtent l="0" t="0" r="63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81562" cy="6480000"/>
                    </a:xfrm>
                    <a:prstGeom prst="rect">
                      <a:avLst/>
                    </a:prstGeom>
                    <a:noFill/>
                    <a:ln>
                      <a:noFill/>
                    </a:ln>
                  </pic:spPr>
                </pic:pic>
              </a:graphicData>
            </a:graphic>
          </wp:inline>
        </w:drawing>
      </w:r>
    </w:p>
    <w:p w14:paraId="6DE1F80D" w14:textId="77777777" w:rsidR="00E05DD4" w:rsidRDefault="00E05DD4" w:rsidP="00E05DD4">
      <w:pPr>
        <w:pStyle w:val="Descripcin"/>
      </w:pPr>
    </w:p>
    <w:p w14:paraId="61778453" w14:textId="375A2DB0" w:rsidR="005A5976" w:rsidRDefault="00E05DD4" w:rsidP="00E05DD4">
      <w:pPr>
        <w:pStyle w:val="Descripcin"/>
      </w:pPr>
      <w:r>
        <w:t xml:space="preserve">Figura </w:t>
      </w:r>
      <w:r>
        <w:fldChar w:fldCharType="begin"/>
      </w:r>
      <w:r>
        <w:instrText xml:space="preserve"> SEQ Figura \* ARABIC </w:instrText>
      </w:r>
      <w:r>
        <w:fldChar w:fldCharType="separate"/>
      </w:r>
      <w:r w:rsidR="003551EA">
        <w:rPr>
          <w:noProof/>
        </w:rPr>
        <w:t>41</w:t>
      </w:r>
      <w:r>
        <w:fldChar w:fldCharType="end"/>
      </w:r>
      <w:r w:rsidR="00AF357C">
        <w:t xml:space="preserve">. </w:t>
      </w:r>
      <w:r w:rsidR="00AF357C">
        <w:t xml:space="preserve">Diagrama de cajas y líneas mostrando la distribución de medidas de la biodiversidad </w:t>
      </w:r>
      <w:r w:rsidR="00AF357C" w:rsidRPr="00E2415D">
        <w:rPr>
          <w:vertAlign w:val="superscript"/>
          <w:lang w:val="es-MX"/>
        </w:rPr>
        <w:t>0</w:t>
      </w:r>
      <w:r w:rsidR="00AF357C">
        <w:rPr>
          <w:lang w:val="es-MX"/>
        </w:rPr>
        <w:t xml:space="preserve">D, </w:t>
      </w:r>
      <w:r w:rsidR="00AF357C" w:rsidRPr="00E2415D">
        <w:rPr>
          <w:vertAlign w:val="superscript"/>
          <w:lang w:val="es-MX"/>
        </w:rPr>
        <w:t>1</w:t>
      </w:r>
      <w:r w:rsidR="00AF357C">
        <w:rPr>
          <w:lang w:val="es-MX"/>
        </w:rPr>
        <w:t xml:space="preserve">D y </w:t>
      </w:r>
      <w:r w:rsidR="00AF357C" w:rsidRPr="00E2415D">
        <w:rPr>
          <w:vertAlign w:val="superscript"/>
          <w:lang w:val="es-MX"/>
        </w:rPr>
        <w:t>2</w:t>
      </w:r>
      <w:r w:rsidR="00AF357C">
        <w:rPr>
          <w:lang w:val="es-MX"/>
        </w:rPr>
        <w:t>D</w:t>
      </w:r>
      <w:r w:rsidR="00AF357C">
        <w:t xml:space="preserve">, la densidad de </w:t>
      </w:r>
      <w:r w:rsidR="00AF357C">
        <w:t>individuos</w:t>
      </w:r>
      <w:r w:rsidR="00AF357C">
        <w:t xml:space="preserve"> de </w:t>
      </w:r>
      <w:r w:rsidR="00C52683">
        <w:t>Ictioplancton</w:t>
      </w:r>
      <w:r w:rsidR="00AF357C">
        <w:t xml:space="preserve">, entre los períodos mareales, los sectores y los transectos de las bocanas de delta del río </w:t>
      </w:r>
      <w:proofErr w:type="spellStart"/>
      <w:r w:rsidR="00AF357C">
        <w:t>Sanquianga</w:t>
      </w:r>
      <w:proofErr w:type="spellEnd"/>
      <w:r w:rsidR="00AF357C">
        <w:t>.</w:t>
      </w:r>
    </w:p>
    <w:p w14:paraId="1965285D" w14:textId="3863A0BD" w:rsidR="00270253" w:rsidRDefault="00270253" w:rsidP="00270253"/>
    <w:p w14:paraId="611A3857" w14:textId="25D66AF4" w:rsidR="00C52683" w:rsidRPr="00C52683" w:rsidRDefault="00C52683" w:rsidP="00270253">
      <w:pPr>
        <w:rPr>
          <w:lang w:val="es-MX"/>
        </w:rPr>
      </w:pPr>
      <w:r>
        <w:t xml:space="preserve">El valor más alto de la diversidad de nivel </w:t>
      </w:r>
      <w:r w:rsidRPr="00F43B34">
        <w:rPr>
          <w:vertAlign w:val="superscript"/>
        </w:rPr>
        <w:t>0</w:t>
      </w:r>
      <w:r>
        <w:t xml:space="preserve">D fue de </w:t>
      </w:r>
      <w:r>
        <w:t>10</w:t>
      </w:r>
      <w:r>
        <w:t xml:space="preserve"> para la marea baja en el transecto de </w:t>
      </w:r>
      <w:proofErr w:type="spellStart"/>
      <w:r>
        <w:t>Amarales</w:t>
      </w:r>
      <w:proofErr w:type="spellEnd"/>
      <w:r>
        <w:t xml:space="preserve"> </w:t>
      </w:r>
      <w:r>
        <w:t xml:space="preserve">en el sector costero </w:t>
      </w:r>
      <w:r>
        <w:t xml:space="preserve">y el menor fue de </w:t>
      </w:r>
      <w:r>
        <w:t>1</w:t>
      </w:r>
      <w:r>
        <w:t xml:space="preserve"> para la marea baja en el transecto de </w:t>
      </w:r>
      <w:proofErr w:type="spellStart"/>
      <w:r>
        <w:t>Sanquianga</w:t>
      </w:r>
      <w:proofErr w:type="spellEnd"/>
      <w:r>
        <w:t xml:space="preserve">. Esta medida de diversidad presentó una correlación espacial positiva y altamente significativa </w:t>
      </w:r>
      <w:r>
        <w:t>en ambos períodos mareales</w:t>
      </w:r>
      <w:r>
        <w:t xml:space="preserve"> (</w:t>
      </w:r>
      <w:r>
        <w:t xml:space="preserve">Marea Alta: </w:t>
      </w:r>
      <w:r>
        <w:t xml:space="preserve">I de Moran = </w:t>
      </w:r>
      <w:r>
        <w:t>0.24</w:t>
      </w:r>
      <w:r>
        <w:t xml:space="preserve"> p &lt;0.01</w:t>
      </w:r>
      <w:r>
        <w:t xml:space="preserve">, Marea Baja: </w:t>
      </w:r>
      <w:r>
        <w:t>I de Moran = -0.</w:t>
      </w:r>
      <w:r>
        <w:t>38</w:t>
      </w:r>
      <w:r>
        <w:t xml:space="preserve"> p </w:t>
      </w:r>
      <w:r>
        <w:t>&lt;</w:t>
      </w:r>
      <w:r>
        <w:t>0.</w:t>
      </w:r>
      <w:r>
        <w:t>01</w:t>
      </w:r>
      <w:r>
        <w:t>) (</w:t>
      </w:r>
      <w:r>
        <w:fldChar w:fldCharType="begin"/>
      </w:r>
      <w:r>
        <w:instrText xml:space="preserve"> REF _Ref134996371 \h </w:instrText>
      </w:r>
      <w:r>
        <w:fldChar w:fldCharType="separate"/>
      </w:r>
      <w:r w:rsidR="003551EA">
        <w:t xml:space="preserve">Figura </w:t>
      </w:r>
      <w:r w:rsidR="003551EA">
        <w:rPr>
          <w:noProof/>
        </w:rPr>
        <w:t>34</w:t>
      </w:r>
      <w:r>
        <w:fldChar w:fldCharType="end"/>
      </w:r>
      <w:r>
        <w:t>).</w:t>
      </w:r>
      <w:r>
        <w:t xml:space="preserve"> </w:t>
      </w:r>
      <w:r>
        <w:t xml:space="preserve">La mayor fuente de variación para la estructura espacial </w:t>
      </w:r>
      <w:r>
        <w:t>en el transecto de Guascama moviéndose desde la bocana del río en marea alta hasta la porción medio del transecto en marea baja (</w:t>
      </w:r>
      <w:r>
        <w:fldChar w:fldCharType="begin"/>
      </w:r>
      <w:r>
        <w:instrText xml:space="preserve"> REF _Ref135042421 \h </w:instrText>
      </w:r>
      <w:r>
        <w:fldChar w:fldCharType="separate"/>
      </w:r>
      <w:r w:rsidR="003551EA">
        <w:t xml:space="preserve">Figura </w:t>
      </w:r>
      <w:r w:rsidR="003551EA">
        <w:rPr>
          <w:noProof/>
        </w:rPr>
        <w:t>42</w:t>
      </w:r>
      <w:r>
        <w:fldChar w:fldCharType="end"/>
      </w:r>
      <w:r>
        <w:t>).</w:t>
      </w:r>
    </w:p>
    <w:p w14:paraId="6A3D9D33" w14:textId="77777777" w:rsidR="00270253" w:rsidRDefault="00270253" w:rsidP="00270253">
      <w:pPr>
        <w:keepNext/>
        <w:spacing w:before="0" w:after="0"/>
        <w:contextualSpacing w:val="0"/>
        <w:jc w:val="center"/>
      </w:pPr>
      <w:r>
        <w:rPr>
          <w:noProof/>
        </w:rPr>
        <w:lastRenderedPageBreak/>
        <w:drawing>
          <wp:inline distT="0" distB="0" distL="0" distR="0" wp14:anchorId="0257C28F" wp14:editId="10134D75">
            <wp:extent cx="4322541" cy="6480000"/>
            <wp:effectExtent l="0" t="0" r="1905" b="0"/>
            <wp:docPr id="544843630"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4B487121" w14:textId="377FDD83" w:rsidR="00C52683" w:rsidRDefault="00270253" w:rsidP="00C52683">
      <w:pPr>
        <w:pStyle w:val="Descripcin"/>
        <w:jc w:val="both"/>
      </w:pPr>
      <w:bookmarkStart w:id="52" w:name="_Ref135042421"/>
      <w:r>
        <w:t xml:space="preserve">Figura </w:t>
      </w:r>
      <w:r>
        <w:fldChar w:fldCharType="begin"/>
      </w:r>
      <w:r>
        <w:instrText xml:space="preserve"> SEQ Figura \* ARABIC </w:instrText>
      </w:r>
      <w:r>
        <w:fldChar w:fldCharType="separate"/>
      </w:r>
      <w:r w:rsidR="003551EA">
        <w:rPr>
          <w:noProof/>
        </w:rPr>
        <w:t>42</w:t>
      </w:r>
      <w:r>
        <w:fldChar w:fldCharType="end"/>
      </w:r>
      <w:bookmarkEnd w:id="52"/>
      <w:r>
        <w:t>.</w:t>
      </w:r>
      <w:r w:rsidR="00C52683">
        <w:t xml:space="preserve"> </w:t>
      </w:r>
      <w:r w:rsidR="00C52683">
        <w:t xml:space="preserve">Distribución de la diversidad de nivel cero </w:t>
      </w:r>
      <w:r w:rsidR="00C52683" w:rsidRPr="00F43B34">
        <w:rPr>
          <w:vertAlign w:val="superscript"/>
        </w:rPr>
        <w:t>0</w:t>
      </w:r>
      <w:r w:rsidR="00C52683">
        <w:t xml:space="preserve">D </w:t>
      </w:r>
      <w:r w:rsidR="00C52683">
        <w:t xml:space="preserve">del ictioplancton </w:t>
      </w:r>
      <w:r w:rsidR="00C52683" w:rsidRPr="005F21F7">
        <w:t>en</w:t>
      </w:r>
      <w:r w:rsidR="00C52683">
        <w:t xml:space="preserve"> relación con la distribución de la varianza espacial y la significancia de la prueba local de Moran para determinar autocorrelación espacial.</w:t>
      </w:r>
    </w:p>
    <w:p w14:paraId="3EA45797" w14:textId="41C11DDD" w:rsidR="00C52683" w:rsidRDefault="00C52683" w:rsidP="00C52683"/>
    <w:p w14:paraId="213C15B7" w14:textId="4C6A772E" w:rsidR="00C52683" w:rsidRDefault="00C52683" w:rsidP="00C52683">
      <w:r>
        <w:t xml:space="preserve">El valor más alto de la diversidad de nivel </w:t>
      </w:r>
      <w:r w:rsidRPr="002F49B6">
        <w:rPr>
          <w:vertAlign w:val="superscript"/>
        </w:rPr>
        <w:t>1</w:t>
      </w:r>
      <w:r>
        <w:t xml:space="preserve">D fue de </w:t>
      </w:r>
      <w:r w:rsidR="00312974">
        <w:t>6.7</w:t>
      </w:r>
      <w:r>
        <w:t xml:space="preserve"> para la marea alta en el transecto de Guascama y el menor fue de </w:t>
      </w:r>
      <w:r w:rsidR="00312974">
        <w:t>1</w:t>
      </w:r>
      <w:r>
        <w:t xml:space="preserve"> para la marea baja en el mismo transecto. Esta medida de diversidad </w:t>
      </w:r>
      <w:r w:rsidR="00525509">
        <w:t xml:space="preserve">no </w:t>
      </w:r>
      <w:r>
        <w:t xml:space="preserve">presentó correlación espacial en la marea alta (I de Moran= </w:t>
      </w:r>
      <w:r w:rsidR="00525509">
        <w:t>-0.65</w:t>
      </w:r>
      <w:r>
        <w:t xml:space="preserve"> p </w:t>
      </w:r>
      <w:r w:rsidR="00525509">
        <w:t>= 0.74</w:t>
      </w:r>
      <w:r>
        <w:t xml:space="preserve">) pero para la marea baja </w:t>
      </w:r>
      <w:r w:rsidR="00525509">
        <w:t>se</w:t>
      </w:r>
      <w:r>
        <w:t xml:space="preserve"> presentó </w:t>
      </w:r>
      <w:r w:rsidR="00525509">
        <w:t>una correlación positiva</w:t>
      </w:r>
      <w:r>
        <w:t xml:space="preserve"> (I de Moran = </w:t>
      </w:r>
      <w:r w:rsidR="00525509">
        <w:t>0.14</w:t>
      </w:r>
      <w:r>
        <w:t xml:space="preserve"> p </w:t>
      </w:r>
      <w:r w:rsidR="00525509">
        <w:t>&lt;0.05</w:t>
      </w:r>
      <w:r>
        <w:t>) (</w:t>
      </w:r>
      <w:r w:rsidR="00525509">
        <w:fldChar w:fldCharType="begin"/>
      </w:r>
      <w:r w:rsidR="00525509">
        <w:instrText xml:space="preserve"> REF _Ref135042421 \h </w:instrText>
      </w:r>
      <w:r w:rsidR="00525509">
        <w:fldChar w:fldCharType="separate"/>
      </w:r>
      <w:r w:rsidR="003551EA">
        <w:t xml:space="preserve">Figura </w:t>
      </w:r>
      <w:r w:rsidR="003551EA">
        <w:rPr>
          <w:noProof/>
        </w:rPr>
        <w:t>42</w:t>
      </w:r>
      <w:r w:rsidR="00525509">
        <w:fldChar w:fldCharType="end"/>
      </w:r>
      <w:r>
        <w:fldChar w:fldCharType="begin"/>
      </w:r>
      <w:r>
        <w:instrText xml:space="preserve"> REF _Ref134997323 \h </w:instrText>
      </w:r>
      <w:r>
        <w:fldChar w:fldCharType="separate"/>
      </w:r>
      <w:r w:rsidR="003551EA">
        <w:t xml:space="preserve">Figura </w:t>
      </w:r>
      <w:r w:rsidR="003551EA">
        <w:rPr>
          <w:noProof/>
        </w:rPr>
        <w:t>35</w:t>
      </w:r>
      <w:r>
        <w:fldChar w:fldCharType="end"/>
      </w:r>
      <w:r>
        <w:t>).</w:t>
      </w:r>
    </w:p>
    <w:p w14:paraId="1919DE2E" w14:textId="362274D3" w:rsidR="00C52683" w:rsidRDefault="00C52683" w:rsidP="00C52683">
      <w:pPr>
        <w:rPr>
          <w:lang w:val="es-MX"/>
        </w:rPr>
      </w:pPr>
      <w:r>
        <w:t xml:space="preserve">La mayor fuente de variación para la estructura espacial se presentó en </w:t>
      </w:r>
      <w:r w:rsidR="00525509">
        <w:t xml:space="preserve">el transecto </w:t>
      </w:r>
      <w:r>
        <w:t xml:space="preserve">Guascama entre la </w:t>
      </w:r>
      <w:r w:rsidR="004F057A">
        <w:t>segunda</w:t>
      </w:r>
      <w:r>
        <w:t xml:space="preserve"> y la </w:t>
      </w:r>
      <w:r w:rsidR="004F057A">
        <w:t>cuarta</w:t>
      </w:r>
      <w:r>
        <w:t xml:space="preserve"> estación.</w:t>
      </w:r>
    </w:p>
    <w:p w14:paraId="28A3713E" w14:textId="77777777" w:rsidR="00C52683" w:rsidRPr="00C52683" w:rsidRDefault="00C52683" w:rsidP="00C52683">
      <w:pPr>
        <w:rPr>
          <w:lang w:val="es-MX"/>
        </w:rPr>
      </w:pPr>
    </w:p>
    <w:p w14:paraId="58C49B39" w14:textId="3528CEA3" w:rsidR="00270253" w:rsidRDefault="00270253" w:rsidP="00270253">
      <w:pPr>
        <w:pStyle w:val="Descripcin"/>
      </w:pPr>
    </w:p>
    <w:p w14:paraId="5F51F65B" w14:textId="52BAE6F0" w:rsidR="00270253" w:rsidRDefault="00270253">
      <w:pPr>
        <w:spacing w:before="0" w:after="0"/>
        <w:contextualSpacing w:val="0"/>
        <w:jc w:val="left"/>
      </w:pPr>
      <w:r>
        <w:br w:type="page"/>
      </w:r>
    </w:p>
    <w:p w14:paraId="5A37985C" w14:textId="77777777" w:rsidR="00270253" w:rsidRDefault="00270253" w:rsidP="00270253">
      <w:pPr>
        <w:keepNext/>
        <w:spacing w:before="0" w:after="0"/>
        <w:contextualSpacing w:val="0"/>
        <w:jc w:val="center"/>
      </w:pPr>
      <w:r>
        <w:rPr>
          <w:noProof/>
        </w:rPr>
        <w:lastRenderedPageBreak/>
        <w:drawing>
          <wp:inline distT="0" distB="0" distL="0" distR="0" wp14:anchorId="5F646AE1" wp14:editId="24A109CA">
            <wp:extent cx="4322541" cy="6480000"/>
            <wp:effectExtent l="0" t="0" r="1905" b="0"/>
            <wp:docPr id="93885524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3FA547CE" w14:textId="77777777" w:rsidR="00270253" w:rsidRDefault="00270253" w:rsidP="00270253">
      <w:pPr>
        <w:pStyle w:val="Descripcin"/>
      </w:pPr>
    </w:p>
    <w:p w14:paraId="673A579B" w14:textId="1409E3C3" w:rsidR="00270253" w:rsidRDefault="00270253" w:rsidP="00270253">
      <w:pPr>
        <w:pStyle w:val="Descripcin"/>
      </w:pPr>
      <w:r>
        <w:t xml:space="preserve">Figura </w:t>
      </w:r>
      <w:r>
        <w:fldChar w:fldCharType="begin"/>
      </w:r>
      <w:r>
        <w:instrText xml:space="preserve"> SEQ Figura \* ARABIC </w:instrText>
      </w:r>
      <w:r>
        <w:fldChar w:fldCharType="separate"/>
      </w:r>
      <w:r w:rsidR="003551EA">
        <w:rPr>
          <w:noProof/>
        </w:rPr>
        <w:t>43</w:t>
      </w:r>
      <w:r>
        <w:fldChar w:fldCharType="end"/>
      </w:r>
      <w:r>
        <w:t>.</w:t>
      </w:r>
      <w:r w:rsidR="00E41106">
        <w:t xml:space="preserve"> </w:t>
      </w:r>
      <w:r w:rsidR="00E41106" w:rsidRPr="00E41106">
        <w:t xml:space="preserve">Distribución de la diversidad de nivel cero 1D </w:t>
      </w:r>
      <w:r w:rsidR="00E41106">
        <w:t xml:space="preserve">del ictioplancton </w:t>
      </w:r>
      <w:r w:rsidR="00E41106" w:rsidRPr="00E41106">
        <w:t>en relación con la distribución de la varianza espacial y la significancia de la prueba local de Moran para determinar autocorrelación espacial.</w:t>
      </w:r>
    </w:p>
    <w:p w14:paraId="5D5C6A8B" w14:textId="77777777" w:rsidR="00E41106" w:rsidRDefault="00E41106">
      <w:pPr>
        <w:spacing w:before="0" w:after="0"/>
        <w:contextualSpacing w:val="0"/>
        <w:jc w:val="left"/>
      </w:pPr>
    </w:p>
    <w:p w14:paraId="3D702DA3" w14:textId="4B6BEA68" w:rsidR="00E41106" w:rsidRDefault="00E41106" w:rsidP="00E41106">
      <w:r>
        <w:t xml:space="preserve">El valor más alto de la diversidad de nivel </w:t>
      </w:r>
      <w:r>
        <w:rPr>
          <w:vertAlign w:val="superscript"/>
        </w:rPr>
        <w:t>2</w:t>
      </w:r>
      <w:r>
        <w:t xml:space="preserve">D </w:t>
      </w:r>
      <w:r>
        <w:t xml:space="preserve">del ictioplancton </w:t>
      </w:r>
      <w:r>
        <w:t xml:space="preserve">fue de </w:t>
      </w:r>
      <w:r>
        <w:t>6</w:t>
      </w:r>
      <w:r>
        <w:t xml:space="preserve"> para la marea alta en el transecto de Guascama</w:t>
      </w:r>
      <w:r>
        <w:t xml:space="preserve"> en el sector costero</w:t>
      </w:r>
      <w:r>
        <w:t xml:space="preserve"> y el menor fue de 1 para la marea baja en el </w:t>
      </w:r>
      <w:r>
        <w:t xml:space="preserve">transecto de </w:t>
      </w:r>
      <w:proofErr w:type="spellStart"/>
      <w:r>
        <w:t>Sanquianga</w:t>
      </w:r>
      <w:proofErr w:type="spellEnd"/>
      <w:r>
        <w:t xml:space="preserve">. Esta medida de diversidad no presentó una correlación espacial en ninguno de los períodos mareales (Marea Alta I de Moran= </w:t>
      </w:r>
      <w:r>
        <w:t>-0.33</w:t>
      </w:r>
      <w:r>
        <w:t xml:space="preserve"> p =0.</w:t>
      </w:r>
      <w:r>
        <w:t>6</w:t>
      </w:r>
      <w:r>
        <w:t xml:space="preserve">, Marea Baja I de Moran = </w:t>
      </w:r>
      <w:r>
        <w:t>1.1</w:t>
      </w:r>
      <w:r>
        <w:t xml:space="preserve"> p =0.</w:t>
      </w:r>
      <w:r>
        <w:t>1</w:t>
      </w:r>
      <w:r>
        <w:t>)</w:t>
      </w:r>
      <w:r>
        <w:t xml:space="preserve"> (</w:t>
      </w:r>
      <w:r>
        <w:fldChar w:fldCharType="begin"/>
      </w:r>
      <w:r>
        <w:instrText xml:space="preserve"> REF _Ref135043962 \h </w:instrText>
      </w:r>
      <w:r>
        <w:fldChar w:fldCharType="separate"/>
      </w:r>
      <w:r w:rsidR="003551EA">
        <w:t xml:space="preserve">Figura </w:t>
      </w:r>
      <w:r w:rsidR="003551EA">
        <w:rPr>
          <w:noProof/>
        </w:rPr>
        <w:t>44</w:t>
      </w:r>
      <w:r>
        <w:fldChar w:fldCharType="end"/>
      </w:r>
      <w:r w:rsidR="00064D45">
        <w:t xml:space="preserve"> </w:t>
      </w:r>
      <w:r>
        <w:t>).</w:t>
      </w:r>
    </w:p>
    <w:p w14:paraId="30469DDB" w14:textId="373A946A" w:rsidR="00270253" w:rsidRDefault="00270253">
      <w:pPr>
        <w:spacing w:before="0" w:after="0"/>
        <w:contextualSpacing w:val="0"/>
        <w:jc w:val="left"/>
        <w:rPr>
          <w:bCs w:val="0"/>
        </w:rPr>
      </w:pPr>
      <w:r>
        <w:br w:type="page"/>
      </w:r>
    </w:p>
    <w:p w14:paraId="1A5D96B6" w14:textId="77777777" w:rsidR="00270253" w:rsidRDefault="00270253" w:rsidP="00270253">
      <w:pPr>
        <w:pStyle w:val="Descripcin"/>
        <w:keepNext/>
        <w:jc w:val="center"/>
      </w:pPr>
      <w:r>
        <w:rPr>
          <w:noProof/>
        </w:rPr>
        <w:lastRenderedPageBreak/>
        <w:drawing>
          <wp:inline distT="0" distB="0" distL="0" distR="0" wp14:anchorId="23491457" wp14:editId="1595BBC9">
            <wp:extent cx="4322541" cy="6480000"/>
            <wp:effectExtent l="0" t="0" r="1905" b="0"/>
            <wp:docPr id="102976208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4D9B3C73" w14:textId="77777777" w:rsidR="00270253" w:rsidRDefault="00270253" w:rsidP="00270253">
      <w:pPr>
        <w:pStyle w:val="Descripcin"/>
      </w:pPr>
    </w:p>
    <w:p w14:paraId="6FD8A663" w14:textId="5E5882D1" w:rsidR="00270253" w:rsidRDefault="00270253" w:rsidP="00270253">
      <w:pPr>
        <w:pStyle w:val="Descripcin"/>
      </w:pPr>
      <w:bookmarkStart w:id="53" w:name="_Ref135043962"/>
      <w:r>
        <w:t xml:space="preserve">Figura </w:t>
      </w:r>
      <w:r>
        <w:fldChar w:fldCharType="begin"/>
      </w:r>
      <w:r>
        <w:instrText xml:space="preserve"> SEQ Figura \* ARABIC </w:instrText>
      </w:r>
      <w:r>
        <w:fldChar w:fldCharType="separate"/>
      </w:r>
      <w:r w:rsidR="003551EA">
        <w:rPr>
          <w:noProof/>
        </w:rPr>
        <w:t>44</w:t>
      </w:r>
      <w:r>
        <w:fldChar w:fldCharType="end"/>
      </w:r>
      <w:bookmarkEnd w:id="53"/>
      <w:r>
        <w:t>.</w:t>
      </w:r>
      <w:r w:rsidR="00064D45">
        <w:t xml:space="preserve"> </w:t>
      </w:r>
      <w:r w:rsidR="00064D45">
        <w:t xml:space="preserve">Distribución de la diversidad de nivel </w:t>
      </w:r>
      <w:r w:rsidR="00064D45">
        <w:rPr>
          <w:vertAlign w:val="superscript"/>
        </w:rPr>
        <w:t>2</w:t>
      </w:r>
      <w:r w:rsidR="00064D45">
        <w:t xml:space="preserve">D </w:t>
      </w:r>
      <w:r w:rsidR="00064D45">
        <w:t xml:space="preserve">del </w:t>
      </w:r>
      <w:proofErr w:type="spellStart"/>
      <w:r w:rsidR="00064D45">
        <w:t>ictioplancton</w:t>
      </w:r>
      <w:r w:rsidR="00064D45" w:rsidRPr="005F21F7">
        <w:t>en</w:t>
      </w:r>
      <w:proofErr w:type="spellEnd"/>
      <w:r w:rsidR="00064D45">
        <w:t xml:space="preserve"> relación con la distribución de la varianza espacial y la significancia de la prueba local de Moran para determinar autocorrelación espacial.</w:t>
      </w:r>
    </w:p>
    <w:p w14:paraId="456D6BC0" w14:textId="11CB8603" w:rsidR="00064D45" w:rsidRDefault="00064D45" w:rsidP="00064D45"/>
    <w:p w14:paraId="15F45F9C" w14:textId="3FB82619" w:rsidR="00064D45" w:rsidRPr="00AD37E9" w:rsidRDefault="00064D45" w:rsidP="00064D45">
      <w:pPr>
        <w:spacing w:before="0" w:after="0"/>
        <w:contextualSpacing w:val="0"/>
        <w:jc w:val="left"/>
      </w:pPr>
      <w:r>
        <w:t>El valor máximo de densidad q</w:t>
      </w:r>
      <w:r w:rsidR="004F057A">
        <w:t>u</w:t>
      </w:r>
      <w:r>
        <w:t xml:space="preserve">e se encontró fue de </w:t>
      </w:r>
      <w:r w:rsidR="004F057A" w:rsidRPr="004F057A">
        <w:t>40587.7</w:t>
      </w:r>
      <w:r w:rsidR="004F057A">
        <w:t xml:space="preserve"> </w:t>
      </w:r>
      <w:proofErr w:type="spellStart"/>
      <w:r w:rsidR="004F057A">
        <w:t>ind</w:t>
      </w:r>
      <w:proofErr w:type="spellEnd"/>
      <w:r>
        <w:t>.</w:t>
      </w:r>
      <w:r w:rsidR="004F057A">
        <w:t xml:space="preserve"> 1000 m</w:t>
      </w:r>
      <w:r w:rsidRPr="002B58BC">
        <w:rPr>
          <w:vertAlign w:val="superscript"/>
        </w:rPr>
        <w:t>-</w:t>
      </w:r>
      <w:r w:rsidR="004F057A">
        <w:rPr>
          <w:vertAlign w:val="superscript"/>
        </w:rPr>
        <w:t>3</w:t>
      </w:r>
      <w:r>
        <w:t xml:space="preserve"> y el valor mínimo fue de 3</w:t>
      </w:r>
      <w:r w:rsidR="004F057A">
        <w:t>75</w:t>
      </w:r>
      <w:r>
        <w:t xml:space="preserve"> </w:t>
      </w:r>
      <w:proofErr w:type="spellStart"/>
      <w:r w:rsidR="004F057A">
        <w:t>ind</w:t>
      </w:r>
      <w:proofErr w:type="spellEnd"/>
      <w:r w:rsidR="004F057A">
        <w:t>. 1000 m</w:t>
      </w:r>
      <w:r w:rsidR="004F057A" w:rsidRPr="002B58BC">
        <w:rPr>
          <w:vertAlign w:val="superscript"/>
        </w:rPr>
        <w:t>-</w:t>
      </w:r>
      <w:r w:rsidR="004F057A">
        <w:rPr>
          <w:vertAlign w:val="superscript"/>
        </w:rPr>
        <w:t>3</w:t>
      </w:r>
      <w:r>
        <w:t>, esto</w:t>
      </w:r>
      <w:r w:rsidR="004F057A">
        <w:t>s</w:t>
      </w:r>
      <w:r>
        <w:t xml:space="preserve"> </w:t>
      </w:r>
      <w:r w:rsidR="004F057A">
        <w:t xml:space="preserve">se presentaron en el transecto </w:t>
      </w:r>
      <w:proofErr w:type="spellStart"/>
      <w:r w:rsidR="004F057A">
        <w:t>Sanquianga</w:t>
      </w:r>
      <w:proofErr w:type="spellEnd"/>
      <w:r w:rsidR="004F057A">
        <w:t xml:space="preserve"> en la marea baja</w:t>
      </w:r>
      <w:r>
        <w:t xml:space="preserve">. La densidad presentó una autocorrelación espacial positiva en la marea alta (I de Moran = </w:t>
      </w:r>
      <w:r w:rsidR="004F057A">
        <w:t>0.11</w:t>
      </w:r>
      <w:r>
        <w:t xml:space="preserve"> p &lt;0.0</w:t>
      </w:r>
      <w:r w:rsidR="004F057A">
        <w:t>5</w:t>
      </w:r>
      <w:r>
        <w:t xml:space="preserve">) y una correlación </w:t>
      </w:r>
      <w:r w:rsidR="004F057A">
        <w:t>positiva significativa</w:t>
      </w:r>
      <w:r>
        <w:t xml:space="preserve"> </w:t>
      </w:r>
      <w:r w:rsidR="004F057A">
        <w:t xml:space="preserve">en marea </w:t>
      </w:r>
      <w:proofErr w:type="gramStart"/>
      <w:r w:rsidR="004F057A">
        <w:t>baja</w:t>
      </w:r>
      <w:r>
        <w:t>(</w:t>
      </w:r>
      <w:proofErr w:type="gramEnd"/>
      <w:r>
        <w:t xml:space="preserve">I de Moran = </w:t>
      </w:r>
      <w:r w:rsidR="004F057A">
        <w:t>0.15</w:t>
      </w:r>
      <w:r>
        <w:t xml:space="preserve"> p </w:t>
      </w:r>
      <w:r w:rsidR="004F057A">
        <w:t>&lt;0.05</w:t>
      </w:r>
      <w:r>
        <w:t xml:space="preserve">). la mayor fuente de variación significativa encontrada con el I de moran local se ubicó </w:t>
      </w:r>
      <w:r w:rsidR="004F057A">
        <w:t>en el transecto Guascama en la estación 3</w:t>
      </w:r>
      <w:r>
        <w:t xml:space="preserve"> (</w:t>
      </w:r>
      <w:r>
        <w:fldChar w:fldCharType="begin"/>
      </w:r>
      <w:r>
        <w:instrText xml:space="preserve"> REF _Ref135031892 \h </w:instrText>
      </w:r>
      <w:r>
        <w:fldChar w:fldCharType="separate"/>
      </w:r>
      <w:r w:rsidR="003551EA">
        <w:t xml:space="preserve">Figura </w:t>
      </w:r>
      <w:r w:rsidR="003551EA">
        <w:rPr>
          <w:noProof/>
        </w:rPr>
        <w:t>37</w:t>
      </w:r>
      <w:r>
        <w:fldChar w:fldCharType="end"/>
      </w:r>
      <w:r>
        <w:t>).</w:t>
      </w:r>
    </w:p>
    <w:p w14:paraId="47E0CBB9" w14:textId="77777777" w:rsidR="00064D45" w:rsidRPr="00064D45" w:rsidRDefault="00064D45" w:rsidP="00064D45"/>
    <w:p w14:paraId="46E0B335" w14:textId="576AD3C1" w:rsidR="00270253" w:rsidRDefault="00270253">
      <w:pPr>
        <w:spacing w:before="0" w:after="0"/>
        <w:contextualSpacing w:val="0"/>
        <w:jc w:val="left"/>
      </w:pPr>
      <w:r>
        <w:br w:type="page"/>
      </w:r>
    </w:p>
    <w:p w14:paraId="1F681C7E" w14:textId="77777777" w:rsidR="00270253" w:rsidRDefault="00270253" w:rsidP="00270253">
      <w:pPr>
        <w:keepNext/>
        <w:spacing w:before="0" w:after="0"/>
        <w:contextualSpacing w:val="0"/>
        <w:jc w:val="center"/>
      </w:pPr>
      <w:r>
        <w:rPr>
          <w:noProof/>
        </w:rPr>
        <w:lastRenderedPageBreak/>
        <w:drawing>
          <wp:inline distT="0" distB="0" distL="0" distR="0" wp14:anchorId="60007A97" wp14:editId="188B1A11">
            <wp:extent cx="4322541" cy="6480000"/>
            <wp:effectExtent l="0" t="0" r="1905" b="0"/>
            <wp:docPr id="1343420558"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2762ACE2" w14:textId="77777777" w:rsidR="00270253" w:rsidRDefault="00270253" w:rsidP="00270253">
      <w:pPr>
        <w:pStyle w:val="Descripcin"/>
      </w:pPr>
    </w:p>
    <w:p w14:paraId="7819DD45" w14:textId="6C788854" w:rsidR="00270253" w:rsidRDefault="00270253" w:rsidP="00270253">
      <w:pPr>
        <w:pStyle w:val="Descripcin"/>
      </w:pPr>
      <w:r>
        <w:t xml:space="preserve">Figura </w:t>
      </w:r>
      <w:r>
        <w:fldChar w:fldCharType="begin"/>
      </w:r>
      <w:r>
        <w:instrText xml:space="preserve"> SEQ Figura \* ARABIC </w:instrText>
      </w:r>
      <w:r>
        <w:fldChar w:fldCharType="separate"/>
      </w:r>
      <w:r w:rsidR="003551EA">
        <w:rPr>
          <w:noProof/>
        </w:rPr>
        <w:t>45</w:t>
      </w:r>
      <w:r>
        <w:fldChar w:fldCharType="end"/>
      </w:r>
      <w:r>
        <w:t>.</w:t>
      </w:r>
      <w:r w:rsidR="00064D45" w:rsidRPr="00064D45">
        <w:t xml:space="preserve"> </w:t>
      </w:r>
      <w:r w:rsidR="00064D45">
        <w:t xml:space="preserve">Distribución de la densidad </w:t>
      </w:r>
      <w:r w:rsidR="00064D45">
        <w:t>del ictioplancton</w:t>
      </w:r>
      <w:r w:rsidR="00064D45">
        <w:t xml:space="preserve"> </w:t>
      </w:r>
      <w:r w:rsidR="00064D45" w:rsidRPr="005F21F7">
        <w:t>en</w:t>
      </w:r>
      <w:r w:rsidR="00064D45">
        <w:t xml:space="preserve"> relación con la distribución de la varianza espacial y la significancia de la prueba local de Moran para determinar autocorrelación espacial.</w:t>
      </w:r>
    </w:p>
    <w:p w14:paraId="2BAD19B3" w14:textId="2ABF9FDA" w:rsidR="002A7496" w:rsidRDefault="002A7496" w:rsidP="002A7496"/>
    <w:p w14:paraId="5C51850B" w14:textId="68CF4F2B" w:rsidR="002A7496" w:rsidRDefault="002A7496" w:rsidP="002A7496">
      <w:pPr>
        <w:pStyle w:val="Descripcin"/>
      </w:pPr>
      <w:r>
        <w:t>La estimación de los diferentes niveles de diversidad</w:t>
      </w:r>
      <w:r>
        <w:t xml:space="preserve"> para el ictioplancton</w:t>
      </w:r>
      <w:r>
        <w:t xml:space="preserve">, basados en la densidad colectada (Número de individuos) para los transectos mostró que la diversidad </w:t>
      </w:r>
      <w:r w:rsidRPr="00D9615B">
        <w:rPr>
          <w:vertAlign w:val="superscript"/>
        </w:rPr>
        <w:t>0</w:t>
      </w:r>
      <w:r>
        <w:t xml:space="preserve">D es mayor en el transecto del </w:t>
      </w:r>
      <w:r>
        <w:t>Guascama</w:t>
      </w:r>
      <w:r>
        <w:t xml:space="preserve"> con un valor de aproximadamente </w:t>
      </w:r>
      <w:r>
        <w:t>26</w:t>
      </w:r>
      <w:r>
        <w:t xml:space="preserve"> especies, seguido del transecto </w:t>
      </w:r>
      <w:proofErr w:type="spellStart"/>
      <w:r>
        <w:t>Sanquianga</w:t>
      </w:r>
      <w:proofErr w:type="spellEnd"/>
      <w:r>
        <w:t xml:space="preserve"> con aproximadamente </w:t>
      </w:r>
      <w:r>
        <w:t>22</w:t>
      </w:r>
      <w:r>
        <w:t xml:space="preserve"> especies y por último el transecto </w:t>
      </w:r>
      <w:proofErr w:type="spellStart"/>
      <w:r>
        <w:t>Amarales</w:t>
      </w:r>
      <w:proofErr w:type="spellEnd"/>
      <w:r>
        <w:t xml:space="preserve"> con </w:t>
      </w:r>
      <w:r>
        <w:t>19</w:t>
      </w:r>
      <w:r>
        <w:t xml:space="preserve"> especies, encontrándose diferencias entre estas. Para la diversidad </w:t>
      </w:r>
      <w:r>
        <w:rPr>
          <w:vertAlign w:val="superscript"/>
        </w:rPr>
        <w:t>1</w:t>
      </w:r>
      <w:r>
        <w:t>D</w:t>
      </w:r>
      <w:r>
        <w:t xml:space="preserve">, los transectos </w:t>
      </w:r>
      <w:proofErr w:type="spellStart"/>
      <w:r>
        <w:t>Amarales</w:t>
      </w:r>
      <w:proofErr w:type="spellEnd"/>
      <w:r>
        <w:t xml:space="preserve"> y </w:t>
      </w:r>
      <w:proofErr w:type="spellStart"/>
      <w:r>
        <w:t>Sanquianga</w:t>
      </w:r>
      <w:proofErr w:type="spellEnd"/>
      <w:r>
        <w:t xml:space="preserve"> no presentaron </w:t>
      </w:r>
      <w:proofErr w:type="gramStart"/>
      <w:r>
        <w:t>diferencias</w:t>
      </w:r>
      <w:proofErr w:type="gramEnd"/>
      <w:r>
        <w:t xml:space="preserve"> pero la </w:t>
      </w:r>
      <w:r>
        <w:rPr>
          <w:vertAlign w:val="superscript"/>
        </w:rPr>
        <w:t>1</w:t>
      </w:r>
      <w:r>
        <w:t>D</w:t>
      </w:r>
      <w:r>
        <w:t xml:space="preserve"> en Guascama fue muy inferior a los demás transectos. Para la diversidad </w:t>
      </w:r>
      <w:r>
        <w:rPr>
          <w:vertAlign w:val="superscript"/>
        </w:rPr>
        <w:t>2</w:t>
      </w:r>
      <w:r>
        <w:t>D</w:t>
      </w:r>
      <w:r>
        <w:t xml:space="preserve">, los tres transectos presentaron diferencias siendo el de mayor diversidad el transecto de </w:t>
      </w:r>
      <w:proofErr w:type="spellStart"/>
      <w:r>
        <w:t>Sanquianga</w:t>
      </w:r>
      <w:proofErr w:type="spellEnd"/>
      <w:r>
        <w:t xml:space="preserve">, seguido por </w:t>
      </w:r>
      <w:proofErr w:type="spellStart"/>
      <w:r>
        <w:t>Amarales</w:t>
      </w:r>
      <w:proofErr w:type="spellEnd"/>
      <w:r>
        <w:t xml:space="preserve"> y Guascama.</w:t>
      </w:r>
      <w:r w:rsidR="007C5D05">
        <w:t xml:space="preserve"> Para las mareas, los tres niveles de diversidad presentaron diferencias siendo la marea baja la de mayor </w:t>
      </w:r>
      <w:r w:rsidR="007C5D05">
        <w:lastRenderedPageBreak/>
        <w:t xml:space="preserve">diversidad para </w:t>
      </w:r>
      <w:r w:rsidR="007C5D05">
        <w:rPr>
          <w:vertAlign w:val="superscript"/>
        </w:rPr>
        <w:t>0</w:t>
      </w:r>
      <w:r w:rsidR="007C5D05">
        <w:t xml:space="preserve">D, </w:t>
      </w:r>
      <w:r w:rsidR="007C5D05">
        <w:rPr>
          <w:vertAlign w:val="superscript"/>
        </w:rPr>
        <w:t>1</w:t>
      </w:r>
      <w:r w:rsidR="007C5D05">
        <w:t xml:space="preserve">D y </w:t>
      </w:r>
      <w:r w:rsidR="007C5D05">
        <w:rPr>
          <w:vertAlign w:val="superscript"/>
        </w:rPr>
        <w:t>2</w:t>
      </w:r>
      <w:r w:rsidR="007C5D05">
        <w:t>D</w:t>
      </w:r>
      <w:r w:rsidR="007C5D05">
        <w:t xml:space="preserve"> del ictioplancton. Para los sectores, también se encontraron diferencias en todos los niveles de diversidad siendo el sector costero </w:t>
      </w:r>
      <w:proofErr w:type="spellStart"/>
      <w:r w:rsidR="007C5D05">
        <w:t>mas</w:t>
      </w:r>
      <w:proofErr w:type="spellEnd"/>
      <w:r w:rsidR="007C5D05">
        <w:t xml:space="preserve"> diverso que el sector oceánico (</w:t>
      </w:r>
      <w:r w:rsidR="007C5D05">
        <w:fldChar w:fldCharType="begin"/>
      </w:r>
      <w:r w:rsidR="007C5D05">
        <w:instrText xml:space="preserve"> REF _Ref135045647 \h </w:instrText>
      </w:r>
      <w:r w:rsidR="007C5D05">
        <w:fldChar w:fldCharType="separate"/>
      </w:r>
      <w:r w:rsidR="003551EA">
        <w:t xml:space="preserve">Figura </w:t>
      </w:r>
      <w:r w:rsidR="003551EA">
        <w:rPr>
          <w:noProof/>
        </w:rPr>
        <w:t>46</w:t>
      </w:r>
      <w:r w:rsidR="007C5D05">
        <w:fldChar w:fldCharType="end"/>
      </w:r>
      <w:r w:rsidR="007C5D05">
        <w:t>).</w:t>
      </w:r>
    </w:p>
    <w:p w14:paraId="01151E86" w14:textId="77777777" w:rsidR="002A7496" w:rsidRDefault="002A7496" w:rsidP="002A7496">
      <w:pPr>
        <w:pStyle w:val="Descripcin"/>
      </w:pPr>
    </w:p>
    <w:p w14:paraId="14642E0A" w14:textId="77777777" w:rsidR="002A7496" w:rsidRPr="002A7496" w:rsidRDefault="002A7496" w:rsidP="002A7496"/>
    <w:p w14:paraId="0F581E10" w14:textId="77777777" w:rsidR="00C52683" w:rsidRDefault="00C52683" w:rsidP="00C52683">
      <w:pPr>
        <w:keepNext/>
        <w:jc w:val="center"/>
      </w:pPr>
      <w:r>
        <w:rPr>
          <w:noProof/>
        </w:rPr>
        <w:drawing>
          <wp:inline distT="0" distB="0" distL="0" distR="0" wp14:anchorId="727A4E81" wp14:editId="5922B22F">
            <wp:extent cx="4627406" cy="6480000"/>
            <wp:effectExtent l="0" t="0" r="1905" b="0"/>
            <wp:docPr id="50735852" name="Imagen 3" descr="Interfaz de usuario gráfica,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35852" name="Imagen 3" descr="Interfaz de usuario gráfica, Diagrama&#10;&#10;Descripción generada automáticament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627406" cy="6480000"/>
                    </a:xfrm>
                    <a:prstGeom prst="rect">
                      <a:avLst/>
                    </a:prstGeom>
                    <a:noFill/>
                    <a:ln>
                      <a:noFill/>
                    </a:ln>
                  </pic:spPr>
                </pic:pic>
              </a:graphicData>
            </a:graphic>
          </wp:inline>
        </w:drawing>
      </w:r>
    </w:p>
    <w:p w14:paraId="42860309" w14:textId="77777777" w:rsidR="00C52683" w:rsidRDefault="00C52683" w:rsidP="00C52683">
      <w:pPr>
        <w:pStyle w:val="Descripcin"/>
      </w:pPr>
    </w:p>
    <w:p w14:paraId="2A2F4517" w14:textId="0D299618" w:rsidR="00C52683" w:rsidRDefault="00C52683" w:rsidP="00C52683">
      <w:pPr>
        <w:pStyle w:val="Descripcin"/>
      </w:pPr>
      <w:bookmarkStart w:id="54" w:name="_Ref135045647"/>
      <w:r>
        <w:t xml:space="preserve">Figura </w:t>
      </w:r>
      <w:r>
        <w:fldChar w:fldCharType="begin"/>
      </w:r>
      <w:r>
        <w:instrText xml:space="preserve"> SEQ Figura \* ARABIC </w:instrText>
      </w:r>
      <w:r>
        <w:fldChar w:fldCharType="separate"/>
      </w:r>
      <w:r w:rsidR="003551EA">
        <w:rPr>
          <w:noProof/>
        </w:rPr>
        <w:t>46</w:t>
      </w:r>
      <w:r>
        <w:fldChar w:fldCharType="end"/>
      </w:r>
      <w:bookmarkEnd w:id="54"/>
      <w:r>
        <w:t>.</w:t>
      </w:r>
      <w:r w:rsidR="007C5D05">
        <w:t xml:space="preserve"> </w:t>
      </w:r>
      <w:r w:rsidR="007C5D05">
        <w:t xml:space="preserve">Estimación y extrapolación de la </w:t>
      </w:r>
      <w:proofErr w:type="gramStart"/>
      <w:r w:rsidR="007C5D05">
        <w:t xml:space="preserve">diversidad  </w:t>
      </w:r>
      <w:r w:rsidR="007C5D05">
        <w:rPr>
          <w:vertAlign w:val="superscript"/>
        </w:rPr>
        <w:t>0</w:t>
      </w:r>
      <w:proofErr w:type="gramEnd"/>
      <w:r w:rsidR="007C5D05">
        <w:t xml:space="preserve">D, </w:t>
      </w:r>
      <w:r w:rsidR="007C5D05">
        <w:rPr>
          <w:vertAlign w:val="superscript"/>
        </w:rPr>
        <w:t>1</w:t>
      </w:r>
      <w:r w:rsidR="007C5D05">
        <w:t xml:space="preserve">D y </w:t>
      </w:r>
      <w:r w:rsidR="007C5D05">
        <w:rPr>
          <w:vertAlign w:val="superscript"/>
        </w:rPr>
        <w:t>2</w:t>
      </w:r>
      <w:r w:rsidR="007C5D05">
        <w:t xml:space="preserve">D del </w:t>
      </w:r>
      <w:r w:rsidR="007C5D05">
        <w:t>ictioplancton</w:t>
      </w:r>
      <w:r w:rsidR="007C5D05">
        <w:t xml:space="preserve">, en los transectos, períodos mareales y sectores en el delta del río </w:t>
      </w:r>
      <w:proofErr w:type="spellStart"/>
      <w:r w:rsidR="007C5D05">
        <w:t>Sanquianga</w:t>
      </w:r>
      <w:proofErr w:type="spellEnd"/>
      <w:r w:rsidR="007C5D05">
        <w:t>.</w:t>
      </w:r>
    </w:p>
    <w:p w14:paraId="6077DA09" w14:textId="77777777" w:rsidR="00F41022" w:rsidRDefault="00F41022" w:rsidP="00F41022">
      <w:pPr>
        <w:spacing w:before="0" w:after="0"/>
        <w:contextualSpacing w:val="0"/>
      </w:pPr>
    </w:p>
    <w:p w14:paraId="0D970B6F" w14:textId="77777777" w:rsidR="003551EA" w:rsidRDefault="00F41022" w:rsidP="00F41022">
      <w:pPr>
        <w:pStyle w:val="Descripcin"/>
        <w:jc w:val="both"/>
      </w:pPr>
      <w:r>
        <w:t xml:space="preserve">El análisis de agrupamiento con el escalamiento multidimensional no métrico basado en la composición de las especies de </w:t>
      </w:r>
      <w:r>
        <w:t>ictioplancton</w:t>
      </w:r>
      <w:r>
        <w:t xml:space="preserve"> no evidenció la separación de ninguna de las categorías evaluadas y no se formaron grupos independientes, evidenciando homogeneidad espacial en la </w:t>
      </w:r>
      <w:proofErr w:type="gramStart"/>
      <w:r>
        <w:t xml:space="preserve">composición </w:t>
      </w:r>
      <w:r>
        <w:t xml:space="preserve"> (</w:t>
      </w:r>
      <w:proofErr w:type="gramEnd"/>
      <w:r>
        <w:fldChar w:fldCharType="begin"/>
      </w:r>
      <w:r>
        <w:instrText xml:space="preserve"> REF _Ref135045771 \h </w:instrText>
      </w:r>
      <w:r>
        <w:fldChar w:fldCharType="separate"/>
      </w:r>
    </w:p>
    <w:p w14:paraId="403AF10A" w14:textId="32A3D418" w:rsidR="00270253" w:rsidRDefault="003551EA" w:rsidP="00F41022">
      <w:pPr>
        <w:spacing w:before="0" w:after="0"/>
        <w:contextualSpacing w:val="0"/>
      </w:pPr>
      <w:r>
        <w:t xml:space="preserve">Figura </w:t>
      </w:r>
      <w:r>
        <w:rPr>
          <w:noProof/>
        </w:rPr>
        <w:t>47</w:t>
      </w:r>
      <w:r w:rsidR="00F41022">
        <w:fldChar w:fldCharType="end"/>
      </w:r>
      <w:r w:rsidR="00F41022">
        <w:t>).</w:t>
      </w:r>
      <w:r w:rsidR="00270253">
        <w:br w:type="page"/>
      </w:r>
    </w:p>
    <w:p w14:paraId="52F4B3A0" w14:textId="595DAF0C" w:rsidR="00270253" w:rsidRDefault="00A87FC0" w:rsidP="00270253">
      <w:pPr>
        <w:pStyle w:val="Descripcin"/>
        <w:jc w:val="both"/>
      </w:pPr>
      <w:r>
        <w:rPr>
          <w:noProof/>
        </w:rPr>
        <w:lastRenderedPageBreak/>
        <w:drawing>
          <wp:inline distT="0" distB="0" distL="0" distR="0" wp14:anchorId="3032A93B" wp14:editId="68A9E907">
            <wp:extent cx="5397500" cy="53975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397500" cy="5397500"/>
                    </a:xfrm>
                    <a:prstGeom prst="rect">
                      <a:avLst/>
                    </a:prstGeom>
                    <a:noFill/>
                    <a:ln>
                      <a:noFill/>
                    </a:ln>
                  </pic:spPr>
                </pic:pic>
              </a:graphicData>
            </a:graphic>
          </wp:inline>
        </w:drawing>
      </w:r>
    </w:p>
    <w:p w14:paraId="03393AC7" w14:textId="77777777" w:rsidR="00A87FC0" w:rsidRDefault="00A87FC0" w:rsidP="00F41022">
      <w:pPr>
        <w:pStyle w:val="Descripcin"/>
        <w:jc w:val="both"/>
      </w:pPr>
      <w:bookmarkStart w:id="55" w:name="_Ref135045771"/>
    </w:p>
    <w:p w14:paraId="10ED18EC" w14:textId="49E69F5F" w:rsidR="005274BE" w:rsidRDefault="00270253" w:rsidP="00F41022">
      <w:pPr>
        <w:pStyle w:val="Descripcin"/>
        <w:jc w:val="both"/>
        <w:rPr>
          <w:noProof/>
        </w:rPr>
      </w:pPr>
      <w:r>
        <w:t xml:space="preserve">Figura </w:t>
      </w:r>
      <w:r>
        <w:fldChar w:fldCharType="begin"/>
      </w:r>
      <w:r>
        <w:instrText xml:space="preserve"> SEQ Figura \* ARABIC </w:instrText>
      </w:r>
      <w:r>
        <w:fldChar w:fldCharType="separate"/>
      </w:r>
      <w:r w:rsidR="003551EA">
        <w:rPr>
          <w:noProof/>
        </w:rPr>
        <w:t>47</w:t>
      </w:r>
      <w:r>
        <w:fldChar w:fldCharType="end"/>
      </w:r>
      <w:bookmarkEnd w:id="55"/>
      <w:r>
        <w:t>.</w:t>
      </w:r>
      <w:r w:rsidR="00F41022">
        <w:t xml:space="preserve"> </w:t>
      </w:r>
      <w:r w:rsidR="00F41022">
        <w:rPr>
          <w:noProof/>
        </w:rPr>
        <w:t xml:space="preserve">Análisis de escalamiento multidimensional no métrico (NMDS) basado en la composición de especies de </w:t>
      </w:r>
      <w:r w:rsidR="00F41022">
        <w:rPr>
          <w:noProof/>
        </w:rPr>
        <w:t>ictioplancton</w:t>
      </w:r>
      <w:r w:rsidR="00F41022">
        <w:rPr>
          <w:noProof/>
        </w:rPr>
        <w:t xml:space="preserve"> agrupado por mareas, sectores y transectos.</w:t>
      </w:r>
    </w:p>
    <w:p w14:paraId="7093713E" w14:textId="77777777" w:rsidR="00F41022" w:rsidRPr="00F41022" w:rsidRDefault="00F41022" w:rsidP="00F41022">
      <w:pPr>
        <w:rPr>
          <w:u w:val="single"/>
        </w:rPr>
      </w:pPr>
    </w:p>
    <w:p w14:paraId="035505E5" w14:textId="77777777" w:rsidR="00A647DA" w:rsidRDefault="005274BE" w:rsidP="005274BE">
      <w:pPr>
        <w:pStyle w:val="Ttulo3"/>
      </w:pPr>
      <w:r w:rsidRPr="005274BE">
        <w:t>Relaciones de congruencia de la diversidad</w:t>
      </w:r>
    </w:p>
    <w:p w14:paraId="2ABD39B6" w14:textId="4590A51B" w:rsidR="002B15FE" w:rsidRDefault="002B15FE" w:rsidP="002B15FE"/>
    <w:p w14:paraId="591ADB38" w14:textId="74155F62" w:rsidR="00A87FC0" w:rsidRDefault="00A87FC0" w:rsidP="002B15FE">
      <w:r>
        <w:t xml:space="preserve">Al evaluar la correspondencia de los niveles de diversidad entre los ensambles de fitoplancton e ictioplancton </w:t>
      </w:r>
      <w:r w:rsidR="00474878">
        <w:t>con una correlación simple, no se encontraron correlaciones significativas para ninguno de los nivele evaluados, tampoco se encontró correspondencia entre la densidad del fitoplancton y el ictioplancton</w:t>
      </w:r>
      <w:r w:rsidR="00115483">
        <w:t>, ni correlación entre la densidad del ictioplancton y la concentración de clorofila (</w:t>
      </w:r>
      <w:r w:rsidR="00115483">
        <w:fldChar w:fldCharType="begin"/>
      </w:r>
      <w:r w:rsidR="00115483">
        <w:instrText xml:space="preserve"> REF _Ref135054850 \h </w:instrText>
      </w:r>
      <w:r w:rsidR="00115483">
        <w:fldChar w:fldCharType="separate"/>
      </w:r>
      <w:r w:rsidR="003551EA">
        <w:t xml:space="preserve">Figura </w:t>
      </w:r>
      <w:r w:rsidR="003551EA">
        <w:rPr>
          <w:noProof/>
        </w:rPr>
        <w:t>48</w:t>
      </w:r>
      <w:r w:rsidR="00115483">
        <w:fldChar w:fldCharType="end"/>
      </w:r>
      <w:r w:rsidR="00115483">
        <w:t>).</w:t>
      </w:r>
    </w:p>
    <w:p w14:paraId="60D3EF55" w14:textId="77777777" w:rsidR="00071ED7" w:rsidRDefault="00F41022" w:rsidP="00071ED7">
      <w:pPr>
        <w:keepNext/>
      </w:pPr>
      <w:r>
        <w:rPr>
          <w:noProof/>
        </w:rPr>
        <w:lastRenderedPageBreak/>
        <w:drawing>
          <wp:inline distT="0" distB="0" distL="0" distR="0" wp14:anchorId="19FE388E" wp14:editId="737142CE">
            <wp:extent cx="5397500" cy="675005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397500" cy="6750050"/>
                    </a:xfrm>
                    <a:prstGeom prst="rect">
                      <a:avLst/>
                    </a:prstGeom>
                    <a:noFill/>
                    <a:ln>
                      <a:noFill/>
                    </a:ln>
                  </pic:spPr>
                </pic:pic>
              </a:graphicData>
            </a:graphic>
          </wp:inline>
        </w:drawing>
      </w:r>
    </w:p>
    <w:p w14:paraId="5074E316" w14:textId="222CFD18" w:rsidR="002B15FE" w:rsidRDefault="00071ED7" w:rsidP="00071ED7">
      <w:pPr>
        <w:pStyle w:val="Descripcin"/>
        <w:jc w:val="both"/>
      </w:pPr>
      <w:bookmarkStart w:id="56" w:name="_Ref135054850"/>
      <w:r>
        <w:t xml:space="preserve">Figura </w:t>
      </w:r>
      <w:r>
        <w:fldChar w:fldCharType="begin"/>
      </w:r>
      <w:r>
        <w:instrText xml:space="preserve"> SEQ Figura \* ARABIC </w:instrText>
      </w:r>
      <w:r>
        <w:fldChar w:fldCharType="separate"/>
      </w:r>
      <w:r w:rsidR="003551EA">
        <w:rPr>
          <w:noProof/>
        </w:rPr>
        <w:t>48</w:t>
      </w:r>
      <w:r>
        <w:fldChar w:fldCharType="end"/>
      </w:r>
      <w:bookmarkEnd w:id="56"/>
      <w:r>
        <w:t xml:space="preserve">. </w:t>
      </w:r>
      <w:r w:rsidR="00115483">
        <w:t xml:space="preserve">Correspondencia entre los niveles de diversidad y la densidad del ensamble de fitoplancton y el ictioplancton. (a) Correspondencia de la diversidad </w:t>
      </w:r>
      <w:r w:rsidR="00115483" w:rsidRPr="00115483">
        <w:rPr>
          <w:vertAlign w:val="superscript"/>
        </w:rPr>
        <w:t>0</w:t>
      </w:r>
      <w:r w:rsidR="00115483">
        <w:t>D entre el fitoplancton y el ictioplancton. (b) C</w:t>
      </w:r>
      <w:r w:rsidR="00115483">
        <w:t xml:space="preserve">orrespondencia de la diversidad </w:t>
      </w:r>
      <w:r w:rsidR="00115483">
        <w:rPr>
          <w:vertAlign w:val="superscript"/>
        </w:rPr>
        <w:t>1</w:t>
      </w:r>
      <w:r w:rsidR="00115483">
        <w:t>D entre el fitoplancton y el ictioplancton. (</w:t>
      </w:r>
      <w:r w:rsidR="00115483">
        <w:t>c</w:t>
      </w:r>
      <w:r w:rsidR="00115483">
        <w:t>)</w:t>
      </w:r>
      <w:r w:rsidR="00115483" w:rsidRPr="00115483">
        <w:t xml:space="preserve"> </w:t>
      </w:r>
      <w:r w:rsidR="00115483">
        <w:t>C</w:t>
      </w:r>
      <w:r w:rsidR="00115483">
        <w:t xml:space="preserve">orrespondencia de la diversidad </w:t>
      </w:r>
      <w:r w:rsidR="00115483">
        <w:rPr>
          <w:vertAlign w:val="superscript"/>
        </w:rPr>
        <w:t>2</w:t>
      </w:r>
      <w:r w:rsidR="00115483">
        <w:t>D entre el fitoplancton y el ictioplancton. (</w:t>
      </w:r>
      <w:r w:rsidR="00115483">
        <w:t>d</w:t>
      </w:r>
      <w:r w:rsidR="00115483">
        <w:t>)</w:t>
      </w:r>
      <w:r w:rsidR="00115483" w:rsidRPr="00115483">
        <w:t xml:space="preserve"> </w:t>
      </w:r>
      <w:r w:rsidR="00115483">
        <w:t xml:space="preserve">Correspondencia de la </w:t>
      </w:r>
      <w:r w:rsidR="00115483">
        <w:t>densidad entre</w:t>
      </w:r>
      <w:r w:rsidR="00115483">
        <w:t xml:space="preserve"> el fitoplancton y el ictioplancton. (</w:t>
      </w:r>
      <w:r w:rsidR="00115483">
        <w:t>e</w:t>
      </w:r>
      <w:r w:rsidR="00115483">
        <w:t>)</w:t>
      </w:r>
      <w:r w:rsidR="00115483">
        <w:t xml:space="preserve"> C</w:t>
      </w:r>
      <w:r w:rsidR="00115483">
        <w:t xml:space="preserve">orrespondencia de </w:t>
      </w:r>
      <w:r w:rsidR="00115483">
        <w:t>densidad del ictioplancton y la concentración de clorofila a.</w:t>
      </w:r>
      <w:r w:rsidR="00115483">
        <w:t xml:space="preserve"> (</w:t>
      </w:r>
      <w:r w:rsidR="00115483">
        <w:t>f</w:t>
      </w:r>
      <w:r w:rsidR="00115483">
        <w:t>)</w:t>
      </w:r>
      <w:r w:rsidR="00115483" w:rsidRPr="00115483">
        <w:t xml:space="preserve"> </w:t>
      </w:r>
      <w:r w:rsidR="00115483">
        <w:t>C</w:t>
      </w:r>
      <w:r w:rsidR="00115483">
        <w:t xml:space="preserve">orrespondencia de la </w:t>
      </w:r>
      <w:r w:rsidR="00115483">
        <w:t>composición entre el fitoplancton y el ictioplancton medida como la primera dimensión del NMDS</w:t>
      </w:r>
      <w:r w:rsidR="00115483">
        <w:t xml:space="preserve">. </w:t>
      </w:r>
    </w:p>
    <w:p w14:paraId="6214ED27" w14:textId="77777777" w:rsidR="00F41022" w:rsidRDefault="00F41022" w:rsidP="002B15FE"/>
    <w:p w14:paraId="35EE8DB6" w14:textId="77777777" w:rsidR="002B15FE" w:rsidRPr="002B15FE" w:rsidRDefault="002B15FE" w:rsidP="002B15FE"/>
    <w:p w14:paraId="006A2DBD" w14:textId="77777777" w:rsidR="003B77CF" w:rsidRDefault="00081D30" w:rsidP="00AD08AA">
      <w:pPr>
        <w:pStyle w:val="Ttulo1"/>
      </w:pPr>
      <w:bookmarkStart w:id="57" w:name="discusión"/>
      <w:bookmarkEnd w:id="12"/>
      <w:r>
        <w:lastRenderedPageBreak/>
        <w:t>Discusión</w:t>
      </w:r>
    </w:p>
    <w:p w14:paraId="0469540D" w14:textId="77777777" w:rsidR="003B77CF" w:rsidRDefault="00081D30" w:rsidP="00AD08AA">
      <w:pPr>
        <w:pStyle w:val="Ttulo1"/>
      </w:pPr>
      <w:bookmarkStart w:id="58" w:name="conclusiones"/>
      <w:bookmarkEnd w:id="57"/>
      <w:r>
        <w:t>Conclusiones</w:t>
      </w:r>
    </w:p>
    <w:p w14:paraId="57CA2687" w14:textId="77777777" w:rsidR="003B77CF" w:rsidRDefault="00081D30" w:rsidP="00AD08AA">
      <w:pPr>
        <w:pStyle w:val="Ttulo1"/>
      </w:pPr>
      <w:bookmarkStart w:id="59" w:name="productos-generados"/>
      <w:bookmarkEnd w:id="58"/>
      <w:r>
        <w:t>Productos generados</w:t>
      </w:r>
    </w:p>
    <w:p w14:paraId="0134EA0A" w14:textId="5559AD26" w:rsidR="003B77CF" w:rsidRDefault="00081D30" w:rsidP="00AD08AA">
      <w:pPr>
        <w:pStyle w:val="Ttulo1"/>
      </w:pPr>
      <w:bookmarkStart w:id="60" w:name="literatura-citada"/>
      <w:bookmarkEnd w:id="59"/>
      <w:r>
        <w:t>Literatura citada</w:t>
      </w:r>
    </w:p>
    <w:p w14:paraId="6C547F2A" w14:textId="009F71D6" w:rsidR="00056D5A" w:rsidRDefault="00056D5A" w:rsidP="00056D5A"/>
    <w:p w14:paraId="7A611014" w14:textId="77777777" w:rsidR="00BF0BD2" w:rsidRPr="00BF0BD2" w:rsidRDefault="00056D5A" w:rsidP="00BF0BD2">
      <w:pPr>
        <w:pStyle w:val="Bibliografa"/>
        <w:rPr>
          <w:lang w:val="en-US"/>
        </w:rPr>
      </w:pPr>
      <w:r>
        <w:fldChar w:fldCharType="begin"/>
      </w:r>
      <w:r w:rsidRPr="00A55051">
        <w:rPr>
          <w:lang w:val="es-CO"/>
        </w:rPr>
        <w:instrText xml:space="preserve"> ADDIN ZOTERO_BIBL {"uncited":[],"omitted":[],"custom":[]} CSL_BIBLIOGRAPHY </w:instrText>
      </w:r>
      <w:r>
        <w:fldChar w:fldCharType="separate"/>
      </w:r>
      <w:r w:rsidR="00BF0BD2" w:rsidRPr="00BF0BD2">
        <w:t xml:space="preserve">Ali, M., Al-Yamani, F., &amp; Polikarpov, I. (2011). </w:t>
      </w:r>
      <w:r w:rsidR="00BF0BD2" w:rsidRPr="00BF0BD2">
        <w:rPr>
          <w:lang w:val="en-US"/>
        </w:rPr>
        <w:t xml:space="preserve">The effect of tidal cycles on the community structure of plankton (with emphasis on copepods) at AFMED Marina in winter (a preliminary study). </w:t>
      </w:r>
      <w:r w:rsidR="00BF0BD2" w:rsidRPr="00BF0BD2">
        <w:rPr>
          <w:i/>
          <w:iCs/>
          <w:lang w:val="en-US"/>
        </w:rPr>
        <w:t>Crustaceana</w:t>
      </w:r>
      <w:r w:rsidR="00BF0BD2" w:rsidRPr="00BF0BD2">
        <w:rPr>
          <w:lang w:val="en-US"/>
        </w:rPr>
        <w:t xml:space="preserve">, </w:t>
      </w:r>
      <w:r w:rsidR="00BF0BD2" w:rsidRPr="00BF0BD2">
        <w:rPr>
          <w:i/>
          <w:iCs/>
          <w:lang w:val="en-US"/>
        </w:rPr>
        <w:t>84</w:t>
      </w:r>
      <w:r w:rsidR="00BF0BD2" w:rsidRPr="00BF0BD2">
        <w:rPr>
          <w:lang w:val="en-US"/>
        </w:rPr>
        <w:t>(5-6), 601-621. https://doi.org/10.1163/001121611X572814</w:t>
      </w:r>
    </w:p>
    <w:p w14:paraId="78B2D17D" w14:textId="77777777" w:rsidR="00BF0BD2" w:rsidRPr="00BF0BD2" w:rsidRDefault="00BF0BD2" w:rsidP="00BF0BD2">
      <w:pPr>
        <w:pStyle w:val="Bibliografa"/>
        <w:rPr>
          <w:lang w:val="en-US"/>
        </w:rPr>
      </w:pPr>
      <w:r w:rsidRPr="00BF0BD2">
        <w:rPr>
          <w:lang w:val="en-US"/>
        </w:rPr>
        <w:t xml:space="preserve">Andersen, T., Hessen, D. O., Håll, J. P., Khomich, M., Kyle, M., Lindholm, M., Rasconi, S., Skjelbred, B., Thrane, J., &amp; Walseng, B. (2020). Congruence, but no cascade—Pelagic biodiversity across three trophic levels in Nordic lakes. </w:t>
      </w:r>
      <w:r w:rsidRPr="00BF0BD2">
        <w:rPr>
          <w:i/>
          <w:iCs/>
          <w:lang w:val="en-US"/>
        </w:rPr>
        <w:t>Ecology and Evolution</w:t>
      </w:r>
      <w:r w:rsidRPr="00BF0BD2">
        <w:rPr>
          <w:lang w:val="en-US"/>
        </w:rPr>
        <w:t xml:space="preserve">, </w:t>
      </w:r>
      <w:r w:rsidRPr="00BF0BD2">
        <w:rPr>
          <w:i/>
          <w:iCs/>
          <w:lang w:val="en-US"/>
        </w:rPr>
        <w:t>10</w:t>
      </w:r>
      <w:r w:rsidRPr="00BF0BD2">
        <w:rPr>
          <w:lang w:val="en-US"/>
        </w:rPr>
        <w:t>(15), 8153-8165. https://doi.org/10.1002/ece3.6514</w:t>
      </w:r>
    </w:p>
    <w:p w14:paraId="7F1B9CEC" w14:textId="77777777" w:rsidR="00BF0BD2" w:rsidRPr="00BF0BD2" w:rsidRDefault="00BF0BD2" w:rsidP="00BF0BD2">
      <w:pPr>
        <w:pStyle w:val="Bibliografa"/>
      </w:pPr>
      <w:r w:rsidRPr="00BF0BD2">
        <w:rPr>
          <w:lang w:val="en-US"/>
        </w:rPr>
        <w:t xml:space="preserve">Azeria, E. T., Fortin, D., Lemaître, J., Janssen, P., Hébert, C., Darveau, M., &amp; Cumming, S. G. (2009). Fine-scale structure and cross-taxon congruence of bird and beetle assemblages in an old-growth boreal forest mosaic. </w:t>
      </w:r>
      <w:r w:rsidRPr="00BF0BD2">
        <w:rPr>
          <w:i/>
          <w:iCs/>
        </w:rPr>
        <w:t>Global Ecology and Biogeography</w:t>
      </w:r>
      <w:r w:rsidRPr="00BF0BD2">
        <w:t xml:space="preserve">, </w:t>
      </w:r>
      <w:r w:rsidRPr="00BF0BD2">
        <w:rPr>
          <w:i/>
          <w:iCs/>
        </w:rPr>
        <w:t>18</w:t>
      </w:r>
      <w:r w:rsidRPr="00BF0BD2">
        <w:t>(3), 333-345. https://doi.org/10.1111/j.1466-8238.2009.00454.x</w:t>
      </w:r>
    </w:p>
    <w:p w14:paraId="615FF4F4" w14:textId="77777777" w:rsidR="00BF0BD2" w:rsidRPr="00BF0BD2" w:rsidRDefault="00BF0BD2" w:rsidP="00BF0BD2">
      <w:pPr>
        <w:pStyle w:val="Bibliografa"/>
      </w:pPr>
      <w:r w:rsidRPr="00BF0BD2">
        <w:t xml:space="preserve">Beltrán-León, B. S., &amp; Morales Osorio, Y. A. (2021). Distribución, composición y abundancia del ictioplancton en tres áreas marinas protegidas del Pacífico colombiano. </w:t>
      </w:r>
      <w:r w:rsidRPr="00BF0BD2">
        <w:rPr>
          <w:i/>
          <w:iCs/>
        </w:rPr>
        <w:t>Boletín de Investigaciones Marinas y Costeras</w:t>
      </w:r>
      <w:r w:rsidRPr="00BF0BD2">
        <w:t xml:space="preserve">, </w:t>
      </w:r>
      <w:r w:rsidRPr="00BF0BD2">
        <w:rPr>
          <w:i/>
          <w:iCs/>
        </w:rPr>
        <w:t>50</w:t>
      </w:r>
      <w:r w:rsidRPr="00BF0BD2">
        <w:t>(2), 31-52. https://doi.org/10.25268/bimc.invemar.2021.50.2.1062</w:t>
      </w:r>
    </w:p>
    <w:p w14:paraId="39453225" w14:textId="77777777" w:rsidR="00BF0BD2" w:rsidRPr="00BF0BD2" w:rsidRDefault="00BF0BD2" w:rsidP="00BF0BD2">
      <w:pPr>
        <w:pStyle w:val="Bibliografa"/>
        <w:rPr>
          <w:lang w:val="en-US"/>
        </w:rPr>
      </w:pPr>
      <w:r w:rsidRPr="00BF0BD2">
        <w:rPr>
          <w:lang w:val="en-US"/>
        </w:rPr>
        <w:t xml:space="preserve">Borkman, D. G., &amp; Smayda, T. (2009). Multidecadal (1959–1997) changes in Skeletonema abundance and seasonal bloom patterns in Narragansett Bay, Rhode Island, USA. </w:t>
      </w:r>
      <w:r w:rsidRPr="00BF0BD2">
        <w:rPr>
          <w:i/>
          <w:iCs/>
          <w:lang w:val="en-US"/>
        </w:rPr>
        <w:t>J. Sea Res.</w:t>
      </w:r>
      <w:r w:rsidRPr="00BF0BD2">
        <w:rPr>
          <w:lang w:val="en-US"/>
        </w:rPr>
        <w:t xml:space="preserve">, </w:t>
      </w:r>
      <w:r w:rsidRPr="00BF0BD2">
        <w:rPr>
          <w:i/>
          <w:iCs/>
          <w:lang w:val="en-US"/>
        </w:rPr>
        <w:t>61</w:t>
      </w:r>
      <w:r w:rsidRPr="00BF0BD2">
        <w:rPr>
          <w:lang w:val="en-US"/>
        </w:rPr>
        <w:t>(1-2), 84-94.</w:t>
      </w:r>
    </w:p>
    <w:p w14:paraId="2EA198CC" w14:textId="77777777" w:rsidR="00BF0BD2" w:rsidRPr="00BF0BD2" w:rsidRDefault="00BF0BD2" w:rsidP="00BF0BD2">
      <w:pPr>
        <w:pStyle w:val="Bibliografa"/>
        <w:rPr>
          <w:lang w:val="en-US"/>
        </w:rPr>
      </w:pPr>
      <w:r w:rsidRPr="00BF0BD2">
        <w:t xml:space="preserve">Cabra-García, J., Bermúdez-Rivas, C., Osorio, A. M., &amp; Chacón, P. (2012). </w:t>
      </w:r>
      <w:r w:rsidRPr="00BF0BD2">
        <w:rPr>
          <w:lang w:val="en-US"/>
        </w:rPr>
        <w:t xml:space="preserve">Cross-taxon congruence of </w:t>
      </w:r>
      <w:r w:rsidRPr="00BF0BD2">
        <w:t>α</w:t>
      </w:r>
      <w:r w:rsidRPr="00BF0BD2">
        <w:rPr>
          <w:lang w:val="en-US"/>
        </w:rPr>
        <w:t xml:space="preserve"> and </w:t>
      </w:r>
      <w:r w:rsidRPr="00BF0BD2">
        <w:t>β</w:t>
      </w:r>
      <w:r w:rsidRPr="00BF0BD2">
        <w:rPr>
          <w:lang w:val="en-US"/>
        </w:rPr>
        <w:t xml:space="preserve"> diversity among five leaf litter arthropod groups in Colombia. </w:t>
      </w:r>
      <w:r w:rsidRPr="00BF0BD2">
        <w:rPr>
          <w:i/>
          <w:iCs/>
          <w:lang w:val="en-US"/>
        </w:rPr>
        <w:t>Biodiversity and Conservation</w:t>
      </w:r>
      <w:r w:rsidRPr="00BF0BD2">
        <w:rPr>
          <w:lang w:val="en-US"/>
        </w:rPr>
        <w:t xml:space="preserve">, </w:t>
      </w:r>
      <w:r w:rsidRPr="00BF0BD2">
        <w:rPr>
          <w:i/>
          <w:iCs/>
          <w:lang w:val="en-US"/>
        </w:rPr>
        <w:t>21</w:t>
      </w:r>
      <w:r w:rsidRPr="00BF0BD2">
        <w:rPr>
          <w:lang w:val="en-US"/>
        </w:rPr>
        <w:t>(6), 1493-1508. https://doi.org/10.1007/s10531-012-0259-5</w:t>
      </w:r>
    </w:p>
    <w:p w14:paraId="086F9E68" w14:textId="77777777" w:rsidR="00BF0BD2" w:rsidRPr="00BF0BD2" w:rsidRDefault="00BF0BD2" w:rsidP="00BF0BD2">
      <w:pPr>
        <w:pStyle w:val="Bibliografa"/>
        <w:rPr>
          <w:lang w:val="en-US"/>
        </w:rPr>
      </w:pPr>
      <w:r w:rsidRPr="00BF0BD2">
        <w:rPr>
          <w:lang w:val="en-US"/>
        </w:rPr>
        <w:t xml:space="preserve">Chang, H.-Y., McKown, K., &amp; Chen, Y. (2023). A long-term ichthyoplankton monitoring program suggests climate-induced environmental variabilities changed fish communities in the Hudson River estuary. </w:t>
      </w:r>
      <w:r w:rsidRPr="00BF0BD2">
        <w:rPr>
          <w:i/>
          <w:iCs/>
          <w:lang w:val="en-US"/>
        </w:rPr>
        <w:t>Frontiers in Marine Science</w:t>
      </w:r>
      <w:r w:rsidRPr="00BF0BD2">
        <w:rPr>
          <w:lang w:val="en-US"/>
        </w:rPr>
        <w:t xml:space="preserve">, </w:t>
      </w:r>
      <w:r w:rsidRPr="00BF0BD2">
        <w:rPr>
          <w:i/>
          <w:iCs/>
          <w:lang w:val="en-US"/>
        </w:rPr>
        <w:t>9</w:t>
      </w:r>
      <w:r w:rsidRPr="00BF0BD2">
        <w:rPr>
          <w:lang w:val="en-US"/>
        </w:rPr>
        <w:t>, 1077997. https://doi.org/10.3389/fmars.2022.1077997</w:t>
      </w:r>
    </w:p>
    <w:p w14:paraId="3D1CBC85" w14:textId="77777777" w:rsidR="00BF0BD2" w:rsidRPr="00BF0BD2" w:rsidRDefault="00BF0BD2" w:rsidP="00BF0BD2">
      <w:pPr>
        <w:pStyle w:val="Bibliografa"/>
        <w:rPr>
          <w:lang w:val="en-US"/>
        </w:rPr>
      </w:pPr>
      <w:r w:rsidRPr="00BF0BD2">
        <w:rPr>
          <w:lang w:val="en-US"/>
        </w:rPr>
        <w:lastRenderedPageBreak/>
        <w:t xml:space="preserve">Dirisu, A. R. (2019). Plankton diversity and community structure of asarama estuary in the niger delta in relation to physico-chemistry. </w:t>
      </w:r>
      <w:r w:rsidRPr="00BF0BD2">
        <w:rPr>
          <w:i/>
          <w:iCs/>
          <w:lang w:val="en-US"/>
        </w:rPr>
        <w:t>Applied Ecology and Environmental Research</w:t>
      </w:r>
      <w:r w:rsidRPr="00BF0BD2">
        <w:rPr>
          <w:lang w:val="en-US"/>
        </w:rPr>
        <w:t xml:space="preserve">, </w:t>
      </w:r>
      <w:r w:rsidRPr="00BF0BD2">
        <w:rPr>
          <w:i/>
          <w:iCs/>
          <w:lang w:val="en-US"/>
        </w:rPr>
        <w:t>17</w:t>
      </w:r>
      <w:r w:rsidRPr="00BF0BD2">
        <w:rPr>
          <w:lang w:val="en-US"/>
        </w:rPr>
        <w:t>(5). https://doi.org/10.15666/aeer/1705_1027710292</w:t>
      </w:r>
    </w:p>
    <w:p w14:paraId="127911C3" w14:textId="77777777" w:rsidR="00BF0BD2" w:rsidRPr="00AD37E9" w:rsidRDefault="00BF0BD2" w:rsidP="00BF0BD2">
      <w:pPr>
        <w:pStyle w:val="Bibliografa"/>
        <w:rPr>
          <w:lang w:val="en-US"/>
        </w:rPr>
      </w:pPr>
      <w:r w:rsidRPr="00BF0BD2">
        <w:rPr>
          <w:lang w:val="en-US"/>
        </w:rPr>
        <w:t xml:space="preserve">Dufrene, M., &amp; Legendre, P. (1997). Species Assemblages and Indicator Species: The Need for a Flexible Asymmetrical Approach. </w:t>
      </w:r>
      <w:r w:rsidRPr="00AD37E9">
        <w:rPr>
          <w:i/>
          <w:iCs/>
          <w:lang w:val="en-US"/>
        </w:rPr>
        <w:t>Ecological Monographs</w:t>
      </w:r>
      <w:r w:rsidRPr="00AD37E9">
        <w:rPr>
          <w:lang w:val="en-US"/>
        </w:rPr>
        <w:t xml:space="preserve">, </w:t>
      </w:r>
      <w:r w:rsidRPr="00AD37E9">
        <w:rPr>
          <w:i/>
          <w:iCs/>
          <w:lang w:val="en-US"/>
        </w:rPr>
        <w:t>67</w:t>
      </w:r>
      <w:r w:rsidRPr="00AD37E9">
        <w:rPr>
          <w:lang w:val="en-US"/>
        </w:rPr>
        <w:t>(3), 345. https://doi.org/10.2307/2963459</w:t>
      </w:r>
    </w:p>
    <w:p w14:paraId="49AB1857" w14:textId="77777777" w:rsidR="00BF0BD2" w:rsidRPr="00BF0BD2" w:rsidRDefault="00BF0BD2" w:rsidP="00BF0BD2">
      <w:pPr>
        <w:pStyle w:val="Bibliografa"/>
        <w:rPr>
          <w:lang w:val="en-US"/>
        </w:rPr>
      </w:pPr>
      <w:r w:rsidRPr="00AD37E9">
        <w:rPr>
          <w:lang w:val="en-US"/>
        </w:rPr>
        <w:t xml:space="preserve">Lansac-Tôha, F. M., Heino, J., Bini, L. M., Peláez, O., Baumgartner, M. T., Quirino, B. A., Pineda, A., Meira, B. R., Florêncio, F. M., Oliveira, F. R., Bomfim, F. F., Silveira, M. J., Dainez-Filho, M. S., Campos, R., Dias, R. M., Bonecker, C. C., Higuti, J., Mormul, R. P., Benedito, E., … </w:t>
      </w:r>
      <w:r w:rsidRPr="00BF0BD2">
        <w:rPr>
          <w:lang w:val="en-US"/>
        </w:rPr>
        <w:t xml:space="preserve">Velho, L. F. M. (2022). Cross-Taxon Congruence of Taxonomic and Functional Beta-Diversity Facets Across Spatial and Temporal Scales. </w:t>
      </w:r>
      <w:r w:rsidRPr="00BF0BD2">
        <w:rPr>
          <w:i/>
          <w:iCs/>
          <w:lang w:val="en-US"/>
        </w:rPr>
        <w:t>Frontiers in Environmental Science</w:t>
      </w:r>
      <w:r w:rsidRPr="00BF0BD2">
        <w:rPr>
          <w:lang w:val="en-US"/>
        </w:rPr>
        <w:t xml:space="preserve">, </w:t>
      </w:r>
      <w:r w:rsidRPr="00BF0BD2">
        <w:rPr>
          <w:i/>
          <w:iCs/>
          <w:lang w:val="en-US"/>
        </w:rPr>
        <w:t>10</w:t>
      </w:r>
      <w:r w:rsidRPr="00BF0BD2">
        <w:rPr>
          <w:lang w:val="en-US"/>
        </w:rPr>
        <w:t>, 903074. https://doi.org/10.3389/fenvs.2022.903074</w:t>
      </w:r>
    </w:p>
    <w:p w14:paraId="43D1ABC7" w14:textId="77777777" w:rsidR="00BF0BD2" w:rsidRPr="00BF0BD2" w:rsidRDefault="00BF0BD2" w:rsidP="00BF0BD2">
      <w:pPr>
        <w:pStyle w:val="Bibliografa"/>
        <w:rPr>
          <w:lang w:val="en-US"/>
        </w:rPr>
      </w:pPr>
      <w:r w:rsidRPr="00BF0BD2">
        <w:rPr>
          <w:lang w:val="en-US"/>
        </w:rPr>
        <w:t xml:space="preserve">Pawluk, M., Fujiwara, M., &amp; Martinez-Andrade, F. (2021). Climate effects on fish diversity in the subtropical bays of Texas. </w:t>
      </w:r>
      <w:r w:rsidRPr="00BF0BD2">
        <w:rPr>
          <w:i/>
          <w:iCs/>
          <w:lang w:val="en-US"/>
        </w:rPr>
        <w:t>Estuar. Coast. Shelf Sci.</w:t>
      </w:r>
      <w:r w:rsidRPr="00BF0BD2">
        <w:rPr>
          <w:lang w:val="en-US"/>
        </w:rPr>
        <w:t xml:space="preserve">, </w:t>
      </w:r>
      <w:r w:rsidRPr="00BF0BD2">
        <w:rPr>
          <w:i/>
          <w:iCs/>
          <w:lang w:val="en-US"/>
        </w:rPr>
        <w:t>249</w:t>
      </w:r>
      <w:r w:rsidRPr="00BF0BD2">
        <w:rPr>
          <w:lang w:val="en-US"/>
        </w:rPr>
        <w:t>(107121), 107121.</w:t>
      </w:r>
    </w:p>
    <w:p w14:paraId="5DB7D9E4" w14:textId="77777777" w:rsidR="00BF0BD2" w:rsidRPr="00BF0BD2" w:rsidRDefault="00BF0BD2" w:rsidP="00BF0BD2">
      <w:pPr>
        <w:pStyle w:val="Bibliografa"/>
        <w:rPr>
          <w:lang w:val="en-US"/>
        </w:rPr>
      </w:pPr>
      <w:r w:rsidRPr="00BF0BD2">
        <w:rPr>
          <w:lang w:val="en-US"/>
        </w:rPr>
        <w:t xml:space="preserve">Restrepo A, J. D. (2012). Assessing the effect of sea-level change and human activities on a major delta on the Pacific coast of northern South America: The Patía River. </w:t>
      </w:r>
      <w:r w:rsidRPr="00BF0BD2">
        <w:rPr>
          <w:i/>
          <w:iCs/>
          <w:lang w:val="en-US"/>
        </w:rPr>
        <w:t>Geomorphology</w:t>
      </w:r>
      <w:r w:rsidRPr="00BF0BD2">
        <w:rPr>
          <w:lang w:val="en-US"/>
        </w:rPr>
        <w:t xml:space="preserve">, </w:t>
      </w:r>
      <w:r w:rsidRPr="00BF0BD2">
        <w:rPr>
          <w:i/>
          <w:iCs/>
          <w:lang w:val="en-US"/>
        </w:rPr>
        <w:t>151-152</w:t>
      </w:r>
      <w:r w:rsidRPr="00BF0BD2">
        <w:rPr>
          <w:lang w:val="en-US"/>
        </w:rPr>
        <w:t>, 207-223. https://doi.org/10.1016/j.geomorph.2012.02.004</w:t>
      </w:r>
    </w:p>
    <w:p w14:paraId="712EEF8B" w14:textId="77777777" w:rsidR="00BF0BD2" w:rsidRPr="00BF0BD2" w:rsidRDefault="00BF0BD2" w:rsidP="00BF0BD2">
      <w:pPr>
        <w:pStyle w:val="Bibliografa"/>
      </w:pPr>
      <w:r w:rsidRPr="00BF0BD2">
        <w:rPr>
          <w:lang w:val="en-US"/>
        </w:rPr>
        <w:t xml:space="preserve">Restrepo Angel, J. D. (2008). </w:t>
      </w:r>
      <w:r w:rsidRPr="00BF0BD2">
        <w:rPr>
          <w:i/>
          <w:iCs/>
        </w:rPr>
        <w:t>Deltas de Colombia: Mofodinámica y vulnerabilidad ante el cambio global</w:t>
      </w:r>
      <w:r w:rsidRPr="00BF0BD2">
        <w:t>. Fondo Editorial Universidad EAFIT.</w:t>
      </w:r>
    </w:p>
    <w:p w14:paraId="30A8A108" w14:textId="77777777" w:rsidR="00BF0BD2" w:rsidRPr="00BF0BD2" w:rsidRDefault="00BF0BD2" w:rsidP="00BF0BD2">
      <w:pPr>
        <w:pStyle w:val="Bibliografa"/>
      </w:pPr>
      <w:r w:rsidRPr="00BF0BD2">
        <w:t xml:space="preserve">Toranza, C., &amp; Arim, M. (2010). Cross-taxon congruence and environmental conditions. </w:t>
      </w:r>
      <w:r w:rsidRPr="00BF0BD2">
        <w:rPr>
          <w:i/>
          <w:iCs/>
        </w:rPr>
        <w:t>BMC ecology</w:t>
      </w:r>
      <w:r w:rsidRPr="00BF0BD2">
        <w:t xml:space="preserve">, </w:t>
      </w:r>
      <w:r w:rsidRPr="00BF0BD2">
        <w:rPr>
          <w:i/>
          <w:iCs/>
        </w:rPr>
        <w:t>10</w:t>
      </w:r>
      <w:r w:rsidRPr="00BF0BD2">
        <w:t>, 18. https://doi.org/10.1186/1472-6785-10-18</w:t>
      </w:r>
    </w:p>
    <w:p w14:paraId="41AC4566" w14:textId="55274EE3" w:rsidR="00056D5A" w:rsidRPr="00A55051" w:rsidRDefault="00056D5A" w:rsidP="00056D5A">
      <w:pPr>
        <w:rPr>
          <w:lang w:val="en-US"/>
        </w:rPr>
      </w:pPr>
      <w:r>
        <w:fldChar w:fldCharType="end"/>
      </w:r>
      <w:bookmarkStart w:id="61" w:name="comentarios-y-recomendaciones"/>
      <w:bookmarkEnd w:id="60"/>
    </w:p>
    <w:bookmarkEnd w:id="61"/>
    <w:p w14:paraId="20DA8A39" w14:textId="08EF3B77" w:rsidR="003B77CF" w:rsidRPr="00A55051" w:rsidRDefault="003B77CF" w:rsidP="00056D5A">
      <w:pPr>
        <w:rPr>
          <w:lang w:val="en-US"/>
        </w:rPr>
      </w:pPr>
    </w:p>
    <w:sectPr w:rsidR="003B77CF" w:rsidRPr="00A55051" w:rsidSect="004D7B9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C3E4D1" w14:textId="77777777" w:rsidR="00D175C2" w:rsidRDefault="00D175C2" w:rsidP="00AD08AA">
      <w:r>
        <w:separator/>
      </w:r>
    </w:p>
  </w:endnote>
  <w:endnote w:type="continuationSeparator" w:id="0">
    <w:p w14:paraId="2F830AD3" w14:textId="77777777" w:rsidR="00D175C2" w:rsidRDefault="00D175C2" w:rsidP="00AD08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Cuerpo en alfa">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4405246"/>
      <w:docPartObj>
        <w:docPartGallery w:val="Page Numbers (Bottom of Page)"/>
        <w:docPartUnique/>
      </w:docPartObj>
    </w:sdtPr>
    <w:sdtEndPr>
      <w:rPr>
        <w:rStyle w:val="Nmerodepgina"/>
      </w:rPr>
    </w:sdtEndPr>
    <w:sdtContent>
      <w:p w14:paraId="010220EE" w14:textId="77777777" w:rsidR="00BB04F4" w:rsidRDefault="00081D30" w:rsidP="00AD08AA">
        <w:pPr>
          <w:pStyle w:val="Piedepgina"/>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9B5FAF0" w14:textId="77777777" w:rsidR="00BB04F4" w:rsidRDefault="00D175C2" w:rsidP="00AD08A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29E25" w14:textId="7011D662" w:rsidR="00BB04F4" w:rsidRDefault="00D175C2" w:rsidP="00AD08AA">
    <w:pPr>
      <w:pStyle w:val="Piedepgina"/>
      <w:rPr>
        <w:rStyle w:val="Nmerodepgina"/>
      </w:rPr>
    </w:pPr>
  </w:p>
  <w:p w14:paraId="7FB9F563" w14:textId="77777777" w:rsidR="00BB04F4" w:rsidRDefault="00081D30" w:rsidP="00AD08AA">
    <w:pPr>
      <w:pStyle w:val="Piedepgina"/>
    </w:pPr>
    <w:r w:rsidRPr="00BB04F4">
      <w:rPr>
        <w:noProof/>
      </w:rPr>
      <mc:AlternateContent>
        <mc:Choice Requires="wps">
          <w:drawing>
            <wp:anchor distT="0" distB="0" distL="114300" distR="114300" simplePos="0" relativeHeight="251671552" behindDoc="0" locked="0" layoutInCell="1" allowOverlap="1" wp14:anchorId="2773D708" wp14:editId="220D1A09">
              <wp:simplePos x="0" y="0"/>
              <wp:positionH relativeFrom="column">
                <wp:posOffset>4547376</wp:posOffset>
              </wp:positionH>
              <wp:positionV relativeFrom="paragraph">
                <wp:posOffset>-95885</wp:posOffset>
              </wp:positionV>
              <wp:extent cx="936720" cy="239949"/>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936720" cy="239949"/>
                      </a:xfrm>
                      <a:prstGeom prst="rect">
                        <a:avLst/>
                      </a:prstGeom>
                      <a:noFill/>
                      <a:ln w="6350">
                        <a:noFill/>
                      </a:ln>
                    </wps:spPr>
                    <wps:txbx>
                      <w:txbxContent>
                        <w:p w14:paraId="1DFDB97E"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73D708" id="_x0000_t202" coordsize="21600,21600" o:spt="202" path="m,l,21600r21600,l21600,xe">
              <v:stroke joinstyle="miter"/>
              <v:path gradientshapeok="t" o:connecttype="rect"/>
            </v:shapetype>
            <v:shape id="Cuadro de texto 6" o:spid="_x0000_s1026" type="#_x0000_t202" style="position:absolute;left:0;text-align:left;margin-left:358.05pt;margin-top:-7.55pt;width:73.75pt;height:18.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" filled="f" stroked="f" strokeweight=".5pt">
              <v:textbox>
                <w:txbxContent>
                  <w:p w14:paraId="1DFDB97E"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9504" behindDoc="0" locked="0" layoutInCell="1" allowOverlap="1" wp14:anchorId="6BAC93B9" wp14:editId="56AC12D9">
              <wp:simplePos x="0" y="0"/>
              <wp:positionH relativeFrom="column">
                <wp:posOffset>-101600</wp:posOffset>
              </wp:positionH>
              <wp:positionV relativeFrom="paragraph">
                <wp:posOffset>-104775</wp:posOffset>
              </wp:positionV>
              <wp:extent cx="3002280" cy="762000"/>
              <wp:effectExtent l="0" t="0" r="0" b="0"/>
              <wp:wrapNone/>
              <wp:docPr id="2"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2AC23AE4"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785A056F" w14:textId="77777777" w:rsidR="00BB04F4" w:rsidRPr="006A1F12" w:rsidRDefault="00081D30" w:rsidP="00AD08AA">
                          <w:r w:rsidRPr="006A1F12">
                            <w:t>Bogotá D.C. Colombia</w:t>
                          </w:r>
                        </w:p>
                        <w:p w14:paraId="308F648B" w14:textId="77777777" w:rsidR="00BB04F4" w:rsidRPr="006A1F12" w:rsidRDefault="00D175C2"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AC93B9" id="Text Box 3" o:spid="_x0000_s1027" type="#_x0000_t202" style="position:absolute;left:0;text-align:left;margin-left:-8pt;margin-top:-8.25pt;width:236.4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" filled="f" stroked="f" strokeweight=".5pt">
              <v:textbo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2AC23AE4"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785A056F" w14:textId="77777777" w:rsidR="00BB04F4" w:rsidRPr="006A1F12" w:rsidRDefault="00081D30" w:rsidP="00AD08AA">
                    <w:r w:rsidRPr="006A1F12">
                      <w:t>Bogotá D.C. Colombia</w:t>
                    </w:r>
                  </w:p>
                  <w:p w14:paraId="308F648B" w14:textId="77777777" w:rsidR="00BB04F4" w:rsidRPr="006A1F12" w:rsidRDefault="00D175C2" w:rsidP="00AD08AA"/>
                </w:txbxContent>
              </v:textbox>
            </v:shape>
          </w:pict>
        </mc:Fallback>
      </mc:AlternateContent>
    </w:r>
    <w:r w:rsidRPr="00BB04F4">
      <w:rPr>
        <w:noProof/>
      </w:rPr>
      <mc:AlternateContent>
        <mc:Choice Requires="wps">
          <w:drawing>
            <wp:anchor distT="0" distB="0" distL="114300" distR="114300" simplePos="0" relativeHeight="251670528" behindDoc="0" locked="0" layoutInCell="1" allowOverlap="1" wp14:anchorId="225BE560" wp14:editId="3A7B65D9">
              <wp:simplePos x="0" y="0"/>
              <wp:positionH relativeFrom="column">
                <wp:posOffset>3912870</wp:posOffset>
              </wp:positionH>
              <wp:positionV relativeFrom="paragraph">
                <wp:posOffset>264160</wp:posOffset>
              </wp:positionV>
              <wp:extent cx="1572260" cy="24638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0C7A129D" w14:textId="453A64D6"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3551EA">
                            <w:rPr>
                              <w:noProof/>
                            </w:rPr>
                            <w:t>15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5BE560" id="Cuadro de texto 3" o:spid="_x0000_s1028" type="#_x0000_t202" style="position:absolute;left:0;text-align:left;margin-left:308.1pt;margin-top:20.8pt;width:123.8pt;height:1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Cm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" filled="f" stroked="f" strokeweight=".5pt">
              <v:textbox>
                <w:txbxContent>
                  <w:p w14:paraId="0C7A129D" w14:textId="453A64D6"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3551EA">
                      <w:rPr>
                        <w:noProof/>
                      </w:rPr>
                      <w:t>15 de mayo de 2023</w:t>
                    </w:r>
                    <w: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A6E7" w14:textId="77777777" w:rsidR="00BB04F4" w:rsidRDefault="00081D30" w:rsidP="00AD08AA">
    <w:pPr>
      <w:pStyle w:val="Piedepgina"/>
    </w:pPr>
    <w:r w:rsidRPr="00BB04F4">
      <w:rPr>
        <w:noProof/>
      </w:rPr>
      <mc:AlternateContent>
        <mc:Choice Requires="wps">
          <w:drawing>
            <wp:anchor distT="0" distB="0" distL="114300" distR="114300" simplePos="0" relativeHeight="251664384" behindDoc="0" locked="0" layoutInCell="1" allowOverlap="1" wp14:anchorId="2AFF04BC" wp14:editId="14655E0A">
              <wp:simplePos x="0" y="0"/>
              <wp:positionH relativeFrom="column">
                <wp:posOffset>4509770</wp:posOffset>
              </wp:positionH>
              <wp:positionV relativeFrom="paragraph">
                <wp:posOffset>-80010</wp:posOffset>
              </wp:positionV>
              <wp:extent cx="936625" cy="239395"/>
              <wp:effectExtent l="0" t="0" r="0" b="0"/>
              <wp:wrapNone/>
              <wp:docPr id="10" name="Cuadro de texto 10"/>
              <wp:cNvGraphicFramePr/>
              <a:graphic xmlns:a="http://schemas.openxmlformats.org/drawingml/2006/main">
                <a:graphicData uri="http://schemas.microsoft.com/office/word/2010/wordprocessingShape">
                  <wps:wsp>
                    <wps:cNvSpPr txBox="1"/>
                    <wps:spPr>
                      <a:xfrm>
                        <a:off x="0" y="0"/>
                        <a:ext cx="936625" cy="239395"/>
                      </a:xfrm>
                      <a:prstGeom prst="rect">
                        <a:avLst/>
                      </a:prstGeom>
                      <a:noFill/>
                      <a:ln w="6350">
                        <a:noFill/>
                      </a:ln>
                    </wps:spPr>
                    <wps:txbx>
                      <w:txbxContent>
                        <w:p w14:paraId="2EF0FF51"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FF04BC" id="_x0000_t202" coordsize="21600,21600" o:spt="202" path="m,l,21600r21600,l21600,xe">
              <v:stroke joinstyle="miter"/>
              <v:path gradientshapeok="t" o:connecttype="rect"/>
            </v:shapetype>
            <v:shape id="Cuadro de texto 10" o:spid="_x0000_s1029" type="#_x0000_t202" style="position:absolute;left:0;text-align:left;margin-left:355.1pt;margin-top:-6.3pt;width:73.75pt;height:1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" filled="f" stroked="f" strokeweight=".5pt">
              <v:textbox>
                <w:txbxContent>
                  <w:p w14:paraId="2EF0FF51"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3360" behindDoc="0" locked="0" layoutInCell="1" allowOverlap="1" wp14:anchorId="0FD572E3" wp14:editId="0AA52C5C">
              <wp:simplePos x="0" y="0"/>
              <wp:positionH relativeFrom="column">
                <wp:posOffset>3878580</wp:posOffset>
              </wp:positionH>
              <wp:positionV relativeFrom="paragraph">
                <wp:posOffset>294640</wp:posOffset>
              </wp:positionV>
              <wp:extent cx="1572260" cy="24638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31062472" w14:textId="7DC8A438"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3551EA">
                            <w:rPr>
                              <w:noProof/>
                            </w:rPr>
                            <w:t>15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D572E3" id="Cuadro de texto 9" o:spid="_x0000_s1030" type="#_x0000_t202" style="position:absolute;left:0;text-align:left;margin-left:305.4pt;margin-top:23.2pt;width:123.8pt;height:19.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I0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" filled="f" stroked="f" strokeweight=".5pt">
              <v:textbox>
                <w:txbxContent>
                  <w:p w14:paraId="31062472" w14:textId="7DC8A438"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3551EA">
                      <w:rPr>
                        <w:noProof/>
                      </w:rPr>
                      <w:t>15 de mayo de 2023</w:t>
                    </w:r>
                    <w:r>
                      <w:fldChar w:fldCharType="end"/>
                    </w:r>
                  </w:p>
                </w:txbxContent>
              </v:textbox>
            </v:shape>
          </w:pict>
        </mc:Fallback>
      </mc:AlternateContent>
    </w:r>
    <w:r w:rsidRPr="00BB04F4">
      <w:rPr>
        <w:noProof/>
      </w:rPr>
      <mc:AlternateContent>
        <mc:Choice Requires="wps">
          <w:drawing>
            <wp:anchor distT="0" distB="0" distL="114300" distR="114300" simplePos="0" relativeHeight="251662336" behindDoc="0" locked="0" layoutInCell="1" allowOverlap="1" wp14:anchorId="7DA37A3E" wp14:editId="03959EE7">
              <wp:simplePos x="0" y="0"/>
              <wp:positionH relativeFrom="column">
                <wp:posOffset>-135466</wp:posOffset>
              </wp:positionH>
              <wp:positionV relativeFrom="paragraph">
                <wp:posOffset>-73942</wp:posOffset>
              </wp:positionV>
              <wp:extent cx="3002280" cy="762000"/>
              <wp:effectExtent l="0" t="0" r="0" b="0"/>
              <wp:wrapNone/>
              <wp:docPr id="1"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77CA9B26"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32AF0607" w14:textId="77777777" w:rsidR="00BB04F4" w:rsidRPr="006A1F12" w:rsidRDefault="00081D30" w:rsidP="00AD08AA">
                          <w:r w:rsidRPr="006A1F12">
                            <w:t>Bogotá D.C. Colombia</w:t>
                          </w:r>
                        </w:p>
                        <w:p w14:paraId="7F8712E1" w14:textId="77777777" w:rsidR="00BB04F4" w:rsidRPr="006A1F12" w:rsidRDefault="00D175C2"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A37A3E" id="_x0000_s1031" type="#_x0000_t202" style="position:absolute;left:0;text-align:left;margin-left:-10.65pt;margin-top:-5.8pt;width:236.4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2I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" filled="f" stroked="f" strokeweight=".5pt">
              <v:textbo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77CA9B26"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32AF0607" w14:textId="77777777" w:rsidR="00BB04F4" w:rsidRPr="006A1F12" w:rsidRDefault="00081D30" w:rsidP="00AD08AA">
                    <w:r w:rsidRPr="006A1F12">
                      <w:t>Bogotá D.C. Colombia</w:t>
                    </w:r>
                  </w:p>
                  <w:p w14:paraId="7F8712E1" w14:textId="77777777" w:rsidR="00BB04F4" w:rsidRPr="006A1F12" w:rsidRDefault="00D175C2" w:rsidP="00AD08AA"/>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A8E248" w14:textId="77777777" w:rsidR="00D175C2" w:rsidRDefault="00D175C2" w:rsidP="00AD08AA">
      <w:r>
        <w:separator/>
      </w:r>
    </w:p>
  </w:footnote>
  <w:footnote w:type="continuationSeparator" w:id="0">
    <w:p w14:paraId="262C11D4" w14:textId="77777777" w:rsidR="00D175C2" w:rsidRDefault="00D175C2" w:rsidP="00AD08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18243" w14:textId="77777777" w:rsidR="00BB04F4" w:rsidRDefault="00081D30" w:rsidP="00AD08AA">
    <w:pPr>
      <w:pStyle w:val="Encabezado"/>
    </w:pPr>
    <w:r w:rsidRPr="00BB04F4">
      <w:rPr>
        <w:noProof/>
      </w:rPr>
      <w:drawing>
        <wp:anchor distT="0" distB="0" distL="114300" distR="114300" simplePos="0" relativeHeight="251666432" behindDoc="0" locked="0" layoutInCell="1" allowOverlap="1" wp14:anchorId="7B020FA6" wp14:editId="191F5382">
          <wp:simplePos x="0" y="0"/>
          <wp:positionH relativeFrom="column">
            <wp:posOffset>2712085</wp:posOffset>
          </wp:positionH>
          <wp:positionV relativeFrom="margin">
            <wp:posOffset>-638810</wp:posOffset>
          </wp:positionV>
          <wp:extent cx="1290955" cy="386080"/>
          <wp:effectExtent l="0" t="0" r="4445" b="0"/>
          <wp:wrapThrough wrapText="bothSides">
            <wp:wrapPolygon edited="0">
              <wp:start x="3400" y="0"/>
              <wp:lineTo x="0" y="2842"/>
              <wp:lineTo x="0" y="17053"/>
              <wp:lineTo x="3187" y="20605"/>
              <wp:lineTo x="7225" y="20605"/>
              <wp:lineTo x="21462" y="18474"/>
              <wp:lineTo x="21462" y="4263"/>
              <wp:lineTo x="17849" y="1421"/>
              <wp:lineTo x="7225" y="0"/>
              <wp:lineTo x="3400" y="0"/>
            </wp:wrapPolygon>
          </wp:wrapThrough>
          <wp:docPr id="1726482673" name="Imagen 1726482673"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cono&#10;&#10;Descripción generada automáticamente"/>
                  <pic:cNvPicPr/>
                </pic:nvPicPr>
                <pic:blipFill rotWithShape="1">
                  <a:blip r:embed="rId1" cstate="print">
                    <a:extLst>
                      <a:ext uri="{28A0092B-C50C-407E-A947-70E740481C1C}">
                        <a14:useLocalDpi xmlns:a14="http://schemas.microsoft.com/office/drawing/2010/main" val="0"/>
                      </a:ext>
                    </a:extLst>
                  </a:blip>
                  <a:srcRect l="3484" t="10536" r="3335" b="10345"/>
                  <a:stretch/>
                </pic:blipFill>
                <pic:spPr bwMode="auto">
                  <a:xfrm>
                    <a:off x="0" y="0"/>
                    <a:ext cx="1290955" cy="38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61D373F9" wp14:editId="0814F7D2">
          <wp:simplePos x="0" y="0"/>
          <wp:positionH relativeFrom="column">
            <wp:posOffset>0</wp:posOffset>
          </wp:positionH>
          <wp:positionV relativeFrom="paragraph">
            <wp:posOffset>-195221</wp:posOffset>
          </wp:positionV>
          <wp:extent cx="2591435" cy="391795"/>
          <wp:effectExtent l="0" t="0" r="0" b="1905"/>
          <wp:wrapNone/>
          <wp:docPr id="1279162962" name="Imagen 1279162962" descr="Archivo:Logo Presidencia de la República de Colombia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Logo Presidencia de la República de Colombia 2022 ..."/>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91435" cy="391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22AA37C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1D882906"/>
    <w:multiLevelType w:val="multilevel"/>
    <w:tmpl w:val="E4EA8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4D90A0C"/>
    <w:multiLevelType w:val="multilevel"/>
    <w:tmpl w:val="23B096E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4CA6423B"/>
    <w:multiLevelType w:val="hybridMultilevel"/>
    <w:tmpl w:val="3836C7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7CF"/>
    <w:rsid w:val="0000084C"/>
    <w:rsid w:val="00014A37"/>
    <w:rsid w:val="00016E3A"/>
    <w:rsid w:val="0002274C"/>
    <w:rsid w:val="00031E41"/>
    <w:rsid w:val="0003222C"/>
    <w:rsid w:val="00045559"/>
    <w:rsid w:val="000474B3"/>
    <w:rsid w:val="00054C97"/>
    <w:rsid w:val="000560B3"/>
    <w:rsid w:val="000565EC"/>
    <w:rsid w:val="00056D5A"/>
    <w:rsid w:val="00060960"/>
    <w:rsid w:val="00064D45"/>
    <w:rsid w:val="00071ED7"/>
    <w:rsid w:val="000808DD"/>
    <w:rsid w:val="000809DF"/>
    <w:rsid w:val="00081D30"/>
    <w:rsid w:val="00082B2E"/>
    <w:rsid w:val="0008576C"/>
    <w:rsid w:val="00095057"/>
    <w:rsid w:val="000A438B"/>
    <w:rsid w:val="000A6396"/>
    <w:rsid w:val="000B5A40"/>
    <w:rsid w:val="000C0684"/>
    <w:rsid w:val="000C0A8A"/>
    <w:rsid w:val="000C65C8"/>
    <w:rsid w:val="000F7701"/>
    <w:rsid w:val="000F78B2"/>
    <w:rsid w:val="000F79E3"/>
    <w:rsid w:val="001000DE"/>
    <w:rsid w:val="00105230"/>
    <w:rsid w:val="00115483"/>
    <w:rsid w:val="00125D1B"/>
    <w:rsid w:val="001273CB"/>
    <w:rsid w:val="001322AD"/>
    <w:rsid w:val="001438B4"/>
    <w:rsid w:val="00144A7C"/>
    <w:rsid w:val="00162BBE"/>
    <w:rsid w:val="001644F9"/>
    <w:rsid w:val="00167AED"/>
    <w:rsid w:val="0017782F"/>
    <w:rsid w:val="00183964"/>
    <w:rsid w:val="001861E5"/>
    <w:rsid w:val="00186250"/>
    <w:rsid w:val="0018683C"/>
    <w:rsid w:val="00194A4C"/>
    <w:rsid w:val="0019667A"/>
    <w:rsid w:val="001A1EC9"/>
    <w:rsid w:val="001A3BB6"/>
    <w:rsid w:val="001B3D2A"/>
    <w:rsid w:val="001B49FB"/>
    <w:rsid w:val="001D4096"/>
    <w:rsid w:val="001D5F43"/>
    <w:rsid w:val="001E06D8"/>
    <w:rsid w:val="001F2D73"/>
    <w:rsid w:val="001F451F"/>
    <w:rsid w:val="001F778F"/>
    <w:rsid w:val="00202D10"/>
    <w:rsid w:val="00204DB3"/>
    <w:rsid w:val="00205C2C"/>
    <w:rsid w:val="00213153"/>
    <w:rsid w:val="0021663D"/>
    <w:rsid w:val="002209C5"/>
    <w:rsid w:val="00223DC5"/>
    <w:rsid w:val="00243348"/>
    <w:rsid w:val="002541F8"/>
    <w:rsid w:val="00270253"/>
    <w:rsid w:val="002730AA"/>
    <w:rsid w:val="00280333"/>
    <w:rsid w:val="00280998"/>
    <w:rsid w:val="002962F7"/>
    <w:rsid w:val="002A1F37"/>
    <w:rsid w:val="002A20AE"/>
    <w:rsid w:val="002A34D6"/>
    <w:rsid w:val="002A7491"/>
    <w:rsid w:val="002A7496"/>
    <w:rsid w:val="002B15FE"/>
    <w:rsid w:val="002B230A"/>
    <w:rsid w:val="002B58BC"/>
    <w:rsid w:val="002E5A06"/>
    <w:rsid w:val="002E6275"/>
    <w:rsid w:val="002F49B6"/>
    <w:rsid w:val="003040D1"/>
    <w:rsid w:val="00312974"/>
    <w:rsid w:val="003139A1"/>
    <w:rsid w:val="00316A71"/>
    <w:rsid w:val="00320976"/>
    <w:rsid w:val="0032504D"/>
    <w:rsid w:val="0033757A"/>
    <w:rsid w:val="00351306"/>
    <w:rsid w:val="00353BB8"/>
    <w:rsid w:val="003551EA"/>
    <w:rsid w:val="003561B5"/>
    <w:rsid w:val="003573C0"/>
    <w:rsid w:val="00363656"/>
    <w:rsid w:val="00370010"/>
    <w:rsid w:val="00371C32"/>
    <w:rsid w:val="003A2E99"/>
    <w:rsid w:val="003A38E9"/>
    <w:rsid w:val="003A5C27"/>
    <w:rsid w:val="003B2B0A"/>
    <w:rsid w:val="003B40E0"/>
    <w:rsid w:val="003B601D"/>
    <w:rsid w:val="003B77CF"/>
    <w:rsid w:val="003E276A"/>
    <w:rsid w:val="003E448C"/>
    <w:rsid w:val="003F7F9A"/>
    <w:rsid w:val="00410D71"/>
    <w:rsid w:val="00420FDC"/>
    <w:rsid w:val="004219DD"/>
    <w:rsid w:val="0042449D"/>
    <w:rsid w:val="00427AC5"/>
    <w:rsid w:val="00433B89"/>
    <w:rsid w:val="00434626"/>
    <w:rsid w:val="004414D8"/>
    <w:rsid w:val="00441585"/>
    <w:rsid w:val="00441594"/>
    <w:rsid w:val="00445009"/>
    <w:rsid w:val="004540BB"/>
    <w:rsid w:val="00457974"/>
    <w:rsid w:val="004619FA"/>
    <w:rsid w:val="004706CF"/>
    <w:rsid w:val="00474878"/>
    <w:rsid w:val="00474973"/>
    <w:rsid w:val="00480914"/>
    <w:rsid w:val="004837D8"/>
    <w:rsid w:val="0048531F"/>
    <w:rsid w:val="004862A7"/>
    <w:rsid w:val="00487612"/>
    <w:rsid w:val="00490986"/>
    <w:rsid w:val="004922DA"/>
    <w:rsid w:val="0049398E"/>
    <w:rsid w:val="00496362"/>
    <w:rsid w:val="00497D23"/>
    <w:rsid w:val="004A0D8E"/>
    <w:rsid w:val="004A5AF7"/>
    <w:rsid w:val="004A6B05"/>
    <w:rsid w:val="004A7CAE"/>
    <w:rsid w:val="004B1BB5"/>
    <w:rsid w:val="004C4D37"/>
    <w:rsid w:val="004D2440"/>
    <w:rsid w:val="004D4254"/>
    <w:rsid w:val="004D5A0A"/>
    <w:rsid w:val="004D7B95"/>
    <w:rsid w:val="004E5025"/>
    <w:rsid w:val="004E5B55"/>
    <w:rsid w:val="004E6058"/>
    <w:rsid w:val="004E673A"/>
    <w:rsid w:val="004F057A"/>
    <w:rsid w:val="004F235D"/>
    <w:rsid w:val="004F4B46"/>
    <w:rsid w:val="004F5729"/>
    <w:rsid w:val="00503B52"/>
    <w:rsid w:val="00525509"/>
    <w:rsid w:val="0052724F"/>
    <w:rsid w:val="005273C0"/>
    <w:rsid w:val="005274BE"/>
    <w:rsid w:val="005327ED"/>
    <w:rsid w:val="00540C9B"/>
    <w:rsid w:val="00550BC7"/>
    <w:rsid w:val="00561E9D"/>
    <w:rsid w:val="00563AAA"/>
    <w:rsid w:val="00575B55"/>
    <w:rsid w:val="00576FAD"/>
    <w:rsid w:val="00582983"/>
    <w:rsid w:val="005863FD"/>
    <w:rsid w:val="0059150F"/>
    <w:rsid w:val="005931FD"/>
    <w:rsid w:val="005964B5"/>
    <w:rsid w:val="005A34A5"/>
    <w:rsid w:val="005A4B5E"/>
    <w:rsid w:val="005A5976"/>
    <w:rsid w:val="005B12D0"/>
    <w:rsid w:val="005B2713"/>
    <w:rsid w:val="005B3F8B"/>
    <w:rsid w:val="005B6798"/>
    <w:rsid w:val="005C495C"/>
    <w:rsid w:val="005C6C19"/>
    <w:rsid w:val="005C6CC4"/>
    <w:rsid w:val="005E062B"/>
    <w:rsid w:val="005E0658"/>
    <w:rsid w:val="005E5C5D"/>
    <w:rsid w:val="005E6E97"/>
    <w:rsid w:val="005F21F7"/>
    <w:rsid w:val="00602F4A"/>
    <w:rsid w:val="00617535"/>
    <w:rsid w:val="00620A71"/>
    <w:rsid w:val="006246AB"/>
    <w:rsid w:val="00634304"/>
    <w:rsid w:val="00642370"/>
    <w:rsid w:val="0064248E"/>
    <w:rsid w:val="00642B13"/>
    <w:rsid w:val="006641B2"/>
    <w:rsid w:val="0066652C"/>
    <w:rsid w:val="0066758C"/>
    <w:rsid w:val="00680858"/>
    <w:rsid w:val="00680BE7"/>
    <w:rsid w:val="0068252C"/>
    <w:rsid w:val="006900FE"/>
    <w:rsid w:val="00691F8F"/>
    <w:rsid w:val="00694B4A"/>
    <w:rsid w:val="006A2ACE"/>
    <w:rsid w:val="006B0203"/>
    <w:rsid w:val="006B032A"/>
    <w:rsid w:val="006B27AE"/>
    <w:rsid w:val="006B5FC8"/>
    <w:rsid w:val="006C22AF"/>
    <w:rsid w:val="006C3DCB"/>
    <w:rsid w:val="006C4765"/>
    <w:rsid w:val="006D74CB"/>
    <w:rsid w:val="006D7AB7"/>
    <w:rsid w:val="006D7D0E"/>
    <w:rsid w:val="006D7E30"/>
    <w:rsid w:val="007023B9"/>
    <w:rsid w:val="00706C31"/>
    <w:rsid w:val="0071454F"/>
    <w:rsid w:val="007208A3"/>
    <w:rsid w:val="007257E8"/>
    <w:rsid w:val="0074240B"/>
    <w:rsid w:val="00752AF1"/>
    <w:rsid w:val="00757589"/>
    <w:rsid w:val="00763C94"/>
    <w:rsid w:val="00765D55"/>
    <w:rsid w:val="00765EBC"/>
    <w:rsid w:val="00773BAF"/>
    <w:rsid w:val="0077456E"/>
    <w:rsid w:val="0077680A"/>
    <w:rsid w:val="00777F30"/>
    <w:rsid w:val="00782310"/>
    <w:rsid w:val="00783120"/>
    <w:rsid w:val="007836C7"/>
    <w:rsid w:val="00796B7D"/>
    <w:rsid w:val="00796D21"/>
    <w:rsid w:val="007A00B8"/>
    <w:rsid w:val="007B7693"/>
    <w:rsid w:val="007B77D5"/>
    <w:rsid w:val="007C5D05"/>
    <w:rsid w:val="007D4079"/>
    <w:rsid w:val="007E2C67"/>
    <w:rsid w:val="00805532"/>
    <w:rsid w:val="008103C6"/>
    <w:rsid w:val="008123B4"/>
    <w:rsid w:val="008264E7"/>
    <w:rsid w:val="008347CD"/>
    <w:rsid w:val="0084107D"/>
    <w:rsid w:val="00850DAA"/>
    <w:rsid w:val="0085436E"/>
    <w:rsid w:val="00857A87"/>
    <w:rsid w:val="00860BC9"/>
    <w:rsid w:val="008614D9"/>
    <w:rsid w:val="00884C2B"/>
    <w:rsid w:val="00891137"/>
    <w:rsid w:val="00892614"/>
    <w:rsid w:val="0089651A"/>
    <w:rsid w:val="008C23CA"/>
    <w:rsid w:val="008C766E"/>
    <w:rsid w:val="008C7B47"/>
    <w:rsid w:val="008D35B6"/>
    <w:rsid w:val="008D4BEB"/>
    <w:rsid w:val="008E76E2"/>
    <w:rsid w:val="008F3DB9"/>
    <w:rsid w:val="008F6279"/>
    <w:rsid w:val="008F75BD"/>
    <w:rsid w:val="00912738"/>
    <w:rsid w:val="009139F6"/>
    <w:rsid w:val="00913B89"/>
    <w:rsid w:val="009143A0"/>
    <w:rsid w:val="0091616C"/>
    <w:rsid w:val="0092038A"/>
    <w:rsid w:val="0092064B"/>
    <w:rsid w:val="00921DA0"/>
    <w:rsid w:val="009245C0"/>
    <w:rsid w:val="00927679"/>
    <w:rsid w:val="0093119C"/>
    <w:rsid w:val="00931B46"/>
    <w:rsid w:val="009358E9"/>
    <w:rsid w:val="00937DB2"/>
    <w:rsid w:val="0094137E"/>
    <w:rsid w:val="009527C2"/>
    <w:rsid w:val="00961F0F"/>
    <w:rsid w:val="00973FFB"/>
    <w:rsid w:val="00974C60"/>
    <w:rsid w:val="009774DF"/>
    <w:rsid w:val="009818BB"/>
    <w:rsid w:val="00983890"/>
    <w:rsid w:val="0099705D"/>
    <w:rsid w:val="009B03C6"/>
    <w:rsid w:val="009B1A90"/>
    <w:rsid w:val="009B2AD1"/>
    <w:rsid w:val="009B2E1F"/>
    <w:rsid w:val="009B390A"/>
    <w:rsid w:val="009B6BDD"/>
    <w:rsid w:val="009C0D05"/>
    <w:rsid w:val="009C4FD1"/>
    <w:rsid w:val="009C65E0"/>
    <w:rsid w:val="009D6BC6"/>
    <w:rsid w:val="009D7985"/>
    <w:rsid w:val="009E552C"/>
    <w:rsid w:val="009E70C9"/>
    <w:rsid w:val="009F434A"/>
    <w:rsid w:val="009F5792"/>
    <w:rsid w:val="009F5A3E"/>
    <w:rsid w:val="009F6117"/>
    <w:rsid w:val="00A01AEC"/>
    <w:rsid w:val="00A0482C"/>
    <w:rsid w:val="00A2128F"/>
    <w:rsid w:val="00A240EF"/>
    <w:rsid w:val="00A337E2"/>
    <w:rsid w:val="00A55051"/>
    <w:rsid w:val="00A647DA"/>
    <w:rsid w:val="00A75B2C"/>
    <w:rsid w:val="00A82470"/>
    <w:rsid w:val="00A87FC0"/>
    <w:rsid w:val="00A91639"/>
    <w:rsid w:val="00AA2BDD"/>
    <w:rsid w:val="00AA6623"/>
    <w:rsid w:val="00AB3810"/>
    <w:rsid w:val="00AB3A83"/>
    <w:rsid w:val="00AD08AA"/>
    <w:rsid w:val="00AD37E9"/>
    <w:rsid w:val="00AD3C04"/>
    <w:rsid w:val="00AD560A"/>
    <w:rsid w:val="00AE6D59"/>
    <w:rsid w:val="00AF357C"/>
    <w:rsid w:val="00B02691"/>
    <w:rsid w:val="00B03A76"/>
    <w:rsid w:val="00B136F7"/>
    <w:rsid w:val="00B23457"/>
    <w:rsid w:val="00B23D3F"/>
    <w:rsid w:val="00B400A7"/>
    <w:rsid w:val="00B518C5"/>
    <w:rsid w:val="00B56D84"/>
    <w:rsid w:val="00B6067B"/>
    <w:rsid w:val="00B804E5"/>
    <w:rsid w:val="00B81953"/>
    <w:rsid w:val="00B82A34"/>
    <w:rsid w:val="00B910EE"/>
    <w:rsid w:val="00B95E98"/>
    <w:rsid w:val="00BA3552"/>
    <w:rsid w:val="00BA387C"/>
    <w:rsid w:val="00BB4204"/>
    <w:rsid w:val="00BB4894"/>
    <w:rsid w:val="00BB50A3"/>
    <w:rsid w:val="00BB65FA"/>
    <w:rsid w:val="00BC0DD9"/>
    <w:rsid w:val="00BC6162"/>
    <w:rsid w:val="00BD4EB0"/>
    <w:rsid w:val="00BD73AE"/>
    <w:rsid w:val="00BE0B8A"/>
    <w:rsid w:val="00BF029E"/>
    <w:rsid w:val="00BF0BD2"/>
    <w:rsid w:val="00C01F80"/>
    <w:rsid w:val="00C039C9"/>
    <w:rsid w:val="00C07A62"/>
    <w:rsid w:val="00C13E08"/>
    <w:rsid w:val="00C305FA"/>
    <w:rsid w:val="00C31DCF"/>
    <w:rsid w:val="00C3263B"/>
    <w:rsid w:val="00C52683"/>
    <w:rsid w:val="00C52EFA"/>
    <w:rsid w:val="00C5566D"/>
    <w:rsid w:val="00C611D1"/>
    <w:rsid w:val="00C652E6"/>
    <w:rsid w:val="00C74362"/>
    <w:rsid w:val="00C77CC6"/>
    <w:rsid w:val="00C8007E"/>
    <w:rsid w:val="00C831D1"/>
    <w:rsid w:val="00C837AB"/>
    <w:rsid w:val="00C8435E"/>
    <w:rsid w:val="00C85890"/>
    <w:rsid w:val="00C9119B"/>
    <w:rsid w:val="00CA2300"/>
    <w:rsid w:val="00CA5D70"/>
    <w:rsid w:val="00CB170F"/>
    <w:rsid w:val="00CC4C49"/>
    <w:rsid w:val="00CD7A85"/>
    <w:rsid w:val="00CE6374"/>
    <w:rsid w:val="00CF101F"/>
    <w:rsid w:val="00CF3001"/>
    <w:rsid w:val="00CF4B5C"/>
    <w:rsid w:val="00CF4FEC"/>
    <w:rsid w:val="00CF75BA"/>
    <w:rsid w:val="00D00420"/>
    <w:rsid w:val="00D00529"/>
    <w:rsid w:val="00D01C30"/>
    <w:rsid w:val="00D04F04"/>
    <w:rsid w:val="00D11700"/>
    <w:rsid w:val="00D13B4B"/>
    <w:rsid w:val="00D16F04"/>
    <w:rsid w:val="00D175C2"/>
    <w:rsid w:val="00D21EA6"/>
    <w:rsid w:val="00D25570"/>
    <w:rsid w:val="00D26E1A"/>
    <w:rsid w:val="00D26EA3"/>
    <w:rsid w:val="00D2715B"/>
    <w:rsid w:val="00D3033D"/>
    <w:rsid w:val="00D355F5"/>
    <w:rsid w:val="00D4701B"/>
    <w:rsid w:val="00D54DE5"/>
    <w:rsid w:val="00D564A8"/>
    <w:rsid w:val="00D5793B"/>
    <w:rsid w:val="00D6499F"/>
    <w:rsid w:val="00D64A4D"/>
    <w:rsid w:val="00D65B4B"/>
    <w:rsid w:val="00D65ED3"/>
    <w:rsid w:val="00D71232"/>
    <w:rsid w:val="00D83F7C"/>
    <w:rsid w:val="00D92698"/>
    <w:rsid w:val="00D940BA"/>
    <w:rsid w:val="00D9606C"/>
    <w:rsid w:val="00D9615B"/>
    <w:rsid w:val="00D97CD0"/>
    <w:rsid w:val="00DA2E67"/>
    <w:rsid w:val="00DA535E"/>
    <w:rsid w:val="00DB3C05"/>
    <w:rsid w:val="00DB62E6"/>
    <w:rsid w:val="00DB7B4A"/>
    <w:rsid w:val="00DD12B4"/>
    <w:rsid w:val="00DE17F0"/>
    <w:rsid w:val="00DE1A24"/>
    <w:rsid w:val="00DE2B29"/>
    <w:rsid w:val="00DF1E34"/>
    <w:rsid w:val="00DF55E9"/>
    <w:rsid w:val="00DF5C41"/>
    <w:rsid w:val="00E0103A"/>
    <w:rsid w:val="00E0173D"/>
    <w:rsid w:val="00E040B7"/>
    <w:rsid w:val="00E05DD4"/>
    <w:rsid w:val="00E06368"/>
    <w:rsid w:val="00E069A1"/>
    <w:rsid w:val="00E118FD"/>
    <w:rsid w:val="00E2010A"/>
    <w:rsid w:val="00E239C6"/>
    <w:rsid w:val="00E2415D"/>
    <w:rsid w:val="00E267AE"/>
    <w:rsid w:val="00E3612F"/>
    <w:rsid w:val="00E41106"/>
    <w:rsid w:val="00E44D61"/>
    <w:rsid w:val="00E47282"/>
    <w:rsid w:val="00E54F7D"/>
    <w:rsid w:val="00E61199"/>
    <w:rsid w:val="00E63BAC"/>
    <w:rsid w:val="00E67393"/>
    <w:rsid w:val="00E74091"/>
    <w:rsid w:val="00E7640A"/>
    <w:rsid w:val="00E807CE"/>
    <w:rsid w:val="00E82E6F"/>
    <w:rsid w:val="00E838FC"/>
    <w:rsid w:val="00E96BD3"/>
    <w:rsid w:val="00E97F62"/>
    <w:rsid w:val="00EA160E"/>
    <w:rsid w:val="00EA3B9B"/>
    <w:rsid w:val="00EC06FA"/>
    <w:rsid w:val="00EC420F"/>
    <w:rsid w:val="00ED0DED"/>
    <w:rsid w:val="00EF14FB"/>
    <w:rsid w:val="00EF7F8D"/>
    <w:rsid w:val="00F01AE8"/>
    <w:rsid w:val="00F02F9E"/>
    <w:rsid w:val="00F0432C"/>
    <w:rsid w:val="00F108E5"/>
    <w:rsid w:val="00F206BD"/>
    <w:rsid w:val="00F27B29"/>
    <w:rsid w:val="00F31225"/>
    <w:rsid w:val="00F41022"/>
    <w:rsid w:val="00F43B34"/>
    <w:rsid w:val="00F53B2F"/>
    <w:rsid w:val="00F62749"/>
    <w:rsid w:val="00F635C2"/>
    <w:rsid w:val="00F754F3"/>
    <w:rsid w:val="00F80FED"/>
    <w:rsid w:val="00F93758"/>
    <w:rsid w:val="00F94548"/>
    <w:rsid w:val="00F96AA2"/>
    <w:rsid w:val="00F97B14"/>
    <w:rsid w:val="00FA334F"/>
    <w:rsid w:val="00FA5279"/>
    <w:rsid w:val="00FB01DA"/>
    <w:rsid w:val="00FB08AA"/>
    <w:rsid w:val="00FC4732"/>
    <w:rsid w:val="00FD3CB8"/>
    <w:rsid w:val="00FD6046"/>
    <w:rsid w:val="00FD6BF9"/>
    <w:rsid w:val="00FE06A5"/>
    <w:rsid w:val="00FE7090"/>
    <w:rsid w:val="00FF001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0E40FA"/>
  <w15:docId w15:val="{24C498B8-DB6F-4A62-B640-1FF1456B8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40B"/>
    <w:pPr>
      <w:spacing w:before="40" w:after="40"/>
      <w:contextualSpacing/>
      <w:jc w:val="both"/>
    </w:pPr>
    <w:rPr>
      <w:rFonts w:ascii="Book Antiqua" w:eastAsia="Times New Roman" w:hAnsi="Book Antiqua" w:cs="Times New Roman"/>
      <w:bCs/>
      <w:sz w:val="20"/>
      <w:szCs w:val="20"/>
      <w:lang w:val="es-ES_tradnl"/>
    </w:rPr>
  </w:style>
  <w:style w:type="paragraph" w:styleId="Ttulo1">
    <w:name w:val="heading 1"/>
    <w:basedOn w:val="Normal"/>
    <w:next w:val="Normal"/>
    <w:link w:val="Ttulo1Car"/>
    <w:uiPriority w:val="9"/>
    <w:qFormat/>
    <w:rsid w:val="00B1483B"/>
    <w:pPr>
      <w:keepNext/>
      <w:keepLines/>
      <w:numPr>
        <w:numId w:val="1"/>
      </w:numPr>
      <w:outlineLvl w:val="0"/>
    </w:pPr>
    <w:rPr>
      <w:rFonts w:eastAsiaTheme="majorEastAsia" w:cstheme="majorBidi"/>
      <w:color w:val="000000" w:themeColor="text1"/>
      <w:szCs w:val="32"/>
    </w:rPr>
  </w:style>
  <w:style w:type="paragraph" w:styleId="Ttulo2">
    <w:name w:val="heading 2"/>
    <w:basedOn w:val="Normal"/>
    <w:next w:val="Normal"/>
    <w:link w:val="Ttulo2Car"/>
    <w:uiPriority w:val="9"/>
    <w:unhideWhenUsed/>
    <w:qFormat/>
    <w:rsid w:val="00B1483B"/>
    <w:pPr>
      <w:keepNext/>
      <w:keepLines/>
      <w:numPr>
        <w:ilvl w:val="1"/>
        <w:numId w:val="1"/>
      </w:numPr>
      <w:outlineLvl w:val="1"/>
    </w:pPr>
    <w:rPr>
      <w:rFonts w:eastAsiaTheme="majorEastAsia" w:cstheme="majorBidi"/>
      <w:color w:val="000000" w:themeColor="text1"/>
      <w:szCs w:val="26"/>
    </w:rPr>
  </w:style>
  <w:style w:type="paragraph" w:styleId="Ttulo3">
    <w:name w:val="heading 3"/>
    <w:basedOn w:val="Ttulo2"/>
    <w:next w:val="Normal"/>
    <w:link w:val="Ttulo3Car"/>
    <w:uiPriority w:val="9"/>
    <w:unhideWhenUsed/>
    <w:qFormat/>
    <w:rsid w:val="00EF14FB"/>
    <w:pPr>
      <w:numPr>
        <w:ilvl w:val="0"/>
        <w:numId w:val="0"/>
      </w:numPr>
      <w:outlineLvl w:val="2"/>
    </w:pPr>
    <w:rPr>
      <w:rFonts w:eastAsia="Times New Roman"/>
      <w:bCs w:val="0"/>
      <w:szCs w:val="20"/>
    </w:rPr>
  </w:style>
  <w:style w:type="paragraph" w:styleId="Ttulo4">
    <w:name w:val="heading 4"/>
    <w:basedOn w:val="Normal"/>
    <w:next w:val="Normal"/>
    <w:link w:val="Ttulo4Car"/>
    <w:uiPriority w:val="9"/>
    <w:semiHidden/>
    <w:unhideWhenUsed/>
    <w:qFormat/>
    <w:rsid w:val="00B1483B"/>
    <w:pPr>
      <w:keepNext/>
      <w:keepLines/>
      <w:numPr>
        <w:ilvl w:val="3"/>
        <w:numId w:val="1"/>
      </w:numPr>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B1483B"/>
    <w:pPr>
      <w:keepNext/>
      <w:keepLines/>
      <w:numPr>
        <w:ilvl w:val="4"/>
        <w:numId w:val="1"/>
      </w:numPr>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1483B"/>
    <w:pPr>
      <w:keepNext/>
      <w:keepLines/>
      <w:numPr>
        <w:ilvl w:val="5"/>
        <w:numId w:val="1"/>
      </w:numPr>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1483B"/>
    <w:pPr>
      <w:keepNext/>
      <w:keepLines/>
      <w:numPr>
        <w:ilvl w:val="6"/>
        <w:numId w:val="1"/>
      </w:numPr>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1483B"/>
    <w:pPr>
      <w:keepNext/>
      <w:keepLines/>
      <w:numPr>
        <w:ilvl w:val="7"/>
        <w:numId w:val="1"/>
      </w:numPr>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1483B"/>
    <w:pPr>
      <w:keepNext/>
      <w:keepLines/>
      <w:numPr>
        <w:ilvl w:val="8"/>
        <w:numId w:val="1"/>
      </w:numPr>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2861"/>
    <w:pPr>
      <w:tabs>
        <w:tab w:val="center" w:pos="4252"/>
        <w:tab w:val="right" w:pos="8504"/>
      </w:tabs>
    </w:pPr>
  </w:style>
  <w:style w:type="character" w:customStyle="1" w:styleId="EncabezadoCar">
    <w:name w:val="Encabezado Car"/>
    <w:basedOn w:val="Fuentedeprrafopredeter"/>
    <w:link w:val="Encabezado"/>
    <w:uiPriority w:val="99"/>
    <w:rsid w:val="00D22861"/>
  </w:style>
  <w:style w:type="paragraph" w:styleId="Piedepgina">
    <w:name w:val="footer"/>
    <w:basedOn w:val="Normal"/>
    <w:link w:val="PiedepginaCar"/>
    <w:uiPriority w:val="99"/>
    <w:unhideWhenUsed/>
    <w:rsid w:val="00D22861"/>
    <w:pPr>
      <w:tabs>
        <w:tab w:val="center" w:pos="4252"/>
        <w:tab w:val="right" w:pos="8504"/>
      </w:tabs>
    </w:pPr>
  </w:style>
  <w:style w:type="character" w:customStyle="1" w:styleId="PiedepginaCar">
    <w:name w:val="Pie de página Car"/>
    <w:basedOn w:val="Fuentedeprrafopredeter"/>
    <w:link w:val="Piedepgina"/>
    <w:uiPriority w:val="99"/>
    <w:rsid w:val="00D22861"/>
  </w:style>
  <w:style w:type="paragraph" w:styleId="Ttulo">
    <w:name w:val="Title"/>
    <w:basedOn w:val="Normal"/>
    <w:next w:val="Normal"/>
    <w:link w:val="TtuloCar"/>
    <w:uiPriority w:val="10"/>
    <w:qFormat/>
    <w:rsid w:val="00D22861"/>
    <w:pPr>
      <w:jc w:val="center"/>
    </w:pPr>
    <w:rPr>
      <w:rFonts w:eastAsiaTheme="majorEastAsia" w:cstheme="majorBidi"/>
      <w:spacing w:val="-10"/>
      <w:kern w:val="28"/>
      <w:szCs w:val="56"/>
    </w:rPr>
  </w:style>
  <w:style w:type="character" w:customStyle="1" w:styleId="TtuloCar">
    <w:name w:val="Título Car"/>
    <w:basedOn w:val="Fuentedeprrafopredeter"/>
    <w:link w:val="Ttulo"/>
    <w:uiPriority w:val="10"/>
    <w:rsid w:val="00D22861"/>
    <w:rPr>
      <w:rFonts w:ascii="Book Antiqua" w:eastAsiaTheme="majorEastAsia" w:hAnsi="Book Antiqua" w:cstheme="majorBidi"/>
      <w:spacing w:val="-10"/>
      <w:kern w:val="28"/>
      <w:sz w:val="20"/>
      <w:szCs w:val="56"/>
    </w:rPr>
  </w:style>
  <w:style w:type="paragraph" w:styleId="Subttulo">
    <w:name w:val="Subtitle"/>
    <w:basedOn w:val="Normal"/>
    <w:next w:val="Normal"/>
    <w:link w:val="SubttuloCar"/>
    <w:uiPriority w:val="11"/>
    <w:qFormat/>
    <w:rsid w:val="00D22861"/>
    <w:pPr>
      <w:numPr>
        <w:ilvl w:val="1"/>
      </w:numPr>
      <w:jc w:val="center"/>
    </w:pPr>
    <w:rPr>
      <w:rFonts w:eastAsiaTheme="minorEastAsia" w:cs="Times New Roman (Cuerpo en alfa"/>
      <w:color w:val="262626" w:themeColor="text1" w:themeTint="D9"/>
      <w:sz w:val="18"/>
      <w:szCs w:val="22"/>
    </w:rPr>
  </w:style>
  <w:style w:type="character" w:customStyle="1" w:styleId="SubttuloCar">
    <w:name w:val="Subtítulo Car"/>
    <w:basedOn w:val="Fuentedeprrafopredeter"/>
    <w:link w:val="Subttulo"/>
    <w:uiPriority w:val="11"/>
    <w:rsid w:val="00D22861"/>
    <w:rPr>
      <w:rFonts w:ascii="Book Antiqua" w:eastAsiaTheme="minorEastAsia" w:hAnsi="Book Antiqua" w:cs="Times New Roman (Cuerpo en alfa"/>
      <w:color w:val="262626" w:themeColor="text1" w:themeTint="D9"/>
      <w:sz w:val="18"/>
      <w:szCs w:val="22"/>
    </w:rPr>
  </w:style>
  <w:style w:type="character" w:customStyle="1" w:styleId="Ttulo1Car">
    <w:name w:val="Título 1 Car"/>
    <w:basedOn w:val="Fuentedeprrafopredeter"/>
    <w:link w:val="Ttulo1"/>
    <w:uiPriority w:val="9"/>
    <w:rsid w:val="00D22861"/>
    <w:rPr>
      <w:rFonts w:ascii="Book Antiqua" w:eastAsiaTheme="majorEastAsia" w:hAnsi="Book Antiqua" w:cstheme="majorBidi"/>
      <w:color w:val="000000" w:themeColor="text1"/>
      <w:sz w:val="20"/>
      <w:szCs w:val="32"/>
    </w:rPr>
  </w:style>
  <w:style w:type="paragraph" w:styleId="Descripcin">
    <w:name w:val="caption"/>
    <w:aliases w:val="Tabla"/>
    <w:basedOn w:val="Normal"/>
    <w:next w:val="Normal"/>
    <w:qFormat/>
    <w:rsid w:val="002D7E45"/>
    <w:pPr>
      <w:jc w:val="left"/>
    </w:pPr>
    <w:rPr>
      <w:bCs w:val="0"/>
    </w:rPr>
  </w:style>
  <w:style w:type="character" w:customStyle="1" w:styleId="Ttulo2Car">
    <w:name w:val="Título 2 Car"/>
    <w:basedOn w:val="Fuentedeprrafopredeter"/>
    <w:link w:val="Ttulo2"/>
    <w:uiPriority w:val="9"/>
    <w:rsid w:val="00B1483B"/>
    <w:rPr>
      <w:rFonts w:ascii="Book Antiqua" w:eastAsiaTheme="majorEastAsia" w:hAnsi="Book Antiqua" w:cstheme="majorBidi"/>
      <w:color w:val="000000" w:themeColor="text1"/>
      <w:sz w:val="20"/>
      <w:szCs w:val="26"/>
    </w:rPr>
  </w:style>
  <w:style w:type="character" w:customStyle="1" w:styleId="Ttulo3Car">
    <w:name w:val="Título 3 Car"/>
    <w:basedOn w:val="Fuentedeprrafopredeter"/>
    <w:link w:val="Ttulo3"/>
    <w:uiPriority w:val="9"/>
    <w:rsid w:val="00EF14FB"/>
    <w:rPr>
      <w:rFonts w:ascii="Book Antiqua" w:eastAsia="Times New Roman" w:hAnsi="Book Antiqua" w:cstheme="majorBidi"/>
      <w:bCs/>
      <w:color w:val="000000" w:themeColor="text1"/>
      <w:sz w:val="20"/>
      <w:szCs w:val="20"/>
      <w:lang w:val="es-ES_tradnl"/>
    </w:rPr>
  </w:style>
  <w:style w:type="character" w:customStyle="1" w:styleId="Ttulo4Car">
    <w:name w:val="Título 4 Car"/>
    <w:basedOn w:val="Fuentedeprrafopredeter"/>
    <w:link w:val="Ttulo4"/>
    <w:uiPriority w:val="9"/>
    <w:semiHidden/>
    <w:rsid w:val="00D22861"/>
    <w:rPr>
      <w:rFonts w:asciiTheme="majorHAnsi" w:eastAsiaTheme="majorEastAsia" w:hAnsiTheme="majorHAnsi" w:cstheme="majorBidi"/>
      <w:i/>
      <w:iCs/>
      <w:color w:val="2F5496" w:themeColor="accent1" w:themeShade="BF"/>
      <w:sz w:val="20"/>
    </w:rPr>
  </w:style>
  <w:style w:type="character" w:customStyle="1" w:styleId="Ttulo5Car">
    <w:name w:val="Título 5 Car"/>
    <w:basedOn w:val="Fuentedeprrafopredeter"/>
    <w:link w:val="Ttulo5"/>
    <w:uiPriority w:val="9"/>
    <w:semiHidden/>
    <w:rsid w:val="00D22861"/>
    <w:rPr>
      <w:rFonts w:asciiTheme="majorHAnsi" w:eastAsiaTheme="majorEastAsia" w:hAnsiTheme="majorHAnsi" w:cstheme="majorBidi"/>
      <w:color w:val="2F5496" w:themeColor="accent1" w:themeShade="BF"/>
      <w:sz w:val="20"/>
    </w:rPr>
  </w:style>
  <w:style w:type="character" w:customStyle="1" w:styleId="Ttulo6Car">
    <w:name w:val="Título 6 Car"/>
    <w:basedOn w:val="Fuentedeprrafopredeter"/>
    <w:link w:val="Ttulo6"/>
    <w:uiPriority w:val="9"/>
    <w:semiHidden/>
    <w:rsid w:val="00D22861"/>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22861"/>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2286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22861"/>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B1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71711"/>
    <w:rPr>
      <w:sz w:val="16"/>
      <w:szCs w:val="16"/>
    </w:rPr>
  </w:style>
  <w:style w:type="paragraph" w:styleId="Textocomentario">
    <w:name w:val="annotation text"/>
    <w:basedOn w:val="Normal"/>
    <w:link w:val="TextocomentarioCar"/>
    <w:uiPriority w:val="99"/>
    <w:semiHidden/>
    <w:unhideWhenUsed/>
    <w:rsid w:val="00371711"/>
  </w:style>
  <w:style w:type="character" w:customStyle="1" w:styleId="TextocomentarioCar">
    <w:name w:val="Texto comentario Car"/>
    <w:basedOn w:val="Fuentedeprrafopredeter"/>
    <w:link w:val="Textocomentario"/>
    <w:uiPriority w:val="99"/>
    <w:semiHidden/>
    <w:rsid w:val="00371711"/>
    <w:rPr>
      <w:rFonts w:ascii="Book Antiqua" w:hAnsi="Book Antiqua"/>
      <w:sz w:val="20"/>
      <w:szCs w:val="20"/>
    </w:rPr>
  </w:style>
  <w:style w:type="paragraph" w:styleId="Asuntodelcomentario">
    <w:name w:val="annotation subject"/>
    <w:basedOn w:val="Textocomentario"/>
    <w:next w:val="Textocomentario"/>
    <w:link w:val="AsuntodelcomentarioCar"/>
    <w:uiPriority w:val="99"/>
    <w:semiHidden/>
    <w:unhideWhenUsed/>
    <w:rsid w:val="00371711"/>
    <w:rPr>
      <w:b/>
      <w:bCs w:val="0"/>
    </w:rPr>
  </w:style>
  <w:style w:type="character" w:customStyle="1" w:styleId="AsuntodelcomentarioCar">
    <w:name w:val="Asunto del comentario Car"/>
    <w:basedOn w:val="TextocomentarioCar"/>
    <w:link w:val="Asuntodelcomentario"/>
    <w:uiPriority w:val="99"/>
    <w:semiHidden/>
    <w:rsid w:val="00371711"/>
    <w:rPr>
      <w:rFonts w:ascii="Book Antiqua" w:hAnsi="Book Antiqua"/>
      <w:b/>
      <w:bCs/>
      <w:sz w:val="20"/>
      <w:szCs w:val="20"/>
    </w:rPr>
  </w:style>
  <w:style w:type="character" w:styleId="Nmerodepgina">
    <w:name w:val="page number"/>
    <w:basedOn w:val="Fuentedeprrafopredeter"/>
    <w:uiPriority w:val="99"/>
    <w:semiHidden/>
    <w:unhideWhenUsed/>
    <w:rsid w:val="00BB04F4"/>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Hipervnculo">
    <w:name w:val="Hyperlink"/>
    <w:basedOn w:val="Fuentedeprrafopredeter"/>
    <w:uiPriority w:val="99"/>
    <w:unhideWhenUsed/>
    <w:rsid w:val="00D26E1A"/>
    <w:rPr>
      <w:color w:val="0563C1" w:themeColor="hyperlink"/>
      <w:u w:val="single"/>
    </w:rPr>
  </w:style>
  <w:style w:type="character" w:styleId="Textodelmarcadordeposicin">
    <w:name w:val="Placeholder Text"/>
    <w:basedOn w:val="Fuentedeprrafopredeter"/>
    <w:uiPriority w:val="99"/>
    <w:semiHidden/>
    <w:rsid w:val="00B910EE"/>
    <w:rPr>
      <w:color w:val="808080"/>
    </w:rPr>
  </w:style>
  <w:style w:type="paragraph" w:styleId="Prrafodelista">
    <w:name w:val="List Paragraph"/>
    <w:basedOn w:val="Normal"/>
    <w:uiPriority w:val="34"/>
    <w:qFormat/>
    <w:rsid w:val="0077456E"/>
    <w:pPr>
      <w:ind w:left="720"/>
    </w:pPr>
  </w:style>
  <w:style w:type="character" w:styleId="nfasis">
    <w:name w:val="Emphasis"/>
    <w:basedOn w:val="Fuentedeprrafopredeter"/>
    <w:uiPriority w:val="20"/>
    <w:qFormat/>
    <w:rsid w:val="00617535"/>
    <w:rPr>
      <w:i/>
      <w:iCs/>
    </w:rPr>
  </w:style>
  <w:style w:type="character" w:customStyle="1" w:styleId="intext">
    <w:name w:val="intext"/>
    <w:basedOn w:val="Fuentedeprrafopredeter"/>
    <w:rsid w:val="009818BB"/>
  </w:style>
  <w:style w:type="character" w:styleId="Mencinsinresolver">
    <w:name w:val="Unresolved Mention"/>
    <w:basedOn w:val="Fuentedeprrafopredeter"/>
    <w:uiPriority w:val="99"/>
    <w:semiHidden/>
    <w:unhideWhenUsed/>
    <w:rsid w:val="0091616C"/>
    <w:rPr>
      <w:color w:val="605E5C"/>
      <w:shd w:val="clear" w:color="auto" w:fill="E1DFDD"/>
    </w:rPr>
  </w:style>
  <w:style w:type="character" w:styleId="Hipervnculovisitado">
    <w:name w:val="FollowedHyperlink"/>
    <w:basedOn w:val="Fuentedeprrafopredeter"/>
    <w:uiPriority w:val="99"/>
    <w:semiHidden/>
    <w:unhideWhenUsed/>
    <w:rsid w:val="0091616C"/>
    <w:rPr>
      <w:color w:val="954F72" w:themeColor="followedHyperlink"/>
      <w:u w:val="single"/>
    </w:rPr>
  </w:style>
  <w:style w:type="character" w:customStyle="1" w:styleId="underline">
    <w:name w:val="underline"/>
    <w:basedOn w:val="Fuentedeprrafopredeter"/>
    <w:rsid w:val="00144A7C"/>
  </w:style>
  <w:style w:type="paragraph" w:styleId="Bibliografa">
    <w:name w:val="Bibliography"/>
    <w:basedOn w:val="Normal"/>
    <w:next w:val="Normal"/>
    <w:uiPriority w:val="37"/>
    <w:unhideWhenUsed/>
    <w:rsid w:val="00056D5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077623">
      <w:bodyDiv w:val="1"/>
      <w:marLeft w:val="0"/>
      <w:marRight w:val="0"/>
      <w:marTop w:val="0"/>
      <w:marBottom w:val="0"/>
      <w:divBdr>
        <w:top w:val="none" w:sz="0" w:space="0" w:color="auto"/>
        <w:left w:val="none" w:sz="0" w:space="0" w:color="auto"/>
        <w:bottom w:val="none" w:sz="0" w:space="0" w:color="auto"/>
        <w:right w:val="none" w:sz="0" w:space="0" w:color="auto"/>
      </w:divBdr>
    </w:div>
    <w:div w:id="211774912">
      <w:bodyDiv w:val="1"/>
      <w:marLeft w:val="0"/>
      <w:marRight w:val="0"/>
      <w:marTop w:val="0"/>
      <w:marBottom w:val="0"/>
      <w:divBdr>
        <w:top w:val="none" w:sz="0" w:space="0" w:color="auto"/>
        <w:left w:val="none" w:sz="0" w:space="0" w:color="auto"/>
        <w:bottom w:val="none" w:sz="0" w:space="0" w:color="auto"/>
        <w:right w:val="none" w:sz="0" w:space="0" w:color="auto"/>
      </w:divBdr>
    </w:div>
    <w:div w:id="324667311">
      <w:bodyDiv w:val="1"/>
      <w:marLeft w:val="0"/>
      <w:marRight w:val="0"/>
      <w:marTop w:val="0"/>
      <w:marBottom w:val="0"/>
      <w:divBdr>
        <w:top w:val="none" w:sz="0" w:space="0" w:color="auto"/>
        <w:left w:val="none" w:sz="0" w:space="0" w:color="auto"/>
        <w:bottom w:val="none" w:sz="0" w:space="0" w:color="auto"/>
        <w:right w:val="none" w:sz="0" w:space="0" w:color="auto"/>
      </w:divBdr>
    </w:div>
    <w:div w:id="607323131">
      <w:bodyDiv w:val="1"/>
      <w:marLeft w:val="0"/>
      <w:marRight w:val="0"/>
      <w:marTop w:val="0"/>
      <w:marBottom w:val="0"/>
      <w:divBdr>
        <w:top w:val="none" w:sz="0" w:space="0" w:color="auto"/>
        <w:left w:val="none" w:sz="0" w:space="0" w:color="auto"/>
        <w:bottom w:val="none" w:sz="0" w:space="0" w:color="auto"/>
        <w:right w:val="none" w:sz="0" w:space="0" w:color="auto"/>
      </w:divBdr>
    </w:div>
    <w:div w:id="640622158">
      <w:bodyDiv w:val="1"/>
      <w:marLeft w:val="0"/>
      <w:marRight w:val="0"/>
      <w:marTop w:val="0"/>
      <w:marBottom w:val="0"/>
      <w:divBdr>
        <w:top w:val="none" w:sz="0" w:space="0" w:color="auto"/>
        <w:left w:val="none" w:sz="0" w:space="0" w:color="auto"/>
        <w:bottom w:val="none" w:sz="0" w:space="0" w:color="auto"/>
        <w:right w:val="none" w:sz="0" w:space="0" w:color="auto"/>
      </w:divBdr>
    </w:div>
    <w:div w:id="685865193">
      <w:bodyDiv w:val="1"/>
      <w:marLeft w:val="0"/>
      <w:marRight w:val="0"/>
      <w:marTop w:val="0"/>
      <w:marBottom w:val="0"/>
      <w:divBdr>
        <w:top w:val="none" w:sz="0" w:space="0" w:color="auto"/>
        <w:left w:val="none" w:sz="0" w:space="0" w:color="auto"/>
        <w:bottom w:val="none" w:sz="0" w:space="0" w:color="auto"/>
        <w:right w:val="none" w:sz="0" w:space="0" w:color="auto"/>
      </w:divBdr>
    </w:div>
    <w:div w:id="727384873">
      <w:bodyDiv w:val="1"/>
      <w:marLeft w:val="0"/>
      <w:marRight w:val="0"/>
      <w:marTop w:val="0"/>
      <w:marBottom w:val="0"/>
      <w:divBdr>
        <w:top w:val="none" w:sz="0" w:space="0" w:color="auto"/>
        <w:left w:val="none" w:sz="0" w:space="0" w:color="auto"/>
        <w:bottom w:val="none" w:sz="0" w:space="0" w:color="auto"/>
        <w:right w:val="none" w:sz="0" w:space="0" w:color="auto"/>
      </w:divBdr>
    </w:div>
    <w:div w:id="746877762">
      <w:bodyDiv w:val="1"/>
      <w:marLeft w:val="0"/>
      <w:marRight w:val="0"/>
      <w:marTop w:val="0"/>
      <w:marBottom w:val="0"/>
      <w:divBdr>
        <w:top w:val="none" w:sz="0" w:space="0" w:color="auto"/>
        <w:left w:val="none" w:sz="0" w:space="0" w:color="auto"/>
        <w:bottom w:val="none" w:sz="0" w:space="0" w:color="auto"/>
        <w:right w:val="none" w:sz="0" w:space="0" w:color="auto"/>
      </w:divBdr>
    </w:div>
    <w:div w:id="889462177">
      <w:bodyDiv w:val="1"/>
      <w:marLeft w:val="0"/>
      <w:marRight w:val="0"/>
      <w:marTop w:val="0"/>
      <w:marBottom w:val="0"/>
      <w:divBdr>
        <w:top w:val="none" w:sz="0" w:space="0" w:color="auto"/>
        <w:left w:val="none" w:sz="0" w:space="0" w:color="auto"/>
        <w:bottom w:val="none" w:sz="0" w:space="0" w:color="auto"/>
        <w:right w:val="none" w:sz="0" w:space="0" w:color="auto"/>
      </w:divBdr>
    </w:div>
    <w:div w:id="990674174">
      <w:bodyDiv w:val="1"/>
      <w:marLeft w:val="0"/>
      <w:marRight w:val="0"/>
      <w:marTop w:val="0"/>
      <w:marBottom w:val="0"/>
      <w:divBdr>
        <w:top w:val="none" w:sz="0" w:space="0" w:color="auto"/>
        <w:left w:val="none" w:sz="0" w:space="0" w:color="auto"/>
        <w:bottom w:val="none" w:sz="0" w:space="0" w:color="auto"/>
        <w:right w:val="none" w:sz="0" w:space="0" w:color="auto"/>
      </w:divBdr>
    </w:div>
    <w:div w:id="1015615749">
      <w:bodyDiv w:val="1"/>
      <w:marLeft w:val="0"/>
      <w:marRight w:val="0"/>
      <w:marTop w:val="0"/>
      <w:marBottom w:val="0"/>
      <w:divBdr>
        <w:top w:val="none" w:sz="0" w:space="0" w:color="auto"/>
        <w:left w:val="none" w:sz="0" w:space="0" w:color="auto"/>
        <w:bottom w:val="none" w:sz="0" w:space="0" w:color="auto"/>
        <w:right w:val="none" w:sz="0" w:space="0" w:color="auto"/>
      </w:divBdr>
      <w:divsChild>
        <w:div w:id="905991642">
          <w:marLeft w:val="0"/>
          <w:marRight w:val="0"/>
          <w:marTop w:val="0"/>
          <w:marBottom w:val="0"/>
          <w:divBdr>
            <w:top w:val="none" w:sz="0" w:space="0" w:color="auto"/>
            <w:left w:val="none" w:sz="0" w:space="0" w:color="auto"/>
            <w:bottom w:val="none" w:sz="0" w:space="0" w:color="auto"/>
            <w:right w:val="none" w:sz="0" w:space="0" w:color="auto"/>
          </w:divBdr>
          <w:divsChild>
            <w:div w:id="296567634">
              <w:marLeft w:val="0"/>
              <w:marRight w:val="0"/>
              <w:marTop w:val="0"/>
              <w:marBottom w:val="0"/>
              <w:divBdr>
                <w:top w:val="none" w:sz="0" w:space="0" w:color="auto"/>
                <w:left w:val="none" w:sz="0" w:space="0" w:color="auto"/>
                <w:bottom w:val="none" w:sz="0" w:space="0" w:color="auto"/>
                <w:right w:val="none" w:sz="0" w:space="0" w:color="auto"/>
              </w:divBdr>
              <w:divsChild>
                <w:div w:id="176804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508271">
      <w:bodyDiv w:val="1"/>
      <w:marLeft w:val="0"/>
      <w:marRight w:val="0"/>
      <w:marTop w:val="0"/>
      <w:marBottom w:val="0"/>
      <w:divBdr>
        <w:top w:val="none" w:sz="0" w:space="0" w:color="auto"/>
        <w:left w:val="none" w:sz="0" w:space="0" w:color="auto"/>
        <w:bottom w:val="none" w:sz="0" w:space="0" w:color="auto"/>
        <w:right w:val="none" w:sz="0" w:space="0" w:color="auto"/>
      </w:divBdr>
    </w:div>
    <w:div w:id="1228153223">
      <w:bodyDiv w:val="1"/>
      <w:marLeft w:val="0"/>
      <w:marRight w:val="0"/>
      <w:marTop w:val="0"/>
      <w:marBottom w:val="0"/>
      <w:divBdr>
        <w:top w:val="none" w:sz="0" w:space="0" w:color="auto"/>
        <w:left w:val="none" w:sz="0" w:space="0" w:color="auto"/>
        <w:bottom w:val="none" w:sz="0" w:space="0" w:color="auto"/>
        <w:right w:val="none" w:sz="0" w:space="0" w:color="auto"/>
      </w:divBdr>
    </w:div>
    <w:div w:id="1501893686">
      <w:bodyDiv w:val="1"/>
      <w:marLeft w:val="0"/>
      <w:marRight w:val="0"/>
      <w:marTop w:val="0"/>
      <w:marBottom w:val="0"/>
      <w:divBdr>
        <w:top w:val="none" w:sz="0" w:space="0" w:color="auto"/>
        <w:left w:val="none" w:sz="0" w:space="0" w:color="auto"/>
        <w:bottom w:val="none" w:sz="0" w:space="0" w:color="auto"/>
        <w:right w:val="none" w:sz="0" w:space="0" w:color="auto"/>
      </w:divBdr>
    </w:div>
    <w:div w:id="1669674899">
      <w:bodyDiv w:val="1"/>
      <w:marLeft w:val="0"/>
      <w:marRight w:val="0"/>
      <w:marTop w:val="0"/>
      <w:marBottom w:val="0"/>
      <w:divBdr>
        <w:top w:val="none" w:sz="0" w:space="0" w:color="auto"/>
        <w:left w:val="none" w:sz="0" w:space="0" w:color="auto"/>
        <w:bottom w:val="none" w:sz="0" w:space="0" w:color="auto"/>
        <w:right w:val="none" w:sz="0" w:space="0" w:color="auto"/>
      </w:divBdr>
    </w:div>
    <w:div w:id="1845313285">
      <w:bodyDiv w:val="1"/>
      <w:marLeft w:val="0"/>
      <w:marRight w:val="0"/>
      <w:marTop w:val="0"/>
      <w:marBottom w:val="0"/>
      <w:divBdr>
        <w:top w:val="none" w:sz="0" w:space="0" w:color="auto"/>
        <w:left w:val="none" w:sz="0" w:space="0" w:color="auto"/>
        <w:bottom w:val="none" w:sz="0" w:space="0" w:color="auto"/>
        <w:right w:val="none" w:sz="0" w:space="0" w:color="auto"/>
      </w:divBdr>
    </w:div>
    <w:div w:id="1864975607">
      <w:bodyDiv w:val="1"/>
      <w:marLeft w:val="0"/>
      <w:marRight w:val="0"/>
      <w:marTop w:val="0"/>
      <w:marBottom w:val="0"/>
      <w:divBdr>
        <w:top w:val="none" w:sz="0" w:space="0" w:color="auto"/>
        <w:left w:val="none" w:sz="0" w:space="0" w:color="auto"/>
        <w:bottom w:val="none" w:sz="0" w:space="0" w:color="auto"/>
        <w:right w:val="none" w:sz="0" w:space="0" w:color="auto"/>
      </w:divBdr>
    </w:div>
    <w:div w:id="1981810272">
      <w:bodyDiv w:val="1"/>
      <w:marLeft w:val="0"/>
      <w:marRight w:val="0"/>
      <w:marTop w:val="0"/>
      <w:marBottom w:val="0"/>
      <w:divBdr>
        <w:top w:val="none" w:sz="0" w:space="0" w:color="auto"/>
        <w:left w:val="none" w:sz="0" w:space="0" w:color="auto"/>
        <w:bottom w:val="none" w:sz="0" w:space="0" w:color="auto"/>
        <w:right w:val="none" w:sz="0" w:space="0" w:color="auto"/>
      </w:divBdr>
      <w:divsChild>
        <w:div w:id="497228895">
          <w:marLeft w:val="0"/>
          <w:marRight w:val="0"/>
          <w:marTop w:val="0"/>
          <w:marBottom w:val="0"/>
          <w:divBdr>
            <w:top w:val="none" w:sz="0" w:space="0" w:color="auto"/>
            <w:left w:val="none" w:sz="0" w:space="0" w:color="auto"/>
            <w:bottom w:val="none" w:sz="0" w:space="0" w:color="auto"/>
            <w:right w:val="none" w:sz="0" w:space="0" w:color="auto"/>
          </w:divBdr>
          <w:divsChild>
            <w:div w:id="331615430">
              <w:marLeft w:val="0"/>
              <w:marRight w:val="0"/>
              <w:marTop w:val="0"/>
              <w:marBottom w:val="0"/>
              <w:divBdr>
                <w:top w:val="none" w:sz="0" w:space="0" w:color="auto"/>
                <w:left w:val="none" w:sz="0" w:space="0" w:color="auto"/>
                <w:bottom w:val="none" w:sz="0" w:space="0" w:color="auto"/>
                <w:right w:val="none" w:sz="0" w:space="0" w:color="auto"/>
              </w:divBdr>
              <w:divsChild>
                <w:div w:id="23266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155854">
      <w:bodyDiv w:val="1"/>
      <w:marLeft w:val="0"/>
      <w:marRight w:val="0"/>
      <w:marTop w:val="0"/>
      <w:marBottom w:val="0"/>
      <w:divBdr>
        <w:top w:val="none" w:sz="0" w:space="0" w:color="auto"/>
        <w:left w:val="none" w:sz="0" w:space="0" w:color="auto"/>
        <w:bottom w:val="none" w:sz="0" w:space="0" w:color="auto"/>
        <w:right w:val="none" w:sz="0" w:space="0" w:color="auto"/>
      </w:divBdr>
    </w:div>
    <w:div w:id="2031372252">
      <w:bodyDiv w:val="1"/>
      <w:marLeft w:val="0"/>
      <w:marRight w:val="0"/>
      <w:marTop w:val="0"/>
      <w:marBottom w:val="0"/>
      <w:divBdr>
        <w:top w:val="none" w:sz="0" w:space="0" w:color="auto"/>
        <w:left w:val="none" w:sz="0" w:space="0" w:color="auto"/>
        <w:bottom w:val="none" w:sz="0" w:space="0" w:color="auto"/>
        <w:right w:val="none" w:sz="0" w:space="0" w:color="auto"/>
      </w:divBdr>
    </w:div>
    <w:div w:id="2143309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1.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oter" Target="footer2.xml"/><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eader" Target="header1.xml"/><Relationship Id="rId46" Type="http://schemas.openxmlformats.org/officeDocument/2006/relationships/image" Target="media/image36.png"/><Relationship Id="rId59" Type="http://schemas.openxmlformats.org/officeDocument/2006/relationships/image" Target="media/image49.png"/><Relationship Id="rId20" Type="http://schemas.openxmlformats.org/officeDocument/2006/relationships/image" Target="media/image12.png"/><Relationship Id="rId41" Type="http://schemas.openxmlformats.org/officeDocument/2006/relationships/footer" Target="footer3.xml"/><Relationship Id="rId54" Type="http://schemas.openxmlformats.org/officeDocument/2006/relationships/image" Target="media/image44.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hyperlink" Target="https://github.com/ChrisBermudezR/Ictioplancton_ExPacifico2021" TargetMode="External"/><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2" Type="http://schemas.openxmlformats.org/officeDocument/2006/relationships/image" Target="media/image31.png"/><Relationship Id="rId1"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07691-BC78-414A-8351-6F86BA7E3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1</Pages>
  <Words>18443</Words>
  <Characters>101439</Characters>
  <Application>Microsoft Office Word</Application>
  <DocSecurity>0</DocSecurity>
  <Lines>845</Lines>
  <Paragraphs>239</Paragraphs>
  <ScaleCrop>false</ScaleCrop>
  <HeadingPairs>
    <vt:vector size="2" baseType="variant">
      <vt:variant>
        <vt:lpstr>Título</vt:lpstr>
      </vt:variant>
      <vt:variant>
        <vt:i4>1</vt:i4>
      </vt:variant>
    </vt:vector>
  </HeadingPairs>
  <TitlesOfParts>
    <vt:vector size="1" baseType="lpstr">
      <vt:lpstr>INFORME FINAL</vt:lpstr>
    </vt:vector>
  </TitlesOfParts>
  <Company/>
  <LinksUpToDate>false</LinksUpToDate>
  <CharactersWithSpaces>119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RME FINAL</dc:title>
  <dc:creator>SECRETARÍA EJECUTIVA DE LA COMISIÓN COLOMBIANA DEL OCÉANO PLAN NACIONAL DE EXPEDICIONES CIENTÍFICAS MARINAS</dc:creator>
  <cp:keywords/>
  <cp:lastModifiedBy>Christian Bermúdez Rivas</cp:lastModifiedBy>
  <cp:revision>4</cp:revision>
  <cp:lastPrinted>2023-05-15T23:17:00Z</cp:lastPrinted>
  <dcterms:created xsi:type="dcterms:W3CDTF">2023-05-15T19:19:00Z</dcterms:created>
  <dcterms:modified xsi:type="dcterms:W3CDTF">2023-05-15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Bibliography.bib</vt:lpwstr>
  </property>
  <property fmtid="{D5CDD505-2E9C-101B-9397-08002B2CF9AE}" pid="3" name="csl">
    <vt:lpwstr>biodiversity-and-conservation.csl</vt:lpwstr>
  </property>
  <property fmtid="{D5CDD505-2E9C-101B-9397-08002B2CF9AE}" pid="4" name="df_print">
    <vt:lpwstr>kable</vt:lpwstr>
  </property>
  <property fmtid="{D5CDD505-2E9C-101B-9397-08002B2CF9AE}" pid="5" name="editor_options">
    <vt:lpwstr/>
  </property>
  <property fmtid="{D5CDD505-2E9C-101B-9397-08002B2CF9AE}" pid="6" name="keep_tex">
    <vt:lpwstr>True</vt:lpwstr>
  </property>
  <property fmtid="{D5CDD505-2E9C-101B-9397-08002B2CF9AE}" pid="7" name="link-citations">
    <vt:lpwstr>True</vt:lpwstr>
  </property>
  <property fmtid="{D5CDD505-2E9C-101B-9397-08002B2CF9AE}" pid="8" name="number_sections">
    <vt:lpwstr>True</vt:lpwstr>
  </property>
  <property fmtid="{D5CDD505-2E9C-101B-9397-08002B2CF9AE}" pid="9" name="output">
    <vt:lpwstr/>
  </property>
  <property fmtid="{D5CDD505-2E9C-101B-9397-08002B2CF9AE}" pid="10" name="ZOTERO_PREF_1">
    <vt:lpwstr>&lt;data data-version="3" zotero-version="6.0.26"&gt;&lt;session id="66Ej3jHy"/&gt;&lt;style id="http://www.zotero.org/styles/apa" locale="es-E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